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15558915" w14:textId="4F19D82C" w:rsidR="00CD2711" w:rsidRDefault="00CD2711" w:rsidP="0010335F">
            <w:pPr>
              <w:jc w:val="both"/>
              <w:rPr>
                <w:rFonts w:cstheme="minorBidi"/>
              </w:rPr>
            </w:pPr>
          </w:p>
          <w:p w14:paraId="2D86E1BC" w14:textId="2A8EA34B" w:rsidR="00097BD6" w:rsidRDefault="00097BD6" w:rsidP="0010335F">
            <w:pPr>
              <w:jc w:val="both"/>
              <w:rPr>
                <w:rFonts w:cstheme="minorBidi"/>
              </w:rPr>
            </w:pPr>
          </w:p>
          <w:p w14:paraId="3D1B3E5A" w14:textId="0C3F2774" w:rsidR="00097BD6" w:rsidRDefault="00097BD6" w:rsidP="0010335F">
            <w:pPr>
              <w:jc w:val="both"/>
              <w:rPr>
                <w:rFonts w:cstheme="minorBidi"/>
              </w:rPr>
            </w:pPr>
          </w:p>
          <w:p w14:paraId="6DD93D2B" w14:textId="486A855C" w:rsidR="00097BD6" w:rsidRDefault="00097BD6" w:rsidP="0010335F">
            <w:pPr>
              <w:jc w:val="both"/>
              <w:rPr>
                <w:rFonts w:cstheme="minorBidi"/>
              </w:rPr>
            </w:pPr>
          </w:p>
          <w:p w14:paraId="398AEEDE" w14:textId="77777777" w:rsidR="00097BD6" w:rsidRPr="00097BD6" w:rsidRDefault="00097BD6" w:rsidP="0010335F">
            <w:pPr>
              <w:jc w:val="both"/>
              <w:rPr>
                <w:rFonts w:cstheme="minorBidi" w:hint="cs"/>
              </w:rPr>
            </w:pPr>
          </w:p>
          <w:p w14:paraId="0D78A66D" w14:textId="77777777" w:rsidR="00CD2711" w:rsidRPr="008B44AA" w:rsidRDefault="00CD2711" w:rsidP="0010335F">
            <w:pPr>
              <w:jc w:val="center"/>
            </w:pPr>
            <w:bookmarkStart w:id="0" w:name="Abstract"/>
            <w:r w:rsidRPr="008B44AA">
              <w:t>ABSTRACT</w:t>
            </w:r>
          </w:p>
          <w:bookmarkEnd w:id="0"/>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8"/>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 w:name="CHAPTERI"/>
      <w:r w:rsidRPr="00485A4D">
        <w:t>CHAPTER I</w:t>
      </w:r>
    </w:p>
    <w:p w14:paraId="125DE7E2" w14:textId="6D96DBD4" w:rsidR="009C7F08" w:rsidRPr="009C7F08" w:rsidRDefault="009C7F08" w:rsidP="00112FD0">
      <w:pPr>
        <w:pStyle w:val="Title"/>
      </w:pPr>
      <w:r w:rsidRPr="00112FD0">
        <w:t>INTRODUCTION</w:t>
      </w:r>
    </w:p>
    <w:bookmarkEnd w:id="1"/>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2" w:name="_Toc349141726"/>
      <w:bookmarkStart w:id="3"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2"/>
      <w:bookmarkEnd w:id="3"/>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4"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4"/>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5" w:name="CHAPTERI_Objective"/>
      <w:r w:rsidR="001920CB" w:rsidRPr="006733E4">
        <w:rPr>
          <w:b/>
          <w:bCs/>
          <w:sz w:val="28"/>
          <w:szCs w:val="28"/>
        </w:rPr>
        <w:t>Objective</w:t>
      </w:r>
      <w:bookmarkEnd w:id="5"/>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6"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6"/>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9"/>
          <w:headerReference w:type="default" r:id="rId10"/>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7"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7"/>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8" w:name="CHAPTERII_21"/>
      <w:r w:rsidR="00177817" w:rsidRPr="006A7D30">
        <w:rPr>
          <w:rFonts w:ascii="Times New Roman" w:hAnsi="Times New Roman" w:cs="Times New Roman"/>
          <w:b/>
          <w:bCs/>
          <w:sz w:val="28"/>
          <w:szCs w:val="32"/>
        </w:rPr>
        <w:t>Integrating the Healthcare Enterprise (IHE)</w:t>
      </w:r>
      <w:bookmarkEnd w:id="8"/>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9" w:name="CHAPTERII_211"/>
      <w:r w:rsidRPr="00A57102">
        <w:rPr>
          <w:rFonts w:ascii="Times New Roman" w:hAnsi="Times New Roman" w:cs="Times New Roman"/>
          <w:b/>
          <w:bCs/>
          <w:sz w:val="24"/>
          <w:szCs w:val="24"/>
        </w:rPr>
        <w:t>IHE Process</w:t>
      </w:r>
      <w:bookmarkEnd w:id="9"/>
    </w:p>
    <w:p w14:paraId="09B681CE" w14:textId="6A3CFDE9"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454CE9" w:rsidRPr="008132D5">
        <w:rPr>
          <w:rFonts w:ascii="Times New Roman" w:hAnsi="Times New Roman" w:cs="Times New Roman"/>
          <w:spacing w:val="-12"/>
          <w:sz w:val="24"/>
          <w:szCs w:val="24"/>
        </w:rPr>
        <w:t xml:space="preserve">Figure </w:t>
      </w:r>
      <w:r w:rsidR="00454CE9" w:rsidRPr="008132D5">
        <w:rPr>
          <w:rFonts w:ascii="Times New Roman" w:hAnsi="Times New Roman" w:cs="Times New Roman"/>
          <w:noProof/>
          <w:spacing w:val="-12"/>
          <w:sz w:val="24"/>
          <w:szCs w:val="24"/>
        </w:rPr>
        <w:t>2</w:t>
      </w:r>
      <w:r w:rsidR="00454CE9" w:rsidRPr="008132D5">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454CE9" w:rsidRPr="001D16B5">
        <w:t xml:space="preserve">Figure </w:t>
      </w:r>
      <w:r w:rsidR="00454CE9">
        <w:rPr>
          <w:noProof/>
        </w:rPr>
        <w:t>2</w:t>
      </w:r>
      <w:r w:rsidR="00454CE9">
        <w:noBreakHyphen/>
      </w:r>
      <w:r w:rsidR="00454CE9">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1">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Default="002B083F" w:rsidP="00FB772F">
      <w:pPr>
        <w:pStyle w:val="Caption"/>
        <w:jc w:val="center"/>
        <w:rPr>
          <w:i/>
          <w:iCs/>
        </w:rPr>
      </w:pPr>
      <w:bookmarkStart w:id="10" w:name="_Ref69270806"/>
      <w:bookmarkStart w:id="11" w:name="_Toc74189599"/>
      <w:bookmarkStart w:id="12" w:name="_Ref74190501"/>
      <w:r w:rsidRPr="001D16B5">
        <w:t xml:space="preserve">Figure </w:t>
      </w:r>
      <w:fldSimple w:instr=" STYLEREF 1 \s " w:fldLock="1">
        <w:r w:rsidR="0096498E">
          <w:rPr>
            <w:noProof/>
          </w:rPr>
          <w:t>2</w:t>
        </w:r>
      </w:fldSimple>
      <w:r w:rsidR="0096498E">
        <w:noBreakHyphen/>
      </w:r>
      <w:fldSimple w:instr=" SEQ Figure \* ARABIC \s 1 " w:fldLock="1">
        <w:r w:rsidR="0096498E">
          <w:rPr>
            <w:noProof/>
          </w:rPr>
          <w:t>1</w:t>
        </w:r>
      </w:fldSimple>
      <w:bookmarkEnd w:id="10"/>
      <w:r w:rsidR="004623E8" w:rsidRPr="001D16B5">
        <w:t xml:space="preserve"> </w:t>
      </w:r>
      <w:bookmarkStart w:id="13"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1"/>
      <w:r w:rsidR="004A1626" w:rsidRPr="001D16B5">
        <w:rPr>
          <w:i/>
          <w:iCs/>
        </w:rPr>
        <w:fldChar w:fldCharType="end"/>
      </w:r>
      <w:bookmarkEnd w:id="12"/>
      <w:bookmarkEnd w:id="13"/>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14" w:name="CHAPTERII_212"/>
      <w:r w:rsidRPr="00A57102">
        <w:rPr>
          <w:rFonts w:ascii="Times New Roman" w:hAnsi="Times New Roman" w:cs="Times New Roman"/>
          <w:b/>
          <w:bCs/>
          <w:sz w:val="24"/>
          <w:szCs w:val="24"/>
        </w:rPr>
        <w:t>IHE Integration Profiles</w:t>
      </w:r>
      <w:bookmarkEnd w:id="14"/>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15"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15"/>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16"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16"/>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CFDC5A5"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 xml:space="preserve">Figure </w:t>
      </w:r>
      <w:r w:rsidR="00454CE9" w:rsidRPr="008132D5">
        <w:rPr>
          <w:rFonts w:ascii="Times New Roman" w:hAnsi="Times New Roman" w:cs="Times New Roman"/>
          <w:noProof/>
          <w:sz w:val="24"/>
          <w:szCs w:val="24"/>
        </w:rPr>
        <w:t>2</w:t>
      </w:r>
      <w:r w:rsidR="00454CE9" w:rsidRPr="008132D5">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 xml:space="preserve">or </w:t>
      </w:r>
      <w:proofErr w:type="gramStart"/>
      <w:r w:rsidR="00C35565" w:rsidRPr="007B5752">
        <w:rPr>
          <w:rFonts w:ascii="Times New Roman" w:hAnsi="Times New Roman" w:cs="Times New Roman"/>
          <w:sz w:val="24"/>
          <w:szCs w:val="24"/>
        </w:rPr>
        <w:t>example</w:t>
      </w:r>
      <w:r w:rsidR="00AB600B">
        <w:rPr>
          <w:rFonts w:ascii="Times New Roman" w:hAnsi="Times New Roman" w:cs="Times New Roman"/>
          <w:sz w:val="24"/>
          <w:szCs w:val="24"/>
        </w:rPr>
        <w:t>;</w:t>
      </w:r>
      <w:proofErr w:type="gramEnd"/>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a:srcRect l="7710" t="12573" r="18228" b="9765"/>
                    <a:stretch/>
                  </pic:blipFill>
                  <pic:spPr>
                    <a:xfrm>
                      <a:off x="0" y="0"/>
                      <a:ext cx="5588387" cy="3294088"/>
                    </a:xfrm>
                    <a:prstGeom prst="rect">
                      <a:avLst/>
                    </a:prstGeom>
                  </pic:spPr>
                </pic:pic>
              </a:graphicData>
            </a:graphic>
          </wp:inline>
        </w:drawing>
      </w:r>
    </w:p>
    <w:p w14:paraId="5CEA55C7" w14:textId="05B97C78" w:rsidR="003A26E0" w:rsidRDefault="003A26E0" w:rsidP="00FB772F">
      <w:pPr>
        <w:pStyle w:val="Caption"/>
        <w:jc w:val="center"/>
        <w:rPr>
          <w:i/>
          <w:iCs/>
          <w:noProof/>
        </w:rPr>
      </w:pPr>
      <w:bookmarkStart w:id="17" w:name="_Ref7291759"/>
      <w:bookmarkStart w:id="18" w:name="_Toc74189600"/>
      <w:bookmarkStart w:id="19" w:name="_Ref7291652"/>
      <w:r w:rsidRPr="00695B3C">
        <w:t xml:space="preserve">Figure </w:t>
      </w:r>
      <w:fldSimple w:instr=" STYLEREF 1 \s " w:fldLock="1">
        <w:r w:rsidR="0096498E">
          <w:rPr>
            <w:noProof/>
          </w:rPr>
          <w:t>2</w:t>
        </w:r>
      </w:fldSimple>
      <w:r w:rsidR="0096498E">
        <w:noBreakHyphen/>
      </w:r>
      <w:fldSimple w:instr=" SEQ Figure \* ARABIC \s 1 " w:fldLock="1">
        <w:r w:rsidR="0096498E">
          <w:rPr>
            <w:noProof/>
          </w:rPr>
          <w:t>2</w:t>
        </w:r>
      </w:fldSimple>
      <w:bookmarkEnd w:id="17"/>
      <w:r w:rsidRPr="00695B3C">
        <w:rPr>
          <w:noProof/>
        </w:rPr>
        <w:t xml:space="preserve"> </w:t>
      </w:r>
      <w:bookmarkStart w:id="20"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18"/>
      <w:r w:rsidRPr="00695B3C">
        <w:rPr>
          <w:i/>
          <w:iCs/>
          <w:noProof/>
        </w:rPr>
        <w:fldChar w:fldCharType="end"/>
      </w:r>
      <w:bookmarkEnd w:id="19"/>
      <w:bookmarkEnd w:id="20"/>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1" w:name="CHAPTERII_215"/>
      <w:r w:rsidR="00695F0C" w:rsidRPr="00BA27B5">
        <w:rPr>
          <w:rFonts w:ascii="Times New Roman" w:hAnsi="Times New Roman" w:cs="Times New Roman"/>
          <w:b/>
          <w:bCs/>
          <w:sz w:val="24"/>
          <w:szCs w:val="24"/>
        </w:rPr>
        <w:t>XDS Transaction Format Types</w:t>
      </w:r>
      <w:bookmarkEnd w:id="21"/>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2"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2"/>
    </w:p>
    <w:p w14:paraId="0AD18FEC" w14:textId="26595AC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F95571">
        <w:t xml:space="preserve">Table </w:t>
      </w:r>
      <w:r w:rsidR="00454CE9">
        <w:rPr>
          <w:noProof/>
        </w:rPr>
        <w:t>2</w:t>
      </w:r>
      <w:r w:rsidR="00454CE9">
        <w:noBreakHyphen/>
      </w:r>
      <w:r w:rsidR="00454CE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3E35EF">
        <w:t xml:space="preserve">Table </w:t>
      </w:r>
      <w:r w:rsidR="00454CE9">
        <w:rPr>
          <w:noProof/>
        </w:rPr>
        <w:t>2</w:t>
      </w:r>
      <w:r w:rsidR="00454CE9">
        <w:noBreakHyphen/>
      </w:r>
      <w:r w:rsidR="00454CE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55909A0D" w:rsidR="00D628FF" w:rsidRDefault="00D628FF" w:rsidP="00D628FF">
      <w:pPr>
        <w:pStyle w:val="Caption"/>
        <w:keepNext/>
        <w:jc w:val="center"/>
      </w:pPr>
      <w:bookmarkStart w:id="23" w:name="_Ref74285375"/>
      <w:bookmarkStart w:id="24" w:name="_Ref74285432"/>
      <w:r>
        <w:t xml:space="preserve">Table </w:t>
      </w:r>
      <w:fldSimple w:instr=" STYLEREF 1 \s " w:fldLock="1">
        <w:r w:rsidR="00454CE9">
          <w:rPr>
            <w:noProof/>
          </w:rPr>
          <w:t>2</w:t>
        </w:r>
      </w:fldSimple>
      <w:r w:rsidR="00571732">
        <w:noBreakHyphen/>
      </w:r>
      <w:fldSimple w:instr=" SEQ Table \* ARABIC \s 1 " w:fldLock="1">
        <w:r w:rsidR="00454CE9">
          <w:rPr>
            <w:noProof/>
          </w:rPr>
          <w:t>1</w:t>
        </w:r>
      </w:fldSimple>
      <w:bookmarkEnd w:id="23"/>
      <w:r>
        <w:t xml:space="preserve"> </w:t>
      </w:r>
      <w:bookmarkStart w:id="25" w:name="_Ref74285425"/>
      <w:proofErr w:type="spellStart"/>
      <w:r w:rsidRPr="00E06463">
        <w:t>SubmissionSet</w:t>
      </w:r>
      <w:proofErr w:type="spellEnd"/>
      <w:r w:rsidRPr="00E06463">
        <w:t xml:space="preserve"> Metadata Attributes</w:t>
      </w:r>
      <w:bookmarkEnd w:id="24"/>
      <w:bookmarkEnd w:id="25"/>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043DA889" w:rsidR="00F95571" w:rsidRPr="00F95571" w:rsidRDefault="00F95571" w:rsidP="00D628FF">
      <w:pPr>
        <w:pStyle w:val="Caption"/>
        <w:jc w:val="center"/>
        <w:rPr>
          <w:i/>
          <w:iCs/>
        </w:rPr>
      </w:pPr>
      <w:bookmarkStart w:id="26" w:name="_Ref72933640"/>
      <w:bookmarkStart w:id="27" w:name="_Ref69266323"/>
      <w:bookmarkStart w:id="28" w:name="_Toc74189250"/>
      <w:r w:rsidRPr="00F95571">
        <w:t xml:space="preserve">Table </w:t>
      </w:r>
      <w:fldSimple w:instr=" STYLEREF 1 \s " w:fldLock="1">
        <w:r w:rsidR="00454CE9">
          <w:rPr>
            <w:noProof/>
          </w:rPr>
          <w:t>2</w:t>
        </w:r>
      </w:fldSimple>
      <w:r w:rsidR="00571732">
        <w:noBreakHyphen/>
      </w:r>
      <w:fldSimple w:instr=" SEQ Table \* ARABIC \s 1 " w:fldLock="1">
        <w:r w:rsidR="00454CE9">
          <w:rPr>
            <w:noProof/>
          </w:rPr>
          <w:t>2</w:t>
        </w:r>
      </w:fldSimple>
      <w:bookmarkEnd w:id="26"/>
      <w:r w:rsidRPr="00F95571">
        <w:t xml:space="preserve"> </w:t>
      </w:r>
      <w:bookmarkStart w:id="29" w:name="_Ref69266313"/>
      <w:r w:rsidRPr="00F95571">
        <w:t>Folder Metadata Attributes</w:t>
      </w:r>
      <w:bookmarkEnd w:id="27"/>
      <w:bookmarkEnd w:id="28"/>
      <w:bookmarkEnd w:id="29"/>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47420A95" w:rsidR="003E35EF" w:rsidRPr="003E35EF" w:rsidRDefault="003E35EF" w:rsidP="00D628FF">
      <w:pPr>
        <w:pStyle w:val="Caption"/>
        <w:jc w:val="center"/>
        <w:rPr>
          <w:i/>
          <w:iCs/>
        </w:rPr>
      </w:pPr>
      <w:bookmarkStart w:id="30" w:name="_Ref72933659"/>
      <w:bookmarkStart w:id="31" w:name="_Ref69266329"/>
      <w:bookmarkStart w:id="32" w:name="_Toc74189251"/>
      <w:r w:rsidRPr="003E35EF">
        <w:t xml:space="preserve">Table </w:t>
      </w:r>
      <w:fldSimple w:instr=" STYLEREF 1 \s " w:fldLock="1">
        <w:r w:rsidR="00454CE9">
          <w:rPr>
            <w:noProof/>
          </w:rPr>
          <w:t>2</w:t>
        </w:r>
      </w:fldSimple>
      <w:r w:rsidR="00571732">
        <w:noBreakHyphen/>
      </w:r>
      <w:fldSimple w:instr=" SEQ Table \* ARABIC \s 1 " w:fldLock="1">
        <w:r w:rsidR="00454CE9">
          <w:rPr>
            <w:noProof/>
          </w:rPr>
          <w:t>3</w:t>
        </w:r>
      </w:fldSimple>
      <w:bookmarkEnd w:id="30"/>
      <w:r w:rsidRPr="003E35EF">
        <w:t xml:space="preserve"> </w:t>
      </w:r>
      <w:bookmarkStart w:id="33" w:name="_Ref69266317"/>
      <w:proofErr w:type="spellStart"/>
      <w:r w:rsidRPr="003E35EF">
        <w:t>DocumentEntry</w:t>
      </w:r>
      <w:proofErr w:type="spellEnd"/>
      <w:r w:rsidRPr="003E35EF">
        <w:t xml:space="preserve"> Metadata Attributes</w:t>
      </w:r>
      <w:bookmarkEnd w:id="31"/>
      <w:bookmarkEnd w:id="32"/>
      <w:bookmarkEnd w:id="33"/>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34" w:name="CHAPTERII_22"/>
      <w:r w:rsidR="00CB551C" w:rsidRPr="006A7D30">
        <w:rPr>
          <w:rFonts w:ascii="Times New Roman" w:hAnsi="Times New Roman" w:cs="Times New Roman"/>
          <w:b/>
          <w:bCs/>
          <w:sz w:val="28"/>
          <w:szCs w:val="32"/>
        </w:rPr>
        <w:t>Blockchain Technology</w:t>
      </w:r>
      <w:bookmarkEnd w:id="34"/>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35" w:name="CHAPTERII_221"/>
      <w:r>
        <w:rPr>
          <w:rFonts w:ascii="Times New Roman" w:hAnsi="Times New Roman" w:cs="Times New Roman"/>
          <w:b/>
          <w:bCs/>
          <w:sz w:val="24"/>
          <w:szCs w:val="24"/>
        </w:rPr>
        <w:t>Definition of Blockchain</w:t>
      </w:r>
      <w:bookmarkEnd w:id="35"/>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36" w:name="CHAPTERII_222"/>
      <w:r>
        <w:rPr>
          <w:rFonts w:ascii="Times New Roman" w:hAnsi="Times New Roman" w:cs="Times New Roman"/>
          <w:b/>
          <w:bCs/>
          <w:sz w:val="24"/>
          <w:szCs w:val="24"/>
        </w:rPr>
        <w:t>Benefit of Blockchain</w:t>
      </w:r>
      <w:bookmarkEnd w:id="36"/>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37"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37"/>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38"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38"/>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39"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39"/>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79646" cy="2111104"/>
                    </a:xfrm>
                    <a:prstGeom prst="rect">
                      <a:avLst/>
                    </a:prstGeom>
                  </pic:spPr>
                </pic:pic>
              </a:graphicData>
            </a:graphic>
          </wp:inline>
        </w:drawing>
      </w:r>
    </w:p>
    <w:p w14:paraId="743F86BE" w14:textId="386CDF5F" w:rsidR="009E6047" w:rsidRDefault="009E6047" w:rsidP="009E6047">
      <w:pPr>
        <w:pStyle w:val="Caption"/>
        <w:jc w:val="center"/>
        <w:rPr>
          <w:i/>
          <w:iCs/>
        </w:rPr>
      </w:pPr>
      <w:bookmarkStart w:id="40" w:name="_Ref74190571"/>
      <w:bookmarkStart w:id="41" w:name="_Toc74189601"/>
      <w:bookmarkStart w:id="42" w:name="_Ref74191028"/>
      <w:r w:rsidRPr="00CD53E5">
        <w:t xml:space="preserve">Figure </w:t>
      </w:r>
      <w:fldSimple w:instr=" STYLEREF 1 \s " w:fldLock="1">
        <w:r w:rsidR="0096498E">
          <w:rPr>
            <w:noProof/>
          </w:rPr>
          <w:t>2</w:t>
        </w:r>
      </w:fldSimple>
      <w:r w:rsidR="0096498E">
        <w:noBreakHyphen/>
      </w:r>
      <w:fldSimple w:instr=" SEQ Figure \* ARABIC \s 1 " w:fldLock="1">
        <w:r w:rsidR="0096498E">
          <w:rPr>
            <w:noProof/>
          </w:rPr>
          <w:t>3</w:t>
        </w:r>
      </w:fldSimple>
      <w:bookmarkEnd w:id="40"/>
      <w:r w:rsidRPr="00CD53E5">
        <w:t xml:space="preserve"> </w:t>
      </w:r>
      <w:bookmarkStart w:id="43" w:name="_Ref74190815"/>
      <w:r w:rsidRPr="00CD53E5">
        <w:t>Blockchain network formed from the participation of Blockchain nodes</w:t>
      </w:r>
      <w:bookmarkEnd w:id="41"/>
      <w:bookmarkEnd w:id="42"/>
      <w:bookmarkEnd w:id="43"/>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7557FB">
        <w:rPr>
          <w:rFonts w:ascii="Times New Roman" w:hAnsi="Times New Roman" w:cs="Times New Roman"/>
          <w:sz w:val="24"/>
          <w:szCs w:val="24"/>
        </w:rPr>
        <w:t>the majority of</w:t>
      </w:r>
      <w:proofErr w:type="gramEnd"/>
      <w:r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7557FB">
        <w:rPr>
          <w:rFonts w:ascii="Times New Roman" w:hAnsi="Times New Roman" w:cs="Times New Roman"/>
          <w:sz w:val="24"/>
          <w:szCs w:val="24"/>
        </w:rPr>
        <w:t>a majority of</w:t>
      </w:r>
      <w:proofErr w:type="gramEnd"/>
      <w:r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44" w:name="CHAPTERII_23"/>
      <w:r w:rsidR="00CB551C" w:rsidRPr="006A7D30">
        <w:rPr>
          <w:b/>
          <w:bCs/>
          <w:sz w:val="28"/>
        </w:rPr>
        <w:t>Ethereum</w:t>
      </w:r>
      <w:r w:rsidR="00A75F2D">
        <w:rPr>
          <w:b/>
          <w:bCs/>
          <w:sz w:val="28"/>
        </w:rPr>
        <w:t xml:space="preserve"> and Smart-Contract</w:t>
      </w:r>
      <w:bookmarkEnd w:id="44"/>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45"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45"/>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46"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46"/>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7"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7"/>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48"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48"/>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w:t>
      </w:r>
      <w:proofErr w:type="gramStart"/>
      <w:r w:rsidRPr="0091085F">
        <w:t>really compatible</w:t>
      </w:r>
      <w:proofErr w:type="gramEnd"/>
      <w:r w:rsidRPr="0091085F">
        <w:t xml:space="preserv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w:t>
      </w:r>
      <w:proofErr w:type="gramStart"/>
      <w:r w:rsidR="0096263F" w:rsidRPr="0091085F">
        <w:t>didn’t</w:t>
      </w:r>
      <w:proofErr w:type="gramEnd"/>
      <w:r w:rsidR="0096263F" w:rsidRPr="0091085F">
        <w:t xml:space="preserve">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68BD7588" w:rsidR="00462E57" w:rsidRPr="002C5029" w:rsidRDefault="00580BFC" w:rsidP="00C41FD3">
      <w:pPr>
        <w:spacing w:line="360" w:lineRule="auto"/>
        <w:jc w:val="thaiDistribute"/>
        <w:rPr>
          <w:b/>
          <w:bCs/>
        </w:rPr>
      </w:pPr>
      <w:r w:rsidRPr="002C5029">
        <w:rPr>
          <w:b/>
          <w:bCs/>
        </w:rPr>
        <w:tab/>
      </w:r>
      <w:bookmarkStart w:id="49"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xml:space="preserve">” </w:t>
      </w:r>
      <w:r w:rsidR="009D49C0">
        <w:rPr>
          <w:b/>
          <w:bCs/>
        </w:rPr>
        <w:t>P</w:t>
      </w:r>
      <w:r w:rsidR="00462E57" w:rsidRPr="002C5029">
        <w:rPr>
          <w:b/>
          <w:bCs/>
        </w:rPr>
        <w:t xml:space="preserve">rototype for </w:t>
      </w:r>
      <w:r w:rsidR="009D49C0">
        <w:rPr>
          <w:b/>
          <w:bCs/>
        </w:rPr>
        <w:t>E</w:t>
      </w:r>
      <w:r w:rsidR="00462E57" w:rsidRPr="002C5029">
        <w:rPr>
          <w:b/>
          <w:bCs/>
        </w:rPr>
        <w:t xml:space="preserve">lectronic </w:t>
      </w:r>
      <w:r w:rsidR="009D49C0">
        <w:rPr>
          <w:b/>
          <w:bCs/>
        </w:rPr>
        <w:t>H</w:t>
      </w:r>
      <w:r w:rsidR="00462E57" w:rsidRPr="002C5029">
        <w:rPr>
          <w:b/>
          <w:bCs/>
        </w:rPr>
        <w:t xml:space="preserve">ealth </w:t>
      </w:r>
      <w:r w:rsidR="009D49C0">
        <w:rPr>
          <w:b/>
          <w:bCs/>
        </w:rPr>
        <w:t>R</w:t>
      </w:r>
      <w:r w:rsidR="00462E57" w:rsidRPr="002C5029">
        <w:rPr>
          <w:b/>
          <w:bCs/>
        </w:rPr>
        <w:t xml:space="preserve">ecords and </w:t>
      </w:r>
      <w:r w:rsidR="009D49C0">
        <w:rPr>
          <w:b/>
          <w:bCs/>
        </w:rPr>
        <w:t>M</w:t>
      </w:r>
      <w:r w:rsidR="00462E57" w:rsidRPr="002C5029">
        <w:rPr>
          <w:b/>
          <w:bCs/>
        </w:rPr>
        <w:t xml:space="preserve">edical </w:t>
      </w:r>
      <w:r w:rsidR="009D49C0">
        <w:rPr>
          <w:b/>
          <w:bCs/>
        </w:rPr>
        <w:t>R</w:t>
      </w:r>
      <w:r w:rsidR="00462E57" w:rsidRPr="002C5029">
        <w:rPr>
          <w:b/>
          <w:bCs/>
        </w:rPr>
        <w:t xml:space="preserve">esearch </w:t>
      </w:r>
      <w:r w:rsidR="009D49C0">
        <w:rPr>
          <w:b/>
          <w:bCs/>
        </w:rPr>
        <w:t>D</w:t>
      </w:r>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49"/>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0"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0"/>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532FD9BE" w:rsidR="0017069B" w:rsidRPr="00BE56DA" w:rsidRDefault="00C41FD3" w:rsidP="0091085F">
      <w:pPr>
        <w:spacing w:line="360" w:lineRule="auto"/>
        <w:jc w:val="thaiDistribute"/>
        <w:rPr>
          <w:b/>
          <w:bCs/>
        </w:rPr>
      </w:pPr>
      <w:r w:rsidRPr="00BE56DA">
        <w:tab/>
      </w:r>
      <w:bookmarkStart w:id="51"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r w:rsidR="00CE4759">
        <w:rPr>
          <w:b/>
          <w:bCs/>
        </w:rPr>
        <w:t>B</w:t>
      </w:r>
      <w:r w:rsidR="003168F6" w:rsidRPr="00BE56DA">
        <w:rPr>
          <w:b/>
          <w:bCs/>
        </w:rPr>
        <w:t xml:space="preserve">ased </w:t>
      </w:r>
      <w:r w:rsidR="00CE4759">
        <w:rPr>
          <w:b/>
          <w:bCs/>
        </w:rPr>
        <w:t>E</w:t>
      </w:r>
      <w:r w:rsidR="003168F6" w:rsidRPr="00BE56DA">
        <w:rPr>
          <w:b/>
          <w:bCs/>
        </w:rPr>
        <w:t xml:space="preserve">lectronic </w:t>
      </w:r>
      <w:r w:rsidR="00CE4759">
        <w:rPr>
          <w:b/>
          <w:bCs/>
        </w:rPr>
        <w:t>H</w:t>
      </w:r>
      <w:r w:rsidR="003168F6" w:rsidRPr="00BE56DA">
        <w:rPr>
          <w:b/>
          <w:bCs/>
        </w:rPr>
        <w:t xml:space="preserve">ealthcare </w:t>
      </w:r>
      <w:r w:rsidR="00CE4759">
        <w:rPr>
          <w:b/>
          <w:bCs/>
        </w:rPr>
        <w:t>R</w:t>
      </w:r>
      <w:r w:rsidR="003168F6" w:rsidRPr="00BE56DA">
        <w:rPr>
          <w:b/>
          <w:bCs/>
        </w:rPr>
        <w:t xml:space="preserve">ecord </w:t>
      </w:r>
      <w:r w:rsidR="00CE4759">
        <w:rPr>
          <w:b/>
          <w:bCs/>
        </w:rPr>
        <w:t>S</w:t>
      </w:r>
      <w:r w:rsidR="003168F6" w:rsidRPr="00BE56DA">
        <w:rPr>
          <w:b/>
          <w:bCs/>
        </w:rPr>
        <w:t xml:space="preserve">ystem for </w:t>
      </w:r>
      <w:r w:rsidR="00CE4759">
        <w:rPr>
          <w:b/>
          <w:bCs/>
        </w:rPr>
        <w:t>H</w:t>
      </w:r>
      <w:r w:rsidR="003168F6" w:rsidRPr="00BE56DA">
        <w:rPr>
          <w:b/>
          <w:bCs/>
        </w:rPr>
        <w:t xml:space="preserve">ealthcare 4.0 </w:t>
      </w:r>
      <w:r w:rsidR="00CE4759">
        <w:rPr>
          <w:b/>
          <w:bCs/>
        </w:rPr>
        <w:t>A</w:t>
      </w:r>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1"/>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4"/>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2"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2"/>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53" w:name="CHAPTERIII_31"/>
      <w:r>
        <w:t xml:space="preserve">Use </w:t>
      </w:r>
      <w:r w:rsidR="00BE028C">
        <w:t>C</w:t>
      </w:r>
      <w:r>
        <w:t xml:space="preserve">ase </w:t>
      </w:r>
      <w:r w:rsidR="00BE028C">
        <w:t>S</w:t>
      </w:r>
      <w:r>
        <w:t>cenario</w:t>
      </w:r>
      <w:bookmarkEnd w:id="53"/>
    </w:p>
    <w:p w14:paraId="1FAE2B4F" w14:textId="1AEFE6B2" w:rsidR="00FE40BE" w:rsidRPr="008132D5" w:rsidRDefault="00C73D70" w:rsidP="00181982">
      <w:pPr>
        <w:tabs>
          <w:tab w:val="left" w:pos="709"/>
        </w:tabs>
        <w:spacing w:after="240" w:line="360" w:lineRule="auto"/>
        <w:jc w:val="thaiDistribute"/>
      </w:pPr>
      <w:r>
        <w:rPr>
          <w:color w:val="FF0000"/>
        </w:rPr>
        <w:tab/>
      </w:r>
      <w:r w:rsidR="00824A00" w:rsidRPr="008132D5">
        <w:t xml:space="preserve">Imagine the example case, </w:t>
      </w:r>
      <w:r w:rsidR="00862D81" w:rsidRPr="008132D5">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r w:rsidR="00862D81" w:rsidRPr="00862D81">
        <w:t>were</w:t>
      </w:r>
      <w:r w:rsidR="00862D81" w:rsidRPr="008132D5">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8132D5">
        <w:t>be located in</w:t>
      </w:r>
      <w:proofErr w:type="gramEnd"/>
      <w:r w:rsidR="00862D81" w:rsidRPr="008132D5">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54" w:name="CHAPTERIII_32"/>
      <w:r w:rsidR="00212F19" w:rsidRPr="00212F19">
        <w:t>Concept Design</w:t>
      </w:r>
      <w:bookmarkEnd w:id="54"/>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6AEAAE48"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5" w:name="CHAPTERIII_33"/>
      <w:r w:rsidR="00F03869" w:rsidRPr="004C461D">
        <w:t>Blockchain Design</w:t>
      </w:r>
      <w:bookmarkEnd w:id="55"/>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6" w:name="CHAPTERIII_34"/>
      <w:r w:rsidR="00C312FF" w:rsidRPr="008A6DD2">
        <w:t xml:space="preserve">Integrating Blockchain with </w:t>
      </w:r>
      <w:proofErr w:type="spellStart"/>
      <w:r w:rsidR="00C312FF" w:rsidRPr="008A6DD2">
        <w:t>XDS.b</w:t>
      </w:r>
      <w:proofErr w:type="spellEnd"/>
      <w:r w:rsidR="008A6DD2">
        <w:t xml:space="preserve"> Profile</w:t>
      </w:r>
      <w:bookmarkEnd w:id="56"/>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15">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57" w:name="_Ref69271471"/>
      <w:bookmarkStart w:id="58" w:name="_Toc74189602"/>
      <w:bookmarkStart w:id="59" w:name="_Ref74191032"/>
      <w:r w:rsidRPr="00FA336C">
        <w:t xml:space="preserve">Figure </w:t>
      </w:r>
      <w:fldSimple w:instr=" STYLEREF 1 \s " w:fldLock="1">
        <w:r w:rsidR="0096498E">
          <w:rPr>
            <w:noProof/>
          </w:rPr>
          <w:t>3</w:t>
        </w:r>
      </w:fldSimple>
      <w:r w:rsidR="0096498E">
        <w:noBreakHyphen/>
      </w:r>
      <w:fldSimple w:instr=" SEQ Figure \* ARABIC \s 1 " w:fldLock="1">
        <w:r w:rsidR="0096498E">
          <w:rPr>
            <w:noProof/>
          </w:rPr>
          <w:t>1</w:t>
        </w:r>
      </w:fldSimple>
      <w:bookmarkEnd w:id="57"/>
      <w:r w:rsidRPr="00FA336C">
        <w:t xml:space="preserve"> </w:t>
      </w:r>
      <w:bookmarkStart w:id="60" w:name="_Ref74190820"/>
      <w:r w:rsidR="00A9644A" w:rsidRPr="00A9644A">
        <w:t>XDS Profile within the scope of interest for this work</w:t>
      </w:r>
      <w:bookmarkEnd w:id="58"/>
      <w:bookmarkEnd w:id="59"/>
      <w:bookmarkEnd w:id="60"/>
    </w:p>
    <w:p w14:paraId="75807C6C" w14:textId="77777777" w:rsidR="00AD58D0" w:rsidRDefault="00AD58D0" w:rsidP="003A3F86">
      <w:pPr>
        <w:spacing w:line="360" w:lineRule="auto"/>
        <w:jc w:val="thaiDistribute"/>
      </w:pPr>
    </w:p>
    <w:p w14:paraId="6DA8F0EC" w14:textId="3A01DC46"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r w:rsidR="00454CE9" w:rsidRPr="00413557">
        <w:t xml:space="preserve">Figure </w:t>
      </w:r>
      <w:r w:rsidR="00454CE9">
        <w:rPr>
          <w:noProof/>
        </w:rPr>
        <w:t>3</w:t>
      </w:r>
      <w:r w:rsidR="00454CE9">
        <w:noBreakHyphen/>
      </w:r>
      <w:r w:rsidR="00454CE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61" w:name="_Ref69271717"/>
      <w:bookmarkStart w:id="62" w:name="_Toc74189603"/>
      <w:bookmarkStart w:id="63" w:name="_Ref74191037"/>
      <w:r w:rsidRPr="00413557">
        <w:t xml:space="preserve">Figure </w:t>
      </w:r>
      <w:fldSimple w:instr=" STYLEREF 1 \s " w:fldLock="1">
        <w:r w:rsidR="0096498E">
          <w:rPr>
            <w:noProof/>
          </w:rPr>
          <w:t>3</w:t>
        </w:r>
      </w:fldSimple>
      <w:r w:rsidR="0096498E">
        <w:noBreakHyphen/>
      </w:r>
      <w:fldSimple w:instr=" SEQ Figure \* ARABIC \s 1 " w:fldLock="1">
        <w:r w:rsidR="0096498E">
          <w:rPr>
            <w:noProof/>
          </w:rPr>
          <w:t>2</w:t>
        </w:r>
      </w:fldSimple>
      <w:bookmarkEnd w:id="61"/>
      <w:r w:rsidRPr="00413557">
        <w:t xml:space="preserve"> </w:t>
      </w:r>
      <w:bookmarkStart w:id="64"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62"/>
      <w:bookmarkEnd w:id="63"/>
      <w:bookmarkEnd w:id="64"/>
    </w:p>
    <w:p w14:paraId="52D41F6A" w14:textId="0EBD173F" w:rsidR="00B369FB" w:rsidRDefault="00B369FB" w:rsidP="00006734">
      <w:pPr>
        <w:pStyle w:val="Heading2"/>
      </w:pPr>
      <w:bookmarkStart w:id="65"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5"/>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66"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66"/>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67"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67"/>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8"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8"/>
    <w:p w14:paraId="00C16ED7" w14:textId="4749F946"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r w:rsidR="00454CE9" w:rsidRPr="00D22F28">
        <w:t xml:space="preserve">Figure </w:t>
      </w:r>
      <w:r w:rsidR="00454CE9">
        <w:rPr>
          <w:noProof/>
        </w:rPr>
        <w:t>3</w:t>
      </w:r>
      <w:r w:rsidR="00454CE9">
        <w:noBreakHyphen/>
      </w:r>
      <w:r w:rsidR="00454CE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69" w:name="_Ref73664944"/>
      <w:bookmarkStart w:id="70" w:name="_Toc74189604"/>
      <w:bookmarkStart w:id="71" w:name="_Ref74191041"/>
      <w:r w:rsidRPr="00D22F28">
        <w:t xml:space="preserve">Figure </w:t>
      </w:r>
      <w:fldSimple w:instr=" STYLEREF 1 \s " w:fldLock="1">
        <w:r w:rsidR="0096498E">
          <w:rPr>
            <w:noProof/>
          </w:rPr>
          <w:t>3</w:t>
        </w:r>
      </w:fldSimple>
      <w:r w:rsidR="0096498E">
        <w:noBreakHyphen/>
      </w:r>
      <w:fldSimple w:instr=" SEQ Figure \* ARABIC \s 1 " w:fldLock="1">
        <w:r w:rsidR="0096498E">
          <w:rPr>
            <w:noProof/>
          </w:rPr>
          <w:t>3</w:t>
        </w:r>
      </w:fldSimple>
      <w:bookmarkEnd w:id="69"/>
      <w:r w:rsidRPr="00D22F28">
        <w:t xml:space="preserve"> </w:t>
      </w:r>
      <w:bookmarkStart w:id="72" w:name="_Ref74190852"/>
      <w:r w:rsidRPr="00D22F28">
        <w:t>The process Flow of XDS Document Registry Actor</w:t>
      </w:r>
      <w:bookmarkEnd w:id="70"/>
      <w:bookmarkEnd w:id="71"/>
      <w:bookmarkEnd w:id="72"/>
    </w:p>
    <w:p w14:paraId="75B60203" w14:textId="4A40B15D" w:rsidR="00C8224E" w:rsidRPr="00C312FF" w:rsidRDefault="00C8224E" w:rsidP="0086423C">
      <w:pPr>
        <w:spacing w:line="360" w:lineRule="auto"/>
        <w:jc w:val="thaiDistribute"/>
        <w:sectPr w:rsidR="00C8224E" w:rsidRPr="00C312FF" w:rsidSect="008C5EA2">
          <w:headerReference w:type="even" r:id="rId19"/>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3" w:name="CHAPTERIV"/>
      <w:r>
        <w:rPr>
          <w:b/>
          <w:bCs/>
          <w:sz w:val="28"/>
          <w:szCs w:val="28"/>
        </w:rPr>
        <w:t>CHAPTER IV</w:t>
      </w:r>
      <w:r>
        <w:rPr>
          <w:b/>
          <w:bCs/>
          <w:sz w:val="28"/>
          <w:szCs w:val="28"/>
        </w:rPr>
        <w:br/>
      </w:r>
      <w:r w:rsidR="00EE29F5" w:rsidRPr="003B134A">
        <w:rPr>
          <w:b/>
          <w:bCs/>
          <w:sz w:val="28"/>
          <w:szCs w:val="28"/>
        </w:rPr>
        <w:t>IMPLEMENTATION</w:t>
      </w:r>
    </w:p>
    <w:bookmarkEnd w:id="73"/>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74" w:name="CHAPTERIV_41"/>
      <w:r w:rsidR="00BC5A0F" w:rsidRPr="00A34155">
        <w:t xml:space="preserve">Blockchain setup </w:t>
      </w:r>
      <w:bookmarkEnd w:id="74"/>
    </w:p>
    <w:p w14:paraId="36C980D5" w14:textId="29E2BBEA" w:rsidR="000E07F3" w:rsidRPr="0023508D"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75" w:name="CHAPTERIV_411"/>
      <w:r w:rsidR="000E07F3" w:rsidRPr="0023508D">
        <w:rPr>
          <w:rFonts w:ascii="Times New Roman" w:hAnsi="Times New Roman" w:cs="Times New Roman"/>
          <w:b/>
          <w:bCs/>
          <w:sz w:val="24"/>
          <w:szCs w:val="24"/>
        </w:rPr>
        <w:t xml:space="preserve">4.1.1 Machine </w:t>
      </w:r>
      <w:r w:rsidR="004415CF" w:rsidRPr="0023508D">
        <w:rPr>
          <w:rFonts w:ascii="Times New Roman" w:hAnsi="Times New Roman" w:cs="Times New Roman"/>
          <w:b/>
          <w:bCs/>
          <w:sz w:val="24"/>
          <w:szCs w:val="24"/>
        </w:rPr>
        <w:t>S</w:t>
      </w:r>
      <w:r w:rsidR="000E07F3" w:rsidRPr="0023508D">
        <w:rPr>
          <w:rFonts w:ascii="Times New Roman" w:hAnsi="Times New Roman" w:cs="Times New Roman"/>
          <w:b/>
          <w:bCs/>
          <w:sz w:val="24"/>
          <w:szCs w:val="24"/>
        </w:rPr>
        <w:t>pecifications</w:t>
      </w:r>
      <w:bookmarkEnd w:id="75"/>
    </w:p>
    <w:p w14:paraId="17307171" w14:textId="0527ED45" w:rsidR="00B57A8A" w:rsidRPr="0023508D" w:rsidRDefault="000E07F3"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tab/>
      </w:r>
      <w:r w:rsidR="00033A67" w:rsidRPr="0023508D">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23508D"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23508D">
        <w:rPr>
          <w:rFonts w:ascii="Times New Roman" w:hAnsi="Times New Roman" w:cs="Times New Roman"/>
          <w:color w:val="FF0000"/>
          <w:sz w:val="24"/>
          <w:szCs w:val="24"/>
        </w:rPr>
        <w:tab/>
      </w:r>
      <w:bookmarkStart w:id="76" w:name="CHAPTERIV_412"/>
      <w:r w:rsidRPr="0023508D">
        <w:rPr>
          <w:rFonts w:ascii="Times New Roman" w:hAnsi="Times New Roman" w:cs="Times New Roman"/>
          <w:b/>
          <w:bCs/>
          <w:sz w:val="24"/>
          <w:szCs w:val="24"/>
        </w:rPr>
        <w:t xml:space="preserve">4.1.2 Go-Ethereum </w:t>
      </w:r>
      <w:bookmarkEnd w:id="76"/>
    </w:p>
    <w:p w14:paraId="3E498A57" w14:textId="40255B7F" w:rsidR="00057E6F" w:rsidRPr="0023508D" w:rsidRDefault="008B08C4"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E35C5D" w:rsidRPr="0023508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23508D">
        <w:rPr>
          <w:rFonts w:ascii="Times New Roman" w:hAnsi="Times New Roman" w:cs="Times New Roman"/>
          <w:sz w:val="24"/>
          <w:szCs w:val="24"/>
        </w:rPr>
        <w:t xml:space="preserve"> </w:t>
      </w:r>
      <w:r w:rsidR="009938DB" w:rsidRPr="0023508D">
        <w:rPr>
          <w:rFonts w:ascii="Times New Roman" w:hAnsi="Times New Roman" w:cs="Times New Roman"/>
          <w:sz w:val="24"/>
          <w:szCs w:val="24"/>
        </w:rPr>
        <w:fldChar w:fldCharType="begin" w:fldLock="1"/>
      </w:r>
      <w:r w:rsidR="008349FF" w:rsidRPr="0023508D">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23508D">
        <w:rPr>
          <w:rFonts w:ascii="Times New Roman" w:hAnsi="Times New Roman" w:cs="Times New Roman"/>
          <w:sz w:val="24"/>
          <w:szCs w:val="24"/>
        </w:rPr>
        <w:fldChar w:fldCharType="separate"/>
      </w:r>
      <w:r w:rsidR="00491932" w:rsidRPr="0023508D">
        <w:rPr>
          <w:rFonts w:ascii="Times New Roman" w:hAnsi="Times New Roman" w:cs="Times New Roman"/>
          <w:noProof/>
          <w:sz w:val="24"/>
          <w:szCs w:val="24"/>
        </w:rPr>
        <w:t>[40]</w:t>
      </w:r>
      <w:r w:rsidR="009938DB" w:rsidRPr="0023508D">
        <w:rPr>
          <w:rFonts w:ascii="Times New Roman" w:hAnsi="Times New Roman" w:cs="Times New Roman"/>
          <w:sz w:val="24"/>
          <w:szCs w:val="24"/>
        </w:rPr>
        <w:fldChar w:fldCharType="end"/>
      </w:r>
      <w:r w:rsidR="00387317" w:rsidRPr="0023508D">
        <w:rPr>
          <w:rFonts w:ascii="Times New Roman" w:hAnsi="Times New Roman" w:cs="Times New Roman"/>
          <w:sz w:val="24"/>
          <w:szCs w:val="24"/>
        </w:rPr>
        <w:t xml:space="preserve">. </w:t>
      </w:r>
      <w:r w:rsidR="00E35C5D" w:rsidRPr="0023508D">
        <w:rPr>
          <w:rFonts w:ascii="Times New Roman" w:hAnsi="Times New Roman" w:cs="Times New Roman"/>
          <w:sz w:val="24"/>
          <w:szCs w:val="24"/>
        </w:rPr>
        <w:t xml:space="preserve">Geth can be installed as standalone or included in </w:t>
      </w:r>
      <w:r w:rsidR="00E35C5D" w:rsidRPr="0023508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23508D" w:rsidRDefault="007C21E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170412" w:rsidRPr="0023508D">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23508D">
        <w:rPr>
          <w:rFonts w:ascii="Times New Roman" w:hAnsi="Times New Roman" w:cs="Times New Roman"/>
          <w:sz w:val="24"/>
          <w:szCs w:val="24"/>
        </w:rPr>
        <w:t>ethereum</w:t>
      </w:r>
      <w:proofErr w:type="spellEnd"/>
      <w:r w:rsidR="00170412" w:rsidRPr="0023508D">
        <w:rPr>
          <w:rFonts w:ascii="Times New Roman" w:hAnsi="Times New Roman" w:cs="Times New Roman"/>
          <w:sz w:val="24"/>
          <w:szCs w:val="24"/>
        </w:rPr>
        <w:t xml:space="preserve">” in Ubuntu. The installation instruction can be located at </w:t>
      </w:r>
      <w:r w:rsidR="00485A4D" w:rsidRPr="0023508D">
        <w:rPr>
          <w:rFonts w:ascii="Times New Roman" w:hAnsi="Times New Roman" w:cs="Times New Roman"/>
          <w:sz w:val="24"/>
          <w:szCs w:val="24"/>
        </w:rPr>
        <w:fldChar w:fldCharType="begin" w:fldLock="1"/>
      </w:r>
      <w:r w:rsidR="00112FD0" w:rsidRPr="0023508D">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23508D">
        <w:rPr>
          <w:rFonts w:ascii="Times New Roman" w:hAnsi="Times New Roman" w:cs="Times New Roman"/>
          <w:sz w:val="24"/>
          <w:szCs w:val="24"/>
        </w:rPr>
        <w:fldChar w:fldCharType="separate"/>
      </w:r>
      <w:r w:rsidR="00485A4D" w:rsidRPr="0023508D">
        <w:rPr>
          <w:rFonts w:ascii="Times New Roman" w:hAnsi="Times New Roman" w:cs="Times New Roman"/>
          <w:noProof/>
          <w:sz w:val="24"/>
          <w:szCs w:val="24"/>
        </w:rPr>
        <w:t>[41]</w:t>
      </w:r>
      <w:r w:rsidR="00485A4D" w:rsidRPr="0023508D">
        <w:rPr>
          <w:rFonts w:ascii="Times New Roman" w:hAnsi="Times New Roman" w:cs="Times New Roman"/>
          <w:sz w:val="24"/>
          <w:szCs w:val="24"/>
        </w:rPr>
        <w:fldChar w:fldCharType="end"/>
      </w:r>
      <w:r w:rsidR="00170412" w:rsidRPr="0023508D">
        <w:rPr>
          <w:rFonts w:ascii="Times New Roman" w:hAnsi="Times New Roman" w:cs="Times New Roman"/>
          <w:sz w:val="24"/>
          <w:szCs w:val="24"/>
        </w:rPr>
        <w:t xml:space="preserve">. </w:t>
      </w:r>
      <w:r w:rsidR="00485A4D" w:rsidRPr="0023508D">
        <w:rPr>
          <w:rFonts w:ascii="Times New Roman" w:hAnsi="Times New Roman" w:cs="Times New Roman"/>
          <w:sz w:val="24"/>
          <w:szCs w:val="24"/>
        </w:rPr>
        <w:fldChar w:fldCharType="begin" w:fldLock="1"/>
      </w:r>
      <w:r w:rsidR="00485A4D" w:rsidRPr="0023508D">
        <w:rPr>
          <w:rFonts w:ascii="Times New Roman" w:hAnsi="Times New Roman" w:cs="Times New Roman"/>
          <w:sz w:val="24"/>
          <w:szCs w:val="24"/>
        </w:rPr>
        <w:instrText xml:space="preserve"> REF _Ref74222324 \h </w:instrText>
      </w:r>
      <w:r w:rsidR="0023508D" w:rsidRPr="0023508D">
        <w:rPr>
          <w:rFonts w:ascii="Times New Roman" w:hAnsi="Times New Roman" w:cs="Times New Roman"/>
          <w:sz w:val="24"/>
          <w:szCs w:val="24"/>
        </w:rPr>
        <w:instrText xml:space="preserve"> \* MERGEFORMAT </w:instrText>
      </w:r>
      <w:r w:rsidR="00485A4D" w:rsidRPr="0023508D">
        <w:rPr>
          <w:rFonts w:ascii="Times New Roman" w:hAnsi="Times New Roman" w:cs="Times New Roman"/>
          <w:sz w:val="24"/>
          <w:szCs w:val="24"/>
        </w:rPr>
      </w:r>
      <w:r w:rsidR="00485A4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w:t>
      </w:r>
      <w:r w:rsidR="00485A4D" w:rsidRPr="0023508D">
        <w:rPr>
          <w:rFonts w:ascii="Times New Roman" w:hAnsi="Times New Roman" w:cs="Times New Roman"/>
          <w:sz w:val="24"/>
          <w:szCs w:val="24"/>
        </w:rPr>
        <w:fldChar w:fldCharType="end"/>
      </w:r>
      <w:r w:rsidR="00170412" w:rsidRPr="0023508D">
        <w:rPr>
          <w:rFonts w:ascii="Times New Roman" w:hAnsi="Times New Roman" w:cs="Times New Roman"/>
          <w:sz w:val="24"/>
          <w:szCs w:val="24"/>
        </w:rPr>
        <w:t xml:space="preserve"> showing installation method for Ubuntu.</w:t>
      </w:r>
      <w:r w:rsidR="00112FD0" w:rsidRPr="0023508D">
        <w:rPr>
          <w:rFonts w:ascii="Times New Roman" w:hAnsi="Times New Roman" w:cs="Times New Roman"/>
          <w:sz w:val="24"/>
          <w:szCs w:val="24"/>
        </w:rPr>
        <w:t xml:space="preserve"> All available command lines for Geth can be located at </w:t>
      </w:r>
      <w:r w:rsidR="00112FD0" w:rsidRPr="0023508D">
        <w:rPr>
          <w:rFonts w:ascii="Times New Roman" w:hAnsi="Times New Roman" w:cs="Times New Roman"/>
          <w:sz w:val="24"/>
          <w:szCs w:val="24"/>
        </w:rPr>
        <w:fldChar w:fldCharType="begin" w:fldLock="1"/>
      </w:r>
      <w:r w:rsidR="007A0863" w:rsidRPr="0023508D">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23508D">
        <w:rPr>
          <w:rFonts w:ascii="Times New Roman" w:hAnsi="Times New Roman" w:cs="Times New Roman"/>
          <w:sz w:val="24"/>
          <w:szCs w:val="24"/>
        </w:rPr>
        <w:fldChar w:fldCharType="separate"/>
      </w:r>
      <w:r w:rsidR="00112FD0" w:rsidRPr="0023508D">
        <w:rPr>
          <w:rFonts w:ascii="Times New Roman" w:hAnsi="Times New Roman" w:cs="Times New Roman"/>
          <w:noProof/>
          <w:sz w:val="24"/>
          <w:szCs w:val="24"/>
        </w:rPr>
        <w:t>[42]</w:t>
      </w:r>
      <w:r w:rsidR="00112FD0" w:rsidRPr="0023508D">
        <w:rPr>
          <w:rFonts w:ascii="Times New Roman" w:hAnsi="Times New Roman" w:cs="Times New Roman"/>
          <w:sz w:val="24"/>
          <w:szCs w:val="24"/>
        </w:rPr>
        <w:fldChar w:fldCharType="end"/>
      </w:r>
      <w:r w:rsidR="00112FD0" w:rsidRPr="0023508D">
        <w:rPr>
          <w:rFonts w:ascii="Times New Roman" w:hAnsi="Times New Roman" w:cs="Times New Roman"/>
          <w:sz w:val="24"/>
          <w:szCs w:val="24"/>
        </w:rPr>
        <w:t>.</w:t>
      </w:r>
      <w:r w:rsidR="005E1D7C" w:rsidRPr="0023508D">
        <w:rPr>
          <w:rFonts w:ascii="Times New Roman" w:hAnsi="Times New Roman" w:cs="Times New Roman"/>
          <w:sz w:val="24"/>
          <w:szCs w:val="24"/>
          <w:cs/>
        </w:rPr>
        <w:t xml:space="preserve"> </w:t>
      </w:r>
      <w:r w:rsidR="005E1D7C" w:rsidRPr="0023508D">
        <w:rPr>
          <w:rFonts w:ascii="Times New Roman" w:hAnsi="Times New Roman" w:cs="Times New Roman"/>
          <w:sz w:val="24"/>
          <w:szCs w:val="24"/>
        </w:rPr>
        <w:t>The most used command is "</w:t>
      </w:r>
      <w:proofErr w:type="spellStart"/>
      <w:r w:rsidR="005E1D7C" w:rsidRPr="0023508D">
        <w:rPr>
          <w:rFonts w:ascii="Times New Roman" w:hAnsi="Times New Roman" w:cs="Times New Roman"/>
          <w:sz w:val="24"/>
          <w:szCs w:val="24"/>
        </w:rPr>
        <w:t>geth</w:t>
      </w:r>
      <w:proofErr w:type="spellEnd"/>
      <w:r w:rsidR="005E1D7C" w:rsidRPr="0023508D">
        <w:rPr>
          <w:rFonts w:ascii="Times New Roman" w:hAnsi="Times New Roman" w:cs="Times New Roman"/>
          <w:sz w:val="24"/>
          <w:szCs w:val="24"/>
        </w:rPr>
        <w:t xml:space="preserve"> attach &lt;IPC path or Link&gt;" which required for accessing Geth console of each active node</w:t>
      </w:r>
      <w:r w:rsidR="006A4838" w:rsidRPr="0023508D">
        <w:rPr>
          <w:rFonts w:ascii="Times New Roman" w:hAnsi="Times New Roman" w:cs="Times New Roman"/>
          <w:sz w:val="24"/>
          <w:szCs w:val="24"/>
        </w:rPr>
        <w:t xml:space="preserve">, as shown in  </w:t>
      </w:r>
      <w:r w:rsidR="00342C9E" w:rsidRPr="0023508D">
        <w:rPr>
          <w:rFonts w:ascii="Times New Roman" w:hAnsi="Times New Roman" w:cs="Times New Roman"/>
          <w:sz w:val="24"/>
          <w:szCs w:val="24"/>
        </w:rPr>
        <w:fldChar w:fldCharType="begin" w:fldLock="1"/>
      </w:r>
      <w:r w:rsidR="00342C9E" w:rsidRPr="0023508D">
        <w:rPr>
          <w:rFonts w:ascii="Times New Roman" w:hAnsi="Times New Roman" w:cs="Times New Roman"/>
          <w:sz w:val="24"/>
          <w:szCs w:val="24"/>
        </w:rPr>
        <w:instrText xml:space="preserve"> REF _Ref74223398 \h </w:instrText>
      </w:r>
      <w:r w:rsidR="0023508D" w:rsidRPr="0023508D">
        <w:rPr>
          <w:rFonts w:ascii="Times New Roman" w:hAnsi="Times New Roman" w:cs="Times New Roman"/>
          <w:sz w:val="24"/>
          <w:szCs w:val="24"/>
        </w:rPr>
        <w:instrText xml:space="preserve"> \* MERGEFORMAT </w:instrText>
      </w:r>
      <w:r w:rsidR="00342C9E" w:rsidRPr="0023508D">
        <w:rPr>
          <w:rFonts w:ascii="Times New Roman" w:hAnsi="Times New Roman" w:cs="Times New Roman"/>
          <w:sz w:val="24"/>
          <w:szCs w:val="24"/>
        </w:rPr>
      </w:r>
      <w:r w:rsidR="00342C9E"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w:t>
      </w:r>
      <w:r w:rsidR="00342C9E" w:rsidRPr="0023508D">
        <w:rPr>
          <w:rFonts w:ascii="Times New Roman" w:hAnsi="Times New Roman" w:cs="Times New Roman"/>
          <w:sz w:val="24"/>
          <w:szCs w:val="24"/>
        </w:rPr>
        <w:fldChar w:fldCharType="end"/>
      </w:r>
      <w:r w:rsidR="005E1D7C" w:rsidRPr="0023508D">
        <w:rPr>
          <w:rFonts w:ascii="Times New Roman" w:hAnsi="Times New Roman" w:cs="Times New Roman"/>
          <w:sz w:val="24"/>
          <w:szCs w:val="24"/>
        </w:rPr>
        <w:t>.</w:t>
      </w:r>
      <w:r w:rsidR="00B6453E" w:rsidRPr="0023508D">
        <w:rPr>
          <w:rFonts w:ascii="Times New Roman" w:hAnsi="Times New Roman" w:cs="Times New Roman"/>
          <w:sz w:val="24"/>
          <w:szCs w:val="24"/>
        </w:rPr>
        <w:t xml:space="preserve"> The console is where the user can input the command line to directly control the behavior of each Ethereum Node</w:t>
      </w:r>
      <w:r w:rsidR="00A77734" w:rsidRPr="0023508D">
        <w:rPr>
          <w:rFonts w:ascii="Times New Roman" w:hAnsi="Times New Roman" w:cs="Times New Roman"/>
          <w:sz w:val="24"/>
          <w:szCs w:val="24"/>
        </w:rPr>
        <w:t>.</w:t>
      </w:r>
    </w:p>
    <w:p w14:paraId="753B13E3" w14:textId="77777777" w:rsidR="004E2051" w:rsidRPr="0023508D"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23508D" w:rsidRDefault="00485A4D" w:rsidP="006A4838">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23508D" w:rsidRDefault="00485A4D" w:rsidP="00112FD0">
      <w:pPr>
        <w:pStyle w:val="Caption"/>
        <w:jc w:val="center"/>
      </w:pPr>
      <w:bookmarkStart w:id="77" w:name="_Ref74222324"/>
      <w:bookmarkStart w:id="78" w:name="_Ref7428481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w:t>
        </w:r>
      </w:fldSimple>
      <w:bookmarkEnd w:id="77"/>
      <w:r w:rsidRPr="0023508D">
        <w:t xml:space="preserve"> </w:t>
      </w:r>
      <w:bookmarkStart w:id="79" w:name="_Ref74284402"/>
      <w:r w:rsidRPr="0023508D">
        <w:t xml:space="preserve">Installation </w:t>
      </w:r>
      <w:r w:rsidR="004E2051" w:rsidRPr="0023508D">
        <w:t>command-line</w:t>
      </w:r>
      <w:r w:rsidRPr="0023508D">
        <w:t xml:space="preserve"> for Go-Ethereum on Ubuntu </w:t>
      </w:r>
      <w:r w:rsidRPr="0023508D">
        <w:fldChar w:fldCharType="begin" w:fldLock="1"/>
      </w:r>
      <w:r w:rsidR="00112FD0" w:rsidRPr="0023508D">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23508D">
        <w:fldChar w:fldCharType="separate"/>
      </w:r>
      <w:r w:rsidRPr="0023508D">
        <w:rPr>
          <w:noProof/>
        </w:rPr>
        <w:t>[41]</w:t>
      </w:r>
      <w:r w:rsidRPr="0023508D">
        <w:fldChar w:fldCharType="end"/>
      </w:r>
      <w:bookmarkEnd w:id="78"/>
      <w:bookmarkEnd w:id="79"/>
    </w:p>
    <w:p w14:paraId="0EE7FD57" w14:textId="77777777" w:rsidR="006A4838" w:rsidRPr="0023508D" w:rsidRDefault="006A4838" w:rsidP="006A4838">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09870" cy="2301875"/>
                    </a:xfrm>
                    <a:prstGeom prst="rect">
                      <a:avLst/>
                    </a:prstGeom>
                  </pic:spPr>
                </pic:pic>
              </a:graphicData>
            </a:graphic>
          </wp:inline>
        </w:drawing>
      </w:r>
    </w:p>
    <w:p w14:paraId="23FF3A05" w14:textId="6425063F" w:rsidR="00CE0D73" w:rsidRPr="0023508D" w:rsidRDefault="006A4838" w:rsidP="006A4838">
      <w:pPr>
        <w:pStyle w:val="Caption"/>
        <w:spacing w:after="240"/>
        <w:jc w:val="center"/>
        <w:rPr>
          <w:color w:val="FF0000"/>
        </w:rPr>
      </w:pPr>
      <w:bookmarkStart w:id="80" w:name="_Ref74223398"/>
      <w:bookmarkStart w:id="81" w:name="_Ref7428481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w:t>
        </w:r>
      </w:fldSimple>
      <w:bookmarkEnd w:id="80"/>
      <w:r w:rsidRPr="0023508D">
        <w:t xml:space="preserve"> </w:t>
      </w:r>
      <w:bookmarkStart w:id="82" w:name="_Ref74284407"/>
      <w:r w:rsidRPr="0023508D">
        <w:t>Geth console accessed using "</w:t>
      </w:r>
      <w:proofErr w:type="spellStart"/>
      <w:r w:rsidRPr="0023508D">
        <w:t>geth</w:t>
      </w:r>
      <w:proofErr w:type="spellEnd"/>
      <w:r w:rsidRPr="0023508D">
        <w:t xml:space="preserve"> attach" command</w:t>
      </w:r>
      <w:bookmarkEnd w:id="81"/>
      <w:bookmarkEnd w:id="82"/>
    </w:p>
    <w:p w14:paraId="2B621E06" w14:textId="05B44A62" w:rsidR="007C21E0" w:rsidRPr="0023508D" w:rsidRDefault="007C21E0" w:rsidP="00F81C49">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tab/>
      </w:r>
      <w:bookmarkStart w:id="83" w:name="CHAPTERIV_413"/>
      <w:r w:rsidRPr="0023508D">
        <w:rPr>
          <w:rFonts w:ascii="Times New Roman" w:hAnsi="Times New Roman" w:cs="Times New Roman"/>
          <w:b/>
          <w:bCs/>
          <w:sz w:val="24"/>
          <w:szCs w:val="24"/>
        </w:rPr>
        <w:t>4.1.3 Quorum Installation</w:t>
      </w:r>
      <w:bookmarkEnd w:id="83"/>
    </w:p>
    <w:p w14:paraId="3702662B" w14:textId="5E1F4F9B" w:rsidR="00164883" w:rsidRPr="0023508D" w:rsidRDefault="00164883" w:rsidP="00164883">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Pr="0023508D">
        <w:rPr>
          <w:rFonts w:ascii="Times New Roman" w:hAnsi="Times New Roman" w:cs="Times New Roman"/>
          <w:sz w:val="24"/>
          <w:szCs w:val="24"/>
        </w:rPr>
        <w:t xml:space="preserve">As mentioned in </w:t>
      </w:r>
      <w:r w:rsidR="000E6A45" w:rsidRPr="0023508D">
        <w:rPr>
          <w:rFonts w:ascii="Times New Roman" w:hAnsi="Times New Roman" w:cs="Times New Roman"/>
          <w:sz w:val="24"/>
          <w:szCs w:val="24"/>
        </w:rPr>
        <w:t>S</w:t>
      </w:r>
      <w:r w:rsidRPr="0023508D">
        <w:rPr>
          <w:rFonts w:ascii="Times New Roman" w:hAnsi="Times New Roman" w:cs="Times New Roman"/>
          <w:sz w:val="24"/>
          <w:szCs w:val="24"/>
        </w:rPr>
        <w:t xml:space="preserve">ection 2.3.4.2, Quorum is an Ethereum-forked that allows the Blockchain to adopt a consensus mechanism other than </w:t>
      </w:r>
      <w:proofErr w:type="spellStart"/>
      <w:r w:rsidRPr="0023508D">
        <w:rPr>
          <w:rFonts w:ascii="Times New Roman" w:hAnsi="Times New Roman" w:cs="Times New Roman"/>
          <w:sz w:val="24"/>
          <w:szCs w:val="24"/>
        </w:rPr>
        <w:t>PoW</w:t>
      </w:r>
      <w:proofErr w:type="spellEnd"/>
      <w:r w:rsidRPr="0023508D">
        <w:rPr>
          <w:rFonts w:ascii="Times New Roman" w:hAnsi="Times New Roman" w:cs="Times New Roman"/>
          <w:sz w:val="24"/>
          <w:szCs w:val="24"/>
        </w:rPr>
        <w:t xml:space="preserve"> and </w:t>
      </w:r>
      <w:proofErr w:type="spellStart"/>
      <w:r w:rsidRPr="0023508D">
        <w:rPr>
          <w:rFonts w:ascii="Times New Roman" w:hAnsi="Times New Roman" w:cs="Times New Roman"/>
          <w:sz w:val="24"/>
          <w:szCs w:val="24"/>
        </w:rPr>
        <w:t>PoS</w:t>
      </w:r>
      <w:proofErr w:type="spellEnd"/>
      <w:r w:rsidRPr="0023508D">
        <w:rPr>
          <w:rFonts w:ascii="Times New Roman" w:hAnsi="Times New Roman" w:cs="Times New Roman"/>
          <w:sz w:val="24"/>
          <w:szCs w:val="24"/>
        </w:rPr>
        <w:t xml:space="preserve"> which default to Ethereum Blockchain. Quorum's source code and installation package can be accessed at </w:t>
      </w:r>
      <w:r w:rsidR="008349FF" w:rsidRPr="0023508D">
        <w:rPr>
          <w:rFonts w:ascii="Times New Roman" w:hAnsi="Times New Roman" w:cs="Times New Roman"/>
          <w:sz w:val="24"/>
          <w:szCs w:val="24"/>
        </w:rPr>
        <w:fldChar w:fldCharType="begin" w:fldLock="1"/>
      </w:r>
      <w:r w:rsidR="002B755B" w:rsidRPr="0023508D">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23508D">
        <w:rPr>
          <w:rFonts w:ascii="Times New Roman" w:hAnsi="Times New Roman" w:cs="Times New Roman"/>
          <w:sz w:val="24"/>
          <w:szCs w:val="24"/>
        </w:rPr>
        <w:fldChar w:fldCharType="separate"/>
      </w:r>
      <w:r w:rsidR="008349FF" w:rsidRPr="0023508D">
        <w:rPr>
          <w:rFonts w:ascii="Times New Roman" w:hAnsi="Times New Roman" w:cs="Times New Roman"/>
          <w:noProof/>
          <w:sz w:val="24"/>
          <w:szCs w:val="24"/>
        </w:rPr>
        <w:t>[31]</w:t>
      </w:r>
      <w:r w:rsidR="008349FF"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7A0863" w:rsidRPr="0023508D">
        <w:rPr>
          <w:rFonts w:ascii="Times New Roman" w:hAnsi="Times New Roman" w:cs="Times New Roman"/>
          <w:sz w:val="24"/>
          <w:szCs w:val="24"/>
        </w:rPr>
        <w:t xml:space="preserve"> The installation method for the latest stable release is located at </w:t>
      </w:r>
      <w:r w:rsidR="007A0863"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3]</w:t>
      </w:r>
      <w:r w:rsidR="007A0863" w:rsidRPr="0023508D">
        <w:rPr>
          <w:rFonts w:ascii="Times New Roman" w:hAnsi="Times New Roman" w:cs="Times New Roman"/>
          <w:sz w:val="24"/>
          <w:szCs w:val="24"/>
        </w:rPr>
        <w:fldChar w:fldCharType="end"/>
      </w:r>
      <w:r w:rsidR="007A0863" w:rsidRPr="0023508D">
        <w:rPr>
          <w:rFonts w:ascii="Times New Roman" w:hAnsi="Times New Roman" w:cs="Times New Roman"/>
          <w:sz w:val="24"/>
          <w:szCs w:val="24"/>
        </w:rPr>
        <w:t>.</w:t>
      </w:r>
      <w:r w:rsidRPr="0023508D">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23508D">
        <w:rPr>
          <w:rFonts w:ascii="Times New Roman" w:hAnsi="Times New Roman" w:cs="Times New Roman"/>
          <w:sz w:val="24"/>
          <w:szCs w:val="24"/>
        </w:rPr>
        <w:tab/>
      </w:r>
    </w:p>
    <w:p w14:paraId="34FF46A3" w14:textId="731F98E8" w:rsidR="000E07F3" w:rsidRPr="0023508D" w:rsidRDefault="000E07F3" w:rsidP="00164883">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sz w:val="24"/>
          <w:szCs w:val="24"/>
        </w:rPr>
        <w:tab/>
      </w:r>
      <w:r w:rsidR="002766BE" w:rsidRPr="0023508D">
        <w:rPr>
          <w:rFonts w:ascii="Times New Roman" w:hAnsi="Times New Roman" w:cs="Times New Roman"/>
          <w:sz w:val="24"/>
          <w:szCs w:val="24"/>
        </w:rPr>
        <w:fldChar w:fldCharType="begin" w:fldLock="1"/>
      </w:r>
      <w:r w:rsidR="002766BE" w:rsidRPr="0023508D">
        <w:rPr>
          <w:rFonts w:ascii="Times New Roman" w:hAnsi="Times New Roman" w:cs="Times New Roman"/>
          <w:sz w:val="24"/>
          <w:szCs w:val="24"/>
        </w:rPr>
        <w:instrText xml:space="preserve"> REF _Ref74223927 \h  \* MERGEFORMAT </w:instrText>
      </w:r>
      <w:r w:rsidR="002766BE" w:rsidRPr="0023508D">
        <w:rPr>
          <w:rFonts w:ascii="Times New Roman" w:hAnsi="Times New Roman" w:cs="Times New Roman"/>
          <w:sz w:val="24"/>
          <w:szCs w:val="24"/>
        </w:rPr>
      </w:r>
      <w:r w:rsidR="002766BE"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noProof/>
          <w:sz w:val="24"/>
          <w:szCs w:val="24"/>
        </w:rPr>
        <w:noBreakHyphen/>
        <w:t>3</w:t>
      </w:r>
      <w:r w:rsidR="002766BE" w:rsidRPr="0023508D">
        <w:rPr>
          <w:rFonts w:ascii="Times New Roman" w:hAnsi="Times New Roman" w:cs="Times New Roman"/>
          <w:sz w:val="24"/>
          <w:szCs w:val="24"/>
        </w:rPr>
        <w:fldChar w:fldCharType="end"/>
      </w:r>
      <w:r w:rsidR="002766BE" w:rsidRPr="0023508D">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23508D">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23508D" w:rsidRDefault="00D91E46" w:rsidP="004565F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23508D" w:rsidRDefault="00D91E46" w:rsidP="00D91E46">
      <w:pPr>
        <w:pStyle w:val="Caption"/>
        <w:spacing w:after="240"/>
        <w:jc w:val="center"/>
        <w:rPr>
          <w:color w:val="FF0000"/>
        </w:rPr>
      </w:pPr>
      <w:bookmarkStart w:id="84" w:name="_Ref74223927"/>
      <w:bookmarkStart w:id="85" w:name="_Ref7428482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w:t>
        </w:r>
      </w:fldSimple>
      <w:bookmarkEnd w:id="84"/>
      <w:r w:rsidRPr="0023508D">
        <w:t xml:space="preserve"> </w:t>
      </w:r>
      <w:bookmarkStart w:id="86" w:name="_Ref74284411"/>
      <w:r w:rsidRPr="0023508D">
        <w:t>Installing Quorum directly from its source</w:t>
      </w:r>
      <w:bookmarkEnd w:id="85"/>
      <w:bookmarkEnd w:id="86"/>
    </w:p>
    <w:p w14:paraId="7791330F" w14:textId="2D1DA6C0" w:rsidR="00D33368" w:rsidRPr="0023508D" w:rsidRDefault="00F80AA4" w:rsidP="00164883">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during the development. The source code can be cloned directly from its repository available in </w:t>
      </w:r>
      <w:proofErr w:type="spellStart"/>
      <w:r w:rsidRPr="0023508D">
        <w:rPr>
          <w:rFonts w:ascii="Times New Roman" w:hAnsi="Times New Roman" w:cs="Times New Roman"/>
          <w:sz w:val="24"/>
          <w:szCs w:val="24"/>
        </w:rPr>
        <w:t>Github</w:t>
      </w:r>
      <w:proofErr w:type="spellEnd"/>
      <w:r w:rsidR="002B755B" w:rsidRPr="0023508D">
        <w:rPr>
          <w:rFonts w:ascii="Times New Roman" w:hAnsi="Times New Roman" w:cs="Times New Roman"/>
          <w:sz w:val="24"/>
          <w:szCs w:val="24"/>
        </w:rPr>
        <w:t xml:space="preserve"> </w:t>
      </w:r>
      <w:r w:rsidR="002B755B" w:rsidRPr="0023508D">
        <w:rPr>
          <w:rFonts w:ascii="Times New Roman" w:hAnsi="Times New Roman" w:cs="Times New Roman"/>
          <w:sz w:val="24"/>
          <w:szCs w:val="24"/>
        </w:rPr>
        <w:fldChar w:fldCharType="begin" w:fldLock="1"/>
      </w:r>
      <w:r w:rsidR="002B755B" w:rsidRPr="0023508D">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2B755B" w:rsidRPr="0023508D">
        <w:rPr>
          <w:rFonts w:ascii="Times New Roman" w:hAnsi="Times New Roman" w:cs="Times New Roman"/>
          <w:noProof/>
          <w:sz w:val="24"/>
          <w:szCs w:val="24"/>
        </w:rPr>
        <w:t>[33]</w:t>
      </w:r>
      <w:r w:rsidR="002B755B" w:rsidRPr="0023508D">
        <w:rPr>
          <w:rFonts w:ascii="Times New Roman" w:hAnsi="Times New Roman" w:cs="Times New Roman"/>
          <w:sz w:val="24"/>
          <w:szCs w:val="24"/>
        </w:rPr>
        <w:fldChar w:fldCharType="end"/>
      </w:r>
      <w:r w:rsidR="00874216" w:rsidRPr="0023508D">
        <w:rPr>
          <w:rFonts w:ascii="Times New Roman" w:hAnsi="Times New Roman" w:cs="Times New Roman"/>
          <w:sz w:val="24"/>
          <w:szCs w:val="24"/>
        </w:rPr>
        <w:t xml:space="preserve"> as shown in </w:t>
      </w:r>
      <w:r w:rsidR="00874216" w:rsidRPr="0023508D">
        <w:rPr>
          <w:rFonts w:ascii="Times New Roman" w:hAnsi="Times New Roman" w:cs="Times New Roman"/>
          <w:sz w:val="24"/>
          <w:szCs w:val="24"/>
        </w:rPr>
        <w:fldChar w:fldCharType="begin" w:fldLock="1"/>
      </w:r>
      <w:r w:rsidR="00874216" w:rsidRPr="0023508D">
        <w:rPr>
          <w:rFonts w:ascii="Times New Roman" w:hAnsi="Times New Roman" w:cs="Times New Roman"/>
          <w:sz w:val="24"/>
          <w:szCs w:val="24"/>
        </w:rPr>
        <w:instrText xml:space="preserve"> REF _Ref74224502 \h </w:instrText>
      </w:r>
      <w:r w:rsidR="0023508D" w:rsidRPr="0023508D">
        <w:rPr>
          <w:rFonts w:ascii="Times New Roman" w:hAnsi="Times New Roman" w:cs="Times New Roman"/>
          <w:sz w:val="24"/>
          <w:szCs w:val="24"/>
        </w:rPr>
        <w:instrText xml:space="preserve"> \* MERGEFORMAT </w:instrText>
      </w:r>
      <w:r w:rsidR="00874216" w:rsidRPr="0023508D">
        <w:rPr>
          <w:rFonts w:ascii="Times New Roman" w:hAnsi="Times New Roman" w:cs="Times New Roman"/>
          <w:sz w:val="24"/>
          <w:szCs w:val="24"/>
        </w:rPr>
      </w:r>
      <w:r w:rsidR="00874216"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w:t>
      </w:r>
      <w:r w:rsidR="00874216"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23508D">
        <w:rPr>
          <w:rFonts w:ascii="Times New Roman" w:hAnsi="Times New Roman" w:cs="Times New Roman"/>
          <w:sz w:val="24"/>
          <w:szCs w:val="24"/>
        </w:rPr>
        <w:t>Tessera</w:t>
      </w:r>
      <w:proofErr w:type="spellEnd"/>
      <w:r w:rsidRPr="0023508D">
        <w:rPr>
          <w:rFonts w:ascii="Times New Roman" w:hAnsi="Times New Roman" w:cs="Times New Roman"/>
          <w:sz w:val="24"/>
          <w:szCs w:val="24"/>
        </w:rPr>
        <w:t xml:space="preserve">" </w:t>
      </w:r>
      <w:r w:rsidR="002B755B"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4]</w:t>
      </w:r>
      <w:r w:rsidR="002B755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t>
      </w:r>
      <w:r w:rsidR="002B755B" w:rsidRPr="0023508D">
        <w:rPr>
          <w:rFonts w:ascii="Times New Roman" w:hAnsi="Times New Roman" w:cs="Times New Roman"/>
          <w:sz w:val="24"/>
          <w:szCs w:val="24"/>
        </w:rPr>
        <w:t>and</w:t>
      </w:r>
      <w:r w:rsidRPr="0023508D">
        <w:rPr>
          <w:rFonts w:ascii="Times New Roman" w:hAnsi="Times New Roman" w:cs="Times New Roman"/>
          <w:sz w:val="24"/>
          <w:szCs w:val="24"/>
        </w:rPr>
        <w:t xml:space="preserve"> "Constellation" </w:t>
      </w:r>
      <w:r w:rsidR="002B755B"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5]</w:t>
      </w:r>
      <w:r w:rsidR="002B755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included in the package as a running engine. The source code can be initiate</w:t>
      </w:r>
      <w:r w:rsidR="003F4F0F" w:rsidRPr="0023508D">
        <w:rPr>
          <w:rFonts w:ascii="Times New Roman" w:hAnsi="Times New Roman" w:cs="Times New Roman"/>
          <w:sz w:val="24"/>
          <w:szCs w:val="24"/>
        </w:rPr>
        <w:t>d</w:t>
      </w:r>
      <w:r w:rsidRPr="0023508D">
        <w:rPr>
          <w:rFonts w:ascii="Times New Roman" w:hAnsi="Times New Roman" w:cs="Times New Roman"/>
          <w:sz w:val="24"/>
          <w:szCs w:val="24"/>
        </w:rPr>
        <w:t>, activate</w:t>
      </w:r>
      <w:r w:rsidR="003F4F0F" w:rsidRPr="0023508D">
        <w:rPr>
          <w:rFonts w:ascii="Times New Roman" w:hAnsi="Times New Roman" w:cs="Times New Roman"/>
          <w:sz w:val="24"/>
          <w:szCs w:val="24"/>
        </w:rPr>
        <w:t>d</w:t>
      </w:r>
      <w:r w:rsidRPr="0023508D">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23508D">
        <w:rPr>
          <w:rFonts w:ascii="Times New Roman" w:hAnsi="Times New Roman" w:cs="Times New Roman"/>
          <w:sz w:val="24"/>
          <w:szCs w:val="24"/>
        </w:rPr>
        <w:t xml:space="preserve"> Actor</w:t>
      </w:r>
      <w:r w:rsidRPr="0023508D">
        <w:rPr>
          <w:rFonts w:ascii="Times New Roman" w:hAnsi="Times New Roman" w:cs="Times New Roman"/>
          <w:sz w:val="24"/>
          <w:szCs w:val="24"/>
        </w:rPr>
        <w:t xml:space="preserve"> and its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allow testing </w:t>
      </w:r>
      <w:r w:rsidR="000250B0" w:rsidRPr="0023508D">
        <w:rPr>
          <w:rFonts w:ascii="Times New Roman" w:hAnsi="Times New Roman" w:cs="Times New Roman"/>
          <w:sz w:val="24"/>
          <w:szCs w:val="24"/>
        </w:rPr>
        <w:t xml:space="preserve">and running </w:t>
      </w:r>
      <w:r w:rsidRPr="0023508D">
        <w:rPr>
          <w:rFonts w:ascii="Times New Roman" w:hAnsi="Times New Roman" w:cs="Times New Roman"/>
          <w:sz w:val="24"/>
          <w:szCs w:val="24"/>
        </w:rPr>
        <w:t>of XDS Document registry-related code on the 7-Nodes.</w:t>
      </w:r>
      <w:r w:rsidR="00793C59" w:rsidRPr="0023508D">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23508D"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23508D" w:rsidRDefault="0091637F" w:rsidP="0092059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23508D" w:rsidRDefault="0091637F" w:rsidP="0091637F">
      <w:pPr>
        <w:pStyle w:val="Caption"/>
        <w:spacing w:after="240"/>
        <w:jc w:val="center"/>
      </w:pPr>
      <w:bookmarkStart w:id="87" w:name="_Ref74224502"/>
      <w:bookmarkStart w:id="88" w:name="_Ref7428482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w:t>
        </w:r>
      </w:fldSimple>
      <w:bookmarkEnd w:id="87"/>
      <w:r w:rsidRPr="0023508D">
        <w:t xml:space="preserve"> </w:t>
      </w:r>
      <w:bookmarkStart w:id="89" w:name="_Ref74284434"/>
      <w:r w:rsidRPr="0023508D">
        <w:t xml:space="preserve">Cloning "7-Nodes" Quorum example from its repository available on </w:t>
      </w:r>
      <w:proofErr w:type="spellStart"/>
      <w:r w:rsidRPr="0023508D">
        <w:t>Github</w:t>
      </w:r>
      <w:bookmarkEnd w:id="88"/>
      <w:bookmarkEnd w:id="89"/>
      <w:proofErr w:type="spellEnd"/>
    </w:p>
    <w:p w14:paraId="1C3F9275" w14:textId="6592ECD6" w:rsidR="00E752FF" w:rsidRPr="0023508D" w:rsidRDefault="008D12BC" w:rsidP="008E02EA">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r>
      <w:r w:rsidR="008E02EA" w:rsidRPr="0023508D">
        <w:rPr>
          <w:rFonts w:ascii="Times New Roman" w:hAnsi="Times New Roman" w:cs="Times New Roman"/>
          <w:sz w:val="24"/>
          <w:szCs w:val="24"/>
        </w:rPr>
        <w:t xml:space="preserve">All initial configuration instructions are available at </w:t>
      </w:r>
      <w:r w:rsidR="00E752FF"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23508D">
        <w:rPr>
          <w:rFonts w:ascii="Times New Roman" w:hAnsi="Times New Roman" w:cs="Times New Roman"/>
          <w:sz w:val="24"/>
          <w:szCs w:val="24"/>
        </w:rPr>
        <w:fldChar w:fldCharType="separate"/>
      </w:r>
      <w:r w:rsidR="00E752FF" w:rsidRPr="0023508D">
        <w:rPr>
          <w:rFonts w:ascii="Times New Roman" w:hAnsi="Times New Roman" w:cs="Times New Roman"/>
          <w:noProof/>
          <w:sz w:val="24"/>
          <w:szCs w:val="24"/>
        </w:rPr>
        <w:t>[46]</w:t>
      </w:r>
      <w:r w:rsidR="00E752FF" w:rsidRPr="0023508D">
        <w:rPr>
          <w:rFonts w:ascii="Times New Roman" w:hAnsi="Times New Roman" w:cs="Times New Roman"/>
          <w:sz w:val="24"/>
          <w:szCs w:val="24"/>
        </w:rPr>
        <w:fldChar w:fldCharType="end"/>
      </w:r>
      <w:r w:rsidR="008E02EA" w:rsidRPr="0023508D">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23508D">
        <w:rPr>
          <w:rFonts w:ascii="Times New Roman" w:hAnsi="Times New Roman" w:cs="Times New Roman"/>
          <w:sz w:val="24"/>
          <w:szCs w:val="24"/>
        </w:rPr>
        <w:t xml:space="preserve"> as shown in </w:t>
      </w:r>
      <w:r w:rsidR="00C52E11" w:rsidRPr="0023508D">
        <w:rPr>
          <w:rFonts w:ascii="Times New Roman" w:hAnsi="Times New Roman" w:cs="Times New Roman"/>
          <w:sz w:val="24"/>
          <w:szCs w:val="24"/>
        </w:rPr>
        <w:fldChar w:fldCharType="begin" w:fldLock="1"/>
      </w:r>
      <w:r w:rsidR="00C52E11" w:rsidRPr="0023508D">
        <w:rPr>
          <w:rFonts w:ascii="Times New Roman" w:hAnsi="Times New Roman" w:cs="Times New Roman"/>
          <w:sz w:val="24"/>
          <w:szCs w:val="24"/>
        </w:rPr>
        <w:instrText xml:space="preserve"> REF _Ref74226819 \h </w:instrText>
      </w:r>
      <w:r w:rsidR="0023508D" w:rsidRPr="0023508D">
        <w:rPr>
          <w:rFonts w:ascii="Times New Roman" w:hAnsi="Times New Roman" w:cs="Times New Roman"/>
          <w:sz w:val="24"/>
          <w:szCs w:val="24"/>
        </w:rPr>
        <w:instrText xml:space="preserve"> \* MERGEFORMAT </w:instrText>
      </w:r>
      <w:r w:rsidR="00C52E11" w:rsidRPr="0023508D">
        <w:rPr>
          <w:rFonts w:ascii="Times New Roman" w:hAnsi="Times New Roman" w:cs="Times New Roman"/>
          <w:sz w:val="24"/>
          <w:szCs w:val="24"/>
        </w:rPr>
      </w:r>
      <w:r w:rsidR="00C52E11"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w:t>
      </w:r>
      <w:r w:rsidR="00C52E11" w:rsidRPr="0023508D">
        <w:rPr>
          <w:rFonts w:ascii="Times New Roman" w:hAnsi="Times New Roman" w:cs="Times New Roman"/>
          <w:sz w:val="24"/>
          <w:szCs w:val="24"/>
        </w:rPr>
        <w:fldChar w:fldCharType="end"/>
      </w:r>
      <w:r w:rsidR="008E02EA" w:rsidRPr="0023508D">
        <w:rPr>
          <w:rFonts w:ascii="Times New Roman" w:hAnsi="Times New Roman" w:cs="Times New Roman"/>
          <w:sz w:val="24"/>
          <w:szCs w:val="24"/>
        </w:rPr>
        <w:t>.</w:t>
      </w:r>
      <w:r w:rsidR="008E02EA" w:rsidRPr="0023508D">
        <w:rPr>
          <w:rFonts w:ascii="Times New Roman" w:hAnsi="Times New Roman" w:cs="Times New Roman"/>
          <w:sz w:val="24"/>
          <w:szCs w:val="24"/>
          <w:cs/>
        </w:rPr>
        <w:t xml:space="preserve"> </w:t>
      </w:r>
      <w:r w:rsidR="008E02EA" w:rsidRPr="0023508D">
        <w:rPr>
          <w:rFonts w:ascii="Times New Roman" w:hAnsi="Times New Roman" w:cs="Times New Roman"/>
          <w:sz w:val="24"/>
          <w:szCs w:val="24"/>
        </w:rPr>
        <w:t xml:space="preserve">Each script is specific for each consensus mechanism. </w:t>
      </w:r>
    </w:p>
    <w:p w14:paraId="01BEA147" w14:textId="0B594961" w:rsidR="0054751C" w:rsidRPr="0023508D" w:rsidRDefault="00E752FF" w:rsidP="008E02EA">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tab/>
      </w:r>
    </w:p>
    <w:p w14:paraId="28B68284" w14:textId="77777777" w:rsidR="00E752FF" w:rsidRPr="0023508D" w:rsidRDefault="00E752FF" w:rsidP="00E752F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23508D" w:rsidRDefault="00E752FF" w:rsidP="00E752FF">
      <w:pPr>
        <w:pStyle w:val="Caption"/>
        <w:spacing w:after="240"/>
        <w:jc w:val="center"/>
      </w:pPr>
      <w:bookmarkStart w:id="90" w:name="_Ref74226819"/>
      <w:bookmarkStart w:id="91" w:name="_Ref7428482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w:t>
        </w:r>
      </w:fldSimple>
      <w:bookmarkEnd w:id="90"/>
      <w:r w:rsidRPr="0023508D">
        <w:t xml:space="preserve"> </w:t>
      </w:r>
      <w:bookmarkStart w:id="92" w:name="_Ref74284463"/>
      <w:r w:rsidRPr="0023508D">
        <w:t>Initial configuration method for 7-</w:t>
      </w:r>
      <w:proofErr w:type="gramStart"/>
      <w:r w:rsidRPr="0023508D">
        <w:t>Nodes</w:t>
      </w:r>
      <w:proofErr w:type="gramEnd"/>
      <w:r w:rsidRPr="0023508D">
        <w:t xml:space="preserve"> example</w:t>
      </w:r>
      <w:bookmarkEnd w:id="91"/>
      <w:bookmarkEnd w:id="92"/>
    </w:p>
    <w:p w14:paraId="47F7920B" w14:textId="4C85F079" w:rsidR="00C52E11" w:rsidRPr="0023508D" w:rsidRDefault="00C52E11" w:rsidP="00BD765E">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In this implementation, we only use the script "istanbul-init.sh" (execute using Linux Bash syntax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26983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6</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23508D">
        <w:rPr>
          <w:rFonts w:ascii="Times New Roman" w:hAnsi="Times New Roman" w:cs="Times New Roman"/>
          <w:sz w:val="24"/>
          <w:szCs w:val="24"/>
        </w:rPr>
        <w:t>istanbul-</w:t>
      </w:r>
      <w:proofErr w:type="gramStart"/>
      <w:r w:rsidRPr="0023508D">
        <w:rPr>
          <w:rFonts w:ascii="Times New Roman" w:hAnsi="Times New Roman" w:cs="Times New Roman"/>
          <w:sz w:val="24"/>
          <w:szCs w:val="24"/>
        </w:rPr>
        <w:t>genesis.json</w:t>
      </w:r>
      <w:proofErr w:type="spellEnd"/>
      <w:proofErr w:type="gramEnd"/>
      <w:r w:rsidRPr="0023508D">
        <w:rPr>
          <w:rFonts w:ascii="Times New Roman" w:hAnsi="Times New Roman" w:cs="Times New Roman"/>
          <w:sz w:val="24"/>
          <w:szCs w:val="24"/>
        </w:rPr>
        <w:t xml:space="preserve">" file as a configuration script for the genesis block which its content should be configured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27014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n the activation of the IBFT Blockchain can be done using "istanbul-start.sh" script as shown in </w:t>
      </w:r>
      <w:r w:rsidR="00435AEB" w:rsidRPr="0023508D">
        <w:rPr>
          <w:rFonts w:ascii="Times New Roman" w:hAnsi="Times New Roman" w:cs="Times New Roman"/>
          <w:sz w:val="24"/>
          <w:szCs w:val="24"/>
        </w:rPr>
        <w:fldChar w:fldCharType="begin" w:fldLock="1"/>
      </w:r>
      <w:r w:rsidR="00435AEB" w:rsidRPr="0023508D">
        <w:rPr>
          <w:rFonts w:ascii="Times New Roman" w:hAnsi="Times New Roman" w:cs="Times New Roman"/>
          <w:sz w:val="24"/>
          <w:szCs w:val="24"/>
        </w:rPr>
        <w:instrText xml:space="preserve"> REF _Ref74227242 \h </w:instrText>
      </w:r>
      <w:r w:rsidR="0023508D" w:rsidRPr="0023508D">
        <w:rPr>
          <w:rFonts w:ascii="Times New Roman" w:hAnsi="Times New Roman" w:cs="Times New Roman"/>
          <w:sz w:val="24"/>
          <w:szCs w:val="24"/>
        </w:rPr>
        <w:instrText xml:space="preserve"> \* MERGEFORMAT </w:instrText>
      </w:r>
      <w:r w:rsidR="00435AEB" w:rsidRPr="0023508D">
        <w:rPr>
          <w:rFonts w:ascii="Times New Roman" w:hAnsi="Times New Roman" w:cs="Times New Roman"/>
          <w:sz w:val="24"/>
          <w:szCs w:val="24"/>
        </w:rPr>
      </w:r>
      <w:r w:rsidR="00435AE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8</w:t>
      </w:r>
      <w:r w:rsidR="00435AE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ich will start the activation of all seven nodes and bring the 7-Nodes Blockchain network to become alive as shown in </w:t>
      </w:r>
      <w:r w:rsidR="00435AEB" w:rsidRPr="0023508D">
        <w:rPr>
          <w:rFonts w:ascii="Times New Roman" w:hAnsi="Times New Roman" w:cs="Times New Roman"/>
          <w:sz w:val="24"/>
          <w:szCs w:val="24"/>
        </w:rPr>
        <w:fldChar w:fldCharType="begin" w:fldLock="1"/>
      </w:r>
      <w:r w:rsidR="00435AEB" w:rsidRPr="0023508D">
        <w:rPr>
          <w:rFonts w:ascii="Times New Roman" w:hAnsi="Times New Roman" w:cs="Times New Roman"/>
          <w:sz w:val="24"/>
          <w:szCs w:val="24"/>
        </w:rPr>
        <w:instrText xml:space="preserve"> REF _Ref74227393 \h </w:instrText>
      </w:r>
      <w:r w:rsidR="0023508D" w:rsidRPr="0023508D">
        <w:rPr>
          <w:rFonts w:ascii="Times New Roman" w:hAnsi="Times New Roman" w:cs="Times New Roman"/>
          <w:sz w:val="24"/>
          <w:szCs w:val="24"/>
        </w:rPr>
        <w:instrText xml:space="preserve"> \* MERGEFORMAT </w:instrText>
      </w:r>
      <w:r w:rsidR="00435AEB" w:rsidRPr="0023508D">
        <w:rPr>
          <w:rFonts w:ascii="Times New Roman" w:hAnsi="Times New Roman" w:cs="Times New Roman"/>
          <w:sz w:val="24"/>
          <w:szCs w:val="24"/>
        </w:rPr>
      </w:r>
      <w:r w:rsidR="00435AE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9</w:t>
      </w:r>
      <w:r w:rsidR="00435AEB" w:rsidRPr="0023508D">
        <w:rPr>
          <w:rFonts w:ascii="Times New Roman" w:hAnsi="Times New Roman" w:cs="Times New Roman"/>
          <w:sz w:val="24"/>
          <w:szCs w:val="24"/>
        </w:rPr>
        <w:fldChar w:fldCharType="end"/>
      </w:r>
      <w:r w:rsidR="002C2ED3" w:rsidRPr="0023508D">
        <w:rPr>
          <w:rFonts w:ascii="Times New Roman" w:hAnsi="Times New Roman" w:cs="Times New Roman"/>
          <w:sz w:val="24"/>
          <w:szCs w:val="24"/>
        </w:rPr>
        <w:t xml:space="preserve"> and </w:t>
      </w:r>
      <w:r w:rsidR="002C2ED3" w:rsidRPr="0023508D">
        <w:rPr>
          <w:rFonts w:ascii="Times New Roman" w:hAnsi="Times New Roman" w:cs="Times New Roman"/>
          <w:sz w:val="24"/>
          <w:szCs w:val="24"/>
        </w:rPr>
        <w:fldChar w:fldCharType="begin" w:fldLock="1"/>
      </w:r>
      <w:r w:rsidR="002C2ED3" w:rsidRPr="0023508D">
        <w:rPr>
          <w:rFonts w:ascii="Times New Roman" w:hAnsi="Times New Roman" w:cs="Times New Roman"/>
          <w:sz w:val="24"/>
          <w:szCs w:val="24"/>
        </w:rPr>
        <w:instrText xml:space="preserve"> REF _Ref74227509 \h </w:instrText>
      </w:r>
      <w:r w:rsidR="0023508D" w:rsidRPr="0023508D">
        <w:rPr>
          <w:rFonts w:ascii="Times New Roman" w:hAnsi="Times New Roman" w:cs="Times New Roman"/>
          <w:sz w:val="24"/>
          <w:szCs w:val="24"/>
        </w:rPr>
        <w:instrText xml:space="preserve"> \* MERGEFORMAT </w:instrText>
      </w:r>
      <w:r w:rsidR="002C2ED3" w:rsidRPr="0023508D">
        <w:rPr>
          <w:rFonts w:ascii="Times New Roman" w:hAnsi="Times New Roman" w:cs="Times New Roman"/>
          <w:sz w:val="24"/>
          <w:szCs w:val="24"/>
        </w:rPr>
      </w:r>
      <w:r w:rsidR="002C2ED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0</w:t>
      </w:r>
      <w:r w:rsidR="002C2ED3"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5A284F" w:rsidRPr="0023508D">
        <w:rPr>
          <w:rFonts w:ascii="Times New Roman" w:hAnsi="Times New Roman" w:cs="Times New Roman"/>
          <w:sz w:val="24"/>
          <w:szCs w:val="24"/>
        </w:rPr>
        <w:t xml:space="preserve"> It must be noted that this activation process may take several minutes.</w:t>
      </w:r>
    </w:p>
    <w:p w14:paraId="1031DD50" w14:textId="77777777" w:rsidR="00C52E11" w:rsidRPr="0023508D" w:rsidRDefault="00C52E11" w:rsidP="00C52E11">
      <w:pPr>
        <w:keepNext/>
        <w:jc w:val="center"/>
      </w:pPr>
      <w:r w:rsidRPr="0023508D">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76973" cy="271892"/>
                    </a:xfrm>
                    <a:prstGeom prst="rect">
                      <a:avLst/>
                    </a:prstGeom>
                  </pic:spPr>
                </pic:pic>
              </a:graphicData>
            </a:graphic>
          </wp:inline>
        </w:drawing>
      </w:r>
    </w:p>
    <w:p w14:paraId="1B2589DB" w14:textId="01CE93AD" w:rsidR="00C52E11" w:rsidRPr="0023508D" w:rsidRDefault="00C52E11" w:rsidP="00C52E11">
      <w:pPr>
        <w:pStyle w:val="Caption"/>
        <w:jc w:val="center"/>
      </w:pPr>
      <w:bookmarkStart w:id="93" w:name="_Ref74226983"/>
      <w:bookmarkStart w:id="94" w:name="_Ref7428483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w:t>
        </w:r>
      </w:fldSimple>
      <w:bookmarkEnd w:id="93"/>
      <w:r w:rsidRPr="0023508D">
        <w:t xml:space="preserve"> </w:t>
      </w:r>
      <w:bookmarkStart w:id="95" w:name="_Ref74284468"/>
      <w:r w:rsidRPr="0023508D">
        <w:t>Executing "istanbul-init.sh" with Linux Bash syntax</w:t>
      </w:r>
      <w:bookmarkEnd w:id="94"/>
      <w:bookmarkEnd w:id="95"/>
    </w:p>
    <w:p w14:paraId="0612F7BB" w14:textId="77777777" w:rsidR="008D12BC" w:rsidRPr="0023508D" w:rsidRDefault="008D12BC" w:rsidP="008D12B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2401" cy="4098998"/>
                    </a:xfrm>
                    <a:prstGeom prst="rect">
                      <a:avLst/>
                    </a:prstGeom>
                  </pic:spPr>
                </pic:pic>
              </a:graphicData>
            </a:graphic>
          </wp:inline>
        </w:drawing>
      </w:r>
    </w:p>
    <w:p w14:paraId="1750A35F" w14:textId="03E9B8E3" w:rsidR="008D12BC" w:rsidRPr="0023508D" w:rsidRDefault="008D12BC" w:rsidP="008D12BC">
      <w:pPr>
        <w:pStyle w:val="Caption"/>
        <w:spacing w:after="240"/>
        <w:jc w:val="center"/>
      </w:pPr>
      <w:bookmarkStart w:id="96" w:name="_Ref74227014"/>
      <w:bookmarkStart w:id="97" w:name="_Ref7428483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w:t>
        </w:r>
      </w:fldSimple>
      <w:bookmarkEnd w:id="96"/>
      <w:r w:rsidRPr="0023508D">
        <w:t xml:space="preserve"> </w:t>
      </w:r>
      <w:bookmarkStart w:id="98" w:name="_Ref74284483"/>
      <w:r w:rsidRPr="0023508D">
        <w:t>Content of "</w:t>
      </w:r>
      <w:proofErr w:type="spellStart"/>
      <w:r w:rsidRPr="0023508D">
        <w:t>istanbul</w:t>
      </w:r>
      <w:proofErr w:type="spellEnd"/>
      <w:r w:rsidRPr="0023508D">
        <w:t xml:space="preserve"> - </w:t>
      </w:r>
      <w:proofErr w:type="spellStart"/>
      <w:proofErr w:type="gramStart"/>
      <w:r w:rsidRPr="0023508D">
        <w:t>genesis.json</w:t>
      </w:r>
      <w:proofErr w:type="spellEnd"/>
      <w:proofErr w:type="gramEnd"/>
      <w:r w:rsidRPr="0023508D">
        <w:t>" file</w:t>
      </w:r>
      <w:bookmarkEnd w:id="97"/>
      <w:bookmarkEnd w:id="98"/>
    </w:p>
    <w:p w14:paraId="69C47C52" w14:textId="77777777" w:rsidR="00C52E11" w:rsidRPr="0023508D" w:rsidRDefault="00C52E11" w:rsidP="00C52E11">
      <w:pPr>
        <w:keepNext/>
        <w:jc w:val="center"/>
      </w:pPr>
      <w:r w:rsidRPr="0023508D">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09870" cy="587375"/>
                    </a:xfrm>
                    <a:prstGeom prst="rect">
                      <a:avLst/>
                    </a:prstGeom>
                  </pic:spPr>
                </pic:pic>
              </a:graphicData>
            </a:graphic>
          </wp:inline>
        </w:drawing>
      </w:r>
    </w:p>
    <w:p w14:paraId="41FDE4CC" w14:textId="4A5DB8CF" w:rsidR="00C52E11" w:rsidRPr="0023508D" w:rsidRDefault="00C52E11" w:rsidP="00C52E11">
      <w:pPr>
        <w:pStyle w:val="Caption"/>
        <w:jc w:val="center"/>
      </w:pPr>
      <w:bookmarkStart w:id="99" w:name="_Ref74227242"/>
      <w:bookmarkStart w:id="100" w:name="_Ref7428484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w:t>
        </w:r>
      </w:fldSimple>
      <w:bookmarkEnd w:id="99"/>
      <w:r w:rsidRPr="0023508D">
        <w:t xml:space="preserve"> </w:t>
      </w:r>
      <w:bookmarkStart w:id="101" w:name="_Ref74284492"/>
      <w:r w:rsidRPr="0023508D">
        <w:t>IBFT 7-Nodes Blockchain activation script</w:t>
      </w:r>
      <w:bookmarkEnd w:id="100"/>
      <w:bookmarkEnd w:id="101"/>
    </w:p>
    <w:p w14:paraId="1786C1DE" w14:textId="77777777" w:rsidR="00435AEB" w:rsidRPr="0023508D" w:rsidRDefault="00435AEB" w:rsidP="00435AEB">
      <w:pPr>
        <w:keepNext/>
        <w:jc w:val="center"/>
      </w:pPr>
      <w:r w:rsidRPr="0023508D">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74469" cy="4593140"/>
                    </a:xfrm>
                    <a:prstGeom prst="rect">
                      <a:avLst/>
                    </a:prstGeom>
                  </pic:spPr>
                </pic:pic>
              </a:graphicData>
            </a:graphic>
          </wp:inline>
        </w:drawing>
      </w:r>
    </w:p>
    <w:p w14:paraId="64CA9A29" w14:textId="238ED9FD" w:rsidR="00435AEB" w:rsidRPr="0023508D" w:rsidRDefault="00435AEB" w:rsidP="00435AEB">
      <w:pPr>
        <w:pStyle w:val="Caption"/>
        <w:jc w:val="center"/>
      </w:pPr>
      <w:bookmarkStart w:id="102" w:name="_Ref74227393"/>
      <w:bookmarkStart w:id="103" w:name="_Ref7428484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9</w:t>
        </w:r>
      </w:fldSimple>
      <w:bookmarkEnd w:id="102"/>
      <w:r w:rsidRPr="0023508D">
        <w:t xml:space="preserve"> </w:t>
      </w:r>
      <w:bookmarkStart w:id="104" w:name="_Ref74284497"/>
      <w:r w:rsidRPr="0023508D">
        <w:t>The activation script activating all seven Blockchain nodes</w:t>
      </w:r>
      <w:bookmarkEnd w:id="103"/>
      <w:bookmarkEnd w:id="104"/>
    </w:p>
    <w:p w14:paraId="2B8273E3" w14:textId="77777777" w:rsidR="002C2ED3" w:rsidRPr="0023508D" w:rsidRDefault="002C2ED3" w:rsidP="002C2ED3"/>
    <w:p w14:paraId="5B933769" w14:textId="77777777" w:rsidR="002C2ED3" w:rsidRPr="0023508D" w:rsidRDefault="002C2ED3" w:rsidP="002C2ED3">
      <w:pPr>
        <w:keepNext/>
        <w:jc w:val="center"/>
      </w:pPr>
      <w:r w:rsidRPr="0023508D">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5743" cy="2866834"/>
                    </a:xfrm>
                    <a:prstGeom prst="rect">
                      <a:avLst/>
                    </a:prstGeom>
                  </pic:spPr>
                </pic:pic>
              </a:graphicData>
            </a:graphic>
          </wp:inline>
        </w:drawing>
      </w:r>
    </w:p>
    <w:p w14:paraId="57F14122" w14:textId="1DBA6F49" w:rsidR="002C2ED3" w:rsidRPr="0023508D" w:rsidRDefault="002C2ED3" w:rsidP="002C2ED3">
      <w:pPr>
        <w:pStyle w:val="Caption"/>
        <w:jc w:val="center"/>
      </w:pPr>
      <w:bookmarkStart w:id="105" w:name="_Ref74227509"/>
      <w:bookmarkStart w:id="106" w:name="_Ref7428484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0</w:t>
        </w:r>
      </w:fldSimple>
      <w:bookmarkEnd w:id="105"/>
      <w:r w:rsidRPr="0023508D">
        <w:t xml:space="preserve"> </w:t>
      </w:r>
      <w:bookmarkStart w:id="107" w:name="_Ref74284508"/>
      <w:r w:rsidRPr="0023508D">
        <w:t>All seven Blockchain nodes successfully activated</w:t>
      </w:r>
      <w:bookmarkEnd w:id="106"/>
      <w:bookmarkEnd w:id="107"/>
    </w:p>
    <w:p w14:paraId="6C5F51CC" w14:textId="77777777" w:rsidR="00BD765E" w:rsidRPr="0023508D" w:rsidRDefault="00BD765E" w:rsidP="00BD765E">
      <w:pPr>
        <w:rPr>
          <w:cs/>
        </w:rPr>
      </w:pPr>
    </w:p>
    <w:p w14:paraId="72F6134A" w14:textId="18CB22F8" w:rsidR="00DE2D04" w:rsidRPr="0023508D" w:rsidRDefault="00DE16C2"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23508D">
        <w:rPr>
          <w:rFonts w:ascii="Times New Roman" w:hAnsi="Times New Roman" w:cs="Times New Roman"/>
          <w:sz w:val="24"/>
          <w:szCs w:val="24"/>
        </w:rPr>
        <w:fldChar w:fldCharType="begin" w:fldLock="1"/>
      </w:r>
      <w:r w:rsidR="00600BDD" w:rsidRPr="0023508D">
        <w:rPr>
          <w:rFonts w:ascii="Times New Roman" w:hAnsi="Times New Roman" w:cs="Times New Roman"/>
          <w:sz w:val="24"/>
          <w:szCs w:val="24"/>
        </w:rPr>
        <w:instrText xml:space="preserve"> REF _Ref74228412 \h </w:instrText>
      </w:r>
      <w:r w:rsidR="0023508D" w:rsidRPr="0023508D">
        <w:rPr>
          <w:rFonts w:ascii="Times New Roman" w:hAnsi="Times New Roman" w:cs="Times New Roman"/>
          <w:sz w:val="24"/>
          <w:szCs w:val="24"/>
        </w:rPr>
        <w:instrText xml:space="preserve"> \* MERGEFORMAT </w:instrText>
      </w:r>
      <w:r w:rsidR="00600BDD" w:rsidRPr="0023508D">
        <w:rPr>
          <w:rFonts w:ascii="Times New Roman" w:hAnsi="Times New Roman" w:cs="Times New Roman"/>
          <w:sz w:val="24"/>
          <w:szCs w:val="24"/>
        </w:rPr>
      </w:r>
      <w:r w:rsidR="00600BD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1</w:t>
      </w:r>
      <w:r w:rsidR="00600BDD"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23508D">
        <w:rPr>
          <w:rFonts w:ascii="Times New Roman" w:hAnsi="Times New Roman" w:cs="Times New Roman"/>
          <w:sz w:val="24"/>
          <w:szCs w:val="24"/>
        </w:rPr>
        <w:fldChar w:fldCharType="begin" w:fldLock="1"/>
      </w:r>
      <w:r w:rsidR="00600BDD" w:rsidRPr="0023508D">
        <w:rPr>
          <w:rFonts w:ascii="Times New Roman" w:hAnsi="Times New Roman" w:cs="Times New Roman"/>
          <w:sz w:val="24"/>
          <w:szCs w:val="24"/>
        </w:rPr>
        <w:instrText xml:space="preserve"> REF _Ref74228424 \h </w:instrText>
      </w:r>
      <w:r w:rsidR="0023508D" w:rsidRPr="0023508D">
        <w:rPr>
          <w:rFonts w:ascii="Times New Roman" w:hAnsi="Times New Roman" w:cs="Times New Roman"/>
          <w:sz w:val="24"/>
          <w:szCs w:val="24"/>
        </w:rPr>
        <w:instrText xml:space="preserve"> \* MERGEFORMAT </w:instrText>
      </w:r>
      <w:r w:rsidR="00600BDD" w:rsidRPr="0023508D">
        <w:rPr>
          <w:rFonts w:ascii="Times New Roman" w:hAnsi="Times New Roman" w:cs="Times New Roman"/>
          <w:sz w:val="24"/>
          <w:szCs w:val="24"/>
        </w:rPr>
      </w:r>
      <w:r w:rsidR="00600BD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2</w:t>
      </w:r>
      <w:r w:rsidR="00600BDD"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23508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23508D" w:rsidRDefault="00600BDD" w:rsidP="00600BD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29011" cy="1128943"/>
                    </a:xfrm>
                    <a:prstGeom prst="rect">
                      <a:avLst/>
                    </a:prstGeom>
                  </pic:spPr>
                </pic:pic>
              </a:graphicData>
            </a:graphic>
          </wp:inline>
        </w:drawing>
      </w:r>
    </w:p>
    <w:p w14:paraId="0014C237" w14:textId="0DDE7580" w:rsidR="00600BDD" w:rsidRPr="0023508D" w:rsidRDefault="00600BDD" w:rsidP="00600BDD">
      <w:pPr>
        <w:pStyle w:val="Caption"/>
        <w:jc w:val="center"/>
      </w:pPr>
      <w:bookmarkStart w:id="108" w:name="_Ref74228412"/>
      <w:bookmarkStart w:id="109" w:name="_Ref7428485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1</w:t>
        </w:r>
      </w:fldSimple>
      <w:bookmarkEnd w:id="108"/>
      <w:r w:rsidRPr="0023508D">
        <w:t xml:space="preserve"> </w:t>
      </w:r>
      <w:bookmarkStart w:id="110" w:name="_Ref74284516"/>
      <w:r w:rsidRPr="0023508D">
        <w:t>The content of "rebirth.sh" script</w:t>
      </w:r>
      <w:bookmarkEnd w:id="109"/>
      <w:bookmarkEnd w:id="110"/>
    </w:p>
    <w:p w14:paraId="6F03437E" w14:textId="77777777" w:rsidR="00600BDD" w:rsidRPr="0023508D" w:rsidRDefault="00600BDD" w:rsidP="00600BDD"/>
    <w:p w14:paraId="1870040E" w14:textId="77777777" w:rsidR="00600BDD" w:rsidRPr="0023508D" w:rsidRDefault="00600BDD" w:rsidP="00600BD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23508D" w:rsidRDefault="00600BDD" w:rsidP="00600BDD">
      <w:pPr>
        <w:pStyle w:val="Caption"/>
        <w:jc w:val="center"/>
      </w:pPr>
      <w:bookmarkStart w:id="111" w:name="_Ref74228424"/>
      <w:bookmarkStart w:id="112" w:name="_Ref7428485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2</w:t>
        </w:r>
      </w:fldSimple>
      <w:bookmarkEnd w:id="111"/>
      <w:r w:rsidRPr="0023508D">
        <w:t xml:space="preserve"> </w:t>
      </w:r>
      <w:bookmarkStart w:id="113" w:name="_Ref74284522"/>
      <w:r w:rsidRPr="0023508D">
        <w:t>The content of "runmy7nodes.sh" script</w:t>
      </w:r>
      <w:bookmarkEnd w:id="112"/>
      <w:bookmarkEnd w:id="113"/>
    </w:p>
    <w:p w14:paraId="2DBA58AE" w14:textId="77777777" w:rsidR="00600BDD" w:rsidRPr="0023508D"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23508D" w:rsidRDefault="00134BA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sz w:val="24"/>
          <w:szCs w:val="24"/>
        </w:rPr>
        <w:tab/>
      </w:r>
      <w:bookmarkStart w:id="114" w:name="CHAPTERIV_414"/>
      <w:r w:rsidRPr="0023508D">
        <w:rPr>
          <w:rFonts w:ascii="Times New Roman" w:hAnsi="Times New Roman" w:cs="Times New Roman"/>
          <w:b/>
          <w:bCs/>
          <w:sz w:val="24"/>
          <w:szCs w:val="24"/>
        </w:rPr>
        <w:t xml:space="preserve">4.1.4 </w:t>
      </w:r>
      <w:r w:rsidR="00EA6CEB" w:rsidRPr="0023508D">
        <w:rPr>
          <w:rFonts w:ascii="Times New Roman" w:hAnsi="Times New Roman" w:cs="Times New Roman"/>
          <w:b/>
          <w:bCs/>
          <w:sz w:val="24"/>
          <w:szCs w:val="24"/>
        </w:rPr>
        <w:t xml:space="preserve">Compile and </w:t>
      </w:r>
      <w:r w:rsidR="004415CF" w:rsidRPr="0023508D">
        <w:rPr>
          <w:rFonts w:ascii="Times New Roman" w:hAnsi="Times New Roman" w:cs="Times New Roman"/>
          <w:b/>
          <w:bCs/>
          <w:sz w:val="24"/>
          <w:szCs w:val="24"/>
        </w:rPr>
        <w:t>D</w:t>
      </w:r>
      <w:r w:rsidR="00EA6CEB" w:rsidRPr="0023508D">
        <w:rPr>
          <w:rFonts w:ascii="Times New Roman" w:hAnsi="Times New Roman" w:cs="Times New Roman"/>
          <w:b/>
          <w:bCs/>
          <w:sz w:val="24"/>
          <w:szCs w:val="24"/>
        </w:rPr>
        <w:t xml:space="preserve">eploy </w:t>
      </w:r>
      <w:proofErr w:type="spellStart"/>
      <w:r w:rsidR="00EA6CEB" w:rsidRPr="0023508D">
        <w:rPr>
          <w:rFonts w:ascii="Times New Roman" w:hAnsi="Times New Roman" w:cs="Times New Roman"/>
          <w:b/>
          <w:bCs/>
          <w:sz w:val="24"/>
          <w:szCs w:val="24"/>
        </w:rPr>
        <w:t>Smartcontract</w:t>
      </w:r>
      <w:proofErr w:type="spellEnd"/>
      <w:r w:rsidR="00EA6CEB" w:rsidRPr="0023508D">
        <w:rPr>
          <w:rFonts w:ascii="Times New Roman" w:hAnsi="Times New Roman" w:cs="Times New Roman"/>
          <w:b/>
          <w:bCs/>
          <w:sz w:val="24"/>
          <w:szCs w:val="24"/>
        </w:rPr>
        <w:t xml:space="preserve"> Solidity </w:t>
      </w:r>
      <w:r w:rsidR="004415CF" w:rsidRPr="0023508D">
        <w:rPr>
          <w:rFonts w:ascii="Times New Roman" w:hAnsi="Times New Roman" w:cs="Times New Roman"/>
          <w:b/>
          <w:bCs/>
          <w:sz w:val="24"/>
          <w:szCs w:val="24"/>
        </w:rPr>
        <w:t>C</w:t>
      </w:r>
      <w:r w:rsidR="00EA6CEB" w:rsidRPr="0023508D">
        <w:rPr>
          <w:rFonts w:ascii="Times New Roman" w:hAnsi="Times New Roman" w:cs="Times New Roman"/>
          <w:b/>
          <w:bCs/>
          <w:sz w:val="24"/>
          <w:szCs w:val="24"/>
        </w:rPr>
        <w:t>ode</w:t>
      </w:r>
      <w:bookmarkEnd w:id="114"/>
    </w:p>
    <w:p w14:paraId="1A5A64CE" w14:textId="66D64C6A" w:rsidR="00D43C08" w:rsidRPr="0023508D" w:rsidRDefault="006045B1"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For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programming, Ethereum provid</w:t>
      </w:r>
      <w:r w:rsidR="003F4F0F" w:rsidRPr="0023508D">
        <w:rPr>
          <w:rFonts w:ascii="Times New Roman" w:hAnsi="Times New Roman" w:cs="Times New Roman"/>
          <w:sz w:val="24"/>
          <w:szCs w:val="24"/>
        </w:rPr>
        <w:t>es</w:t>
      </w:r>
      <w:r w:rsidRPr="0023508D">
        <w:rPr>
          <w:rFonts w:ascii="Times New Roman" w:hAnsi="Times New Roman" w:cs="Times New Roman"/>
          <w:sz w:val="24"/>
          <w:szCs w:val="24"/>
        </w:rPr>
        <w:t xml:space="preserve"> a web-based IDE for Solidity language that can compile, test, and deploy smart-contract to specific Ethereum node called “Remix” </w:t>
      </w:r>
      <w:r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23508D">
        <w:rPr>
          <w:rFonts w:ascii="Times New Roman" w:hAnsi="Times New Roman" w:cs="Times New Roman"/>
          <w:sz w:val="24"/>
          <w:szCs w:val="24"/>
        </w:rPr>
        <w:fldChar w:fldCharType="separate"/>
      </w:r>
      <w:r w:rsidR="00E752FF" w:rsidRPr="0023508D">
        <w:rPr>
          <w:rFonts w:ascii="Times New Roman" w:hAnsi="Times New Roman" w:cs="Times New Roman"/>
          <w:noProof/>
          <w:sz w:val="24"/>
          <w:szCs w:val="24"/>
        </w:rPr>
        <w:t>[4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D43C08" w:rsidRPr="0023508D">
        <w:rPr>
          <w:rFonts w:ascii="Times New Roman" w:hAnsi="Times New Roman" w:cs="Times New Roman"/>
          <w:sz w:val="24"/>
          <w:szCs w:val="24"/>
        </w:rPr>
        <w:t xml:space="preserve"> </w:t>
      </w:r>
      <w:r w:rsidR="00E33F50" w:rsidRPr="0023508D">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23508D">
        <w:rPr>
          <w:rFonts w:ascii="Times New Roman" w:hAnsi="Times New Roman" w:cs="Times New Roman"/>
          <w:sz w:val="24"/>
          <w:szCs w:val="24"/>
        </w:rPr>
        <w:t>Smartcontract</w:t>
      </w:r>
      <w:proofErr w:type="spellEnd"/>
      <w:r w:rsidR="00E33F50" w:rsidRPr="0023508D">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23508D">
        <w:rPr>
          <w:rFonts w:ascii="Times New Roman" w:hAnsi="Times New Roman" w:cs="Times New Roman"/>
          <w:sz w:val="24"/>
          <w:szCs w:val="24"/>
        </w:rPr>
        <w:t>Smartcontract</w:t>
      </w:r>
      <w:proofErr w:type="spellEnd"/>
      <w:r w:rsidR="00E33F50" w:rsidRPr="0023508D">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23508D">
        <w:rPr>
          <w:rFonts w:ascii="Times New Roman" w:hAnsi="Times New Roman" w:cs="Times New Roman"/>
          <w:sz w:val="24"/>
          <w:szCs w:val="24"/>
        </w:rPr>
        <w:t>Smartcontract</w:t>
      </w:r>
      <w:proofErr w:type="spellEnd"/>
      <w:r w:rsidR="00E33F50" w:rsidRPr="0023508D">
        <w:rPr>
          <w:rFonts w:ascii="Times New Roman" w:hAnsi="Times New Roman" w:cs="Times New Roman"/>
          <w:sz w:val="24"/>
          <w:szCs w:val="24"/>
        </w:rPr>
        <w:t>.</w:t>
      </w:r>
    </w:p>
    <w:p w14:paraId="47A9AF2C" w14:textId="6E3D1904" w:rsidR="00134BA3" w:rsidRPr="0023508D" w:rsidRDefault="00134BA3"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F50F1E" w:rsidRPr="0023508D">
        <w:rPr>
          <w:rFonts w:ascii="Times New Roman" w:hAnsi="Times New Roman" w:cs="Times New Roman"/>
          <w:sz w:val="24"/>
          <w:szCs w:val="24"/>
        </w:rPr>
        <w:t xml:space="preserve">After successfully compiled the Solidity </w:t>
      </w:r>
      <w:proofErr w:type="spellStart"/>
      <w:r w:rsidR="00F50F1E" w:rsidRPr="0023508D">
        <w:rPr>
          <w:rFonts w:ascii="Times New Roman" w:hAnsi="Times New Roman" w:cs="Times New Roman"/>
          <w:sz w:val="24"/>
          <w:szCs w:val="24"/>
        </w:rPr>
        <w:t>Smartcontract</w:t>
      </w:r>
      <w:proofErr w:type="spellEnd"/>
      <w:r w:rsidR="00F50F1E" w:rsidRPr="0023508D">
        <w:rPr>
          <w:rFonts w:ascii="Times New Roman" w:hAnsi="Times New Roman" w:cs="Times New Roman"/>
          <w:sz w:val="24"/>
          <w:szCs w:val="24"/>
        </w:rPr>
        <w:t xml:space="preserve"> code, the ABI code and Byte code will be automatically generated by the IDE as shown in </w:t>
      </w:r>
      <w:r w:rsidR="0007379C" w:rsidRPr="0023508D">
        <w:rPr>
          <w:rFonts w:ascii="Times New Roman" w:hAnsi="Times New Roman" w:cs="Times New Roman"/>
          <w:sz w:val="24"/>
          <w:szCs w:val="24"/>
        </w:rPr>
        <w:fldChar w:fldCharType="begin" w:fldLock="1"/>
      </w:r>
      <w:r w:rsidR="0007379C" w:rsidRPr="0023508D">
        <w:rPr>
          <w:rFonts w:ascii="Times New Roman" w:hAnsi="Times New Roman" w:cs="Times New Roman"/>
          <w:sz w:val="24"/>
          <w:szCs w:val="24"/>
        </w:rPr>
        <w:instrText xml:space="preserve"> REF _Ref74239181 \h </w:instrText>
      </w:r>
      <w:r w:rsidR="0023508D" w:rsidRPr="0023508D">
        <w:rPr>
          <w:rFonts w:ascii="Times New Roman" w:hAnsi="Times New Roman" w:cs="Times New Roman"/>
          <w:sz w:val="24"/>
          <w:szCs w:val="24"/>
        </w:rPr>
        <w:instrText xml:space="preserve"> \* MERGEFORMAT </w:instrText>
      </w:r>
      <w:r w:rsidR="0007379C" w:rsidRPr="0023508D">
        <w:rPr>
          <w:rFonts w:ascii="Times New Roman" w:hAnsi="Times New Roman" w:cs="Times New Roman"/>
          <w:sz w:val="24"/>
          <w:szCs w:val="24"/>
        </w:rPr>
      </w:r>
      <w:r w:rsidR="0007379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3</w:t>
      </w:r>
      <w:r w:rsidR="0007379C" w:rsidRPr="0023508D">
        <w:rPr>
          <w:rFonts w:ascii="Times New Roman" w:hAnsi="Times New Roman" w:cs="Times New Roman"/>
          <w:sz w:val="24"/>
          <w:szCs w:val="24"/>
        </w:rPr>
        <w:fldChar w:fldCharType="end"/>
      </w:r>
      <w:r w:rsidR="00F50F1E" w:rsidRPr="0023508D">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23508D">
        <w:rPr>
          <w:rFonts w:ascii="Times New Roman" w:hAnsi="Times New Roman" w:cs="Times New Roman"/>
          <w:sz w:val="24"/>
          <w:szCs w:val="24"/>
        </w:rPr>
        <w:fldChar w:fldCharType="begin" w:fldLock="1"/>
      </w:r>
      <w:r w:rsidR="0007379C" w:rsidRPr="0023508D">
        <w:rPr>
          <w:rFonts w:ascii="Times New Roman" w:hAnsi="Times New Roman" w:cs="Times New Roman"/>
          <w:sz w:val="24"/>
          <w:szCs w:val="24"/>
        </w:rPr>
        <w:instrText xml:space="preserve"> REF _Ref74239197 \h </w:instrText>
      </w:r>
      <w:r w:rsidR="0023508D" w:rsidRPr="0023508D">
        <w:rPr>
          <w:rFonts w:ascii="Times New Roman" w:hAnsi="Times New Roman" w:cs="Times New Roman"/>
          <w:sz w:val="24"/>
          <w:szCs w:val="24"/>
        </w:rPr>
        <w:instrText xml:space="preserve"> \* MERGEFORMAT </w:instrText>
      </w:r>
      <w:r w:rsidR="0007379C" w:rsidRPr="0023508D">
        <w:rPr>
          <w:rFonts w:ascii="Times New Roman" w:hAnsi="Times New Roman" w:cs="Times New Roman"/>
          <w:sz w:val="24"/>
          <w:szCs w:val="24"/>
        </w:rPr>
      </w:r>
      <w:r w:rsidR="0007379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4</w:t>
      </w:r>
      <w:r w:rsidR="0007379C" w:rsidRPr="0023508D">
        <w:rPr>
          <w:rFonts w:ascii="Times New Roman" w:hAnsi="Times New Roman" w:cs="Times New Roman"/>
          <w:sz w:val="24"/>
          <w:szCs w:val="24"/>
        </w:rPr>
        <w:fldChar w:fldCharType="end"/>
      </w:r>
      <w:r w:rsidR="0085456C" w:rsidRPr="0023508D">
        <w:rPr>
          <w:rFonts w:ascii="Times New Roman" w:hAnsi="Times New Roman" w:cs="Times New Roman"/>
          <w:sz w:val="24"/>
          <w:szCs w:val="24"/>
        </w:rPr>
        <w:t xml:space="preserve"> and </w:t>
      </w:r>
      <w:r w:rsidR="0085456C" w:rsidRPr="0023508D">
        <w:rPr>
          <w:rFonts w:ascii="Times New Roman" w:hAnsi="Times New Roman" w:cs="Times New Roman"/>
          <w:sz w:val="24"/>
          <w:szCs w:val="24"/>
        </w:rPr>
        <w:fldChar w:fldCharType="begin" w:fldLock="1"/>
      </w:r>
      <w:r w:rsidR="0085456C" w:rsidRPr="0023508D">
        <w:rPr>
          <w:rFonts w:ascii="Times New Roman" w:hAnsi="Times New Roman" w:cs="Times New Roman"/>
          <w:sz w:val="24"/>
          <w:szCs w:val="24"/>
        </w:rPr>
        <w:instrText xml:space="preserve"> REF _Ref74239571 \h </w:instrText>
      </w:r>
      <w:r w:rsidR="0023508D" w:rsidRPr="0023508D">
        <w:rPr>
          <w:rFonts w:ascii="Times New Roman" w:hAnsi="Times New Roman" w:cs="Times New Roman"/>
          <w:sz w:val="24"/>
          <w:szCs w:val="24"/>
        </w:rPr>
        <w:instrText xml:space="preserve"> \* MERGEFORMAT </w:instrText>
      </w:r>
      <w:r w:rsidR="0085456C" w:rsidRPr="0023508D">
        <w:rPr>
          <w:rFonts w:ascii="Times New Roman" w:hAnsi="Times New Roman" w:cs="Times New Roman"/>
          <w:sz w:val="24"/>
          <w:szCs w:val="24"/>
        </w:rPr>
      </w:r>
      <w:r w:rsidR="0085456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5</w:t>
      </w:r>
      <w:r w:rsidR="0085456C" w:rsidRPr="0023508D">
        <w:rPr>
          <w:rFonts w:ascii="Times New Roman" w:hAnsi="Times New Roman" w:cs="Times New Roman"/>
          <w:sz w:val="24"/>
          <w:szCs w:val="24"/>
        </w:rPr>
        <w:fldChar w:fldCharType="end"/>
      </w:r>
      <w:r w:rsidR="00F50F1E" w:rsidRPr="0023508D">
        <w:rPr>
          <w:rFonts w:ascii="Times New Roman" w:hAnsi="Times New Roman" w:cs="Times New Roman"/>
          <w:sz w:val="24"/>
          <w:szCs w:val="24"/>
        </w:rPr>
        <w:t>.</w:t>
      </w:r>
      <w:r w:rsidR="008328F6" w:rsidRPr="0023508D">
        <w:rPr>
          <w:rFonts w:ascii="Times New Roman" w:hAnsi="Times New Roman" w:cs="Times New Roman"/>
          <w:sz w:val="24"/>
          <w:szCs w:val="24"/>
        </w:rPr>
        <w:t xml:space="preserve"> Noted that Byte code defines the behavior of the </w:t>
      </w:r>
      <w:proofErr w:type="spellStart"/>
      <w:r w:rsidR="008328F6" w:rsidRPr="0023508D">
        <w:rPr>
          <w:rFonts w:ascii="Times New Roman" w:hAnsi="Times New Roman" w:cs="Times New Roman"/>
          <w:sz w:val="24"/>
          <w:szCs w:val="24"/>
        </w:rPr>
        <w:t>Smartcontract</w:t>
      </w:r>
      <w:proofErr w:type="spellEnd"/>
      <w:r w:rsidR="008328F6" w:rsidRPr="0023508D">
        <w:rPr>
          <w:rFonts w:ascii="Times New Roman" w:hAnsi="Times New Roman" w:cs="Times New Roman"/>
          <w:sz w:val="24"/>
          <w:szCs w:val="24"/>
        </w:rPr>
        <w:t xml:space="preserve"> and only required on the first deployment of the </w:t>
      </w:r>
      <w:proofErr w:type="spellStart"/>
      <w:r w:rsidR="008328F6" w:rsidRPr="0023508D">
        <w:rPr>
          <w:rFonts w:ascii="Times New Roman" w:hAnsi="Times New Roman" w:cs="Times New Roman"/>
          <w:sz w:val="24"/>
          <w:szCs w:val="24"/>
        </w:rPr>
        <w:t>Smartcontract</w:t>
      </w:r>
      <w:proofErr w:type="spellEnd"/>
      <w:r w:rsidR="008328F6" w:rsidRPr="0023508D">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23508D">
        <w:rPr>
          <w:rFonts w:ascii="Times New Roman" w:hAnsi="Times New Roman" w:cs="Times New Roman"/>
          <w:sz w:val="24"/>
          <w:szCs w:val="24"/>
        </w:rPr>
        <w:t>Smartcontract</w:t>
      </w:r>
      <w:proofErr w:type="spellEnd"/>
      <w:r w:rsidR="008328F6" w:rsidRPr="0023508D">
        <w:rPr>
          <w:rFonts w:ascii="Times New Roman" w:hAnsi="Times New Roman" w:cs="Times New Roman"/>
          <w:sz w:val="24"/>
          <w:szCs w:val="24"/>
        </w:rPr>
        <w:t xml:space="preserve"> and always required every time the native program communicate with </w:t>
      </w:r>
      <w:proofErr w:type="spellStart"/>
      <w:r w:rsidR="008328F6" w:rsidRPr="0023508D">
        <w:rPr>
          <w:rFonts w:ascii="Times New Roman" w:hAnsi="Times New Roman" w:cs="Times New Roman"/>
          <w:sz w:val="24"/>
          <w:szCs w:val="24"/>
        </w:rPr>
        <w:t>Smartcontract</w:t>
      </w:r>
      <w:proofErr w:type="spellEnd"/>
      <w:r w:rsidR="008328F6" w:rsidRPr="0023508D">
        <w:rPr>
          <w:rFonts w:ascii="Times New Roman" w:hAnsi="Times New Roman" w:cs="Times New Roman"/>
          <w:sz w:val="24"/>
          <w:szCs w:val="24"/>
        </w:rPr>
        <w:t>.</w:t>
      </w:r>
    </w:p>
    <w:p w14:paraId="26289971" w14:textId="77777777" w:rsidR="00A84F5B" w:rsidRPr="0023508D" w:rsidRDefault="00A84F5B" w:rsidP="00A84F5B">
      <w:pPr>
        <w:pStyle w:val="ListParagraph"/>
        <w:keepNext/>
        <w:spacing w:line="360" w:lineRule="auto"/>
        <w:ind w:left="0"/>
        <w:jc w:val="center"/>
        <w:rPr>
          <w:rFonts w:ascii="Times New Roman" w:hAnsi="Times New Roman" w:cs="Times New Roman"/>
          <w:sz w:val="24"/>
          <w:szCs w:val="24"/>
        </w:rPr>
      </w:pPr>
      <w:r w:rsidRPr="0023508D">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23508D" w:rsidRDefault="00A84F5B" w:rsidP="00A84F5B">
      <w:pPr>
        <w:pStyle w:val="Caption"/>
        <w:jc w:val="center"/>
      </w:pPr>
      <w:bookmarkStart w:id="115" w:name="_Ref74239181"/>
      <w:bookmarkStart w:id="116" w:name="_Ref7428486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3</w:t>
        </w:r>
      </w:fldSimple>
      <w:bookmarkEnd w:id="115"/>
      <w:r w:rsidRPr="0023508D">
        <w:t xml:space="preserve"> </w:t>
      </w:r>
      <w:bookmarkStart w:id="117" w:name="_Ref74284533"/>
      <w:r w:rsidRPr="0023508D">
        <w:t>ABI Code and Byte code generated can be copied and passed directly</w:t>
      </w:r>
      <w:bookmarkEnd w:id="116"/>
      <w:bookmarkEnd w:id="117"/>
      <w:r w:rsidRPr="0023508D">
        <w:t xml:space="preserve"> </w:t>
      </w:r>
    </w:p>
    <w:p w14:paraId="750F30E6" w14:textId="6EBD6399" w:rsidR="00A84F5B" w:rsidRPr="0023508D" w:rsidRDefault="00A84F5B" w:rsidP="00A84F5B">
      <w:pPr>
        <w:pStyle w:val="Caption"/>
        <w:jc w:val="center"/>
      </w:pPr>
      <w:r w:rsidRPr="0023508D">
        <w:t>(From red circle) into Web3js code</w:t>
      </w:r>
    </w:p>
    <w:p w14:paraId="50B0C18E" w14:textId="77777777" w:rsidR="002A554F" w:rsidRPr="0023508D" w:rsidRDefault="002A554F" w:rsidP="00A84F5B">
      <w:pPr>
        <w:keepNext/>
      </w:pPr>
    </w:p>
    <w:bookmarkStart w:id="118" w:name="_MON_1684854176"/>
    <w:bookmarkEnd w:id="118"/>
    <w:p w14:paraId="3EE11638" w14:textId="19BB4EB0" w:rsidR="00A84F5B" w:rsidRPr="0023508D" w:rsidRDefault="0007379C" w:rsidP="00A84F5B">
      <w:pPr>
        <w:keepNext/>
      </w:pPr>
      <w:r w:rsidRPr="0023508D">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539.25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25" DrawAspect="Content" ObjectID="_1688208891" r:id="rId34"/>
        </w:object>
      </w:r>
    </w:p>
    <w:p w14:paraId="72A2E741" w14:textId="458BFF32" w:rsidR="00A84F5B" w:rsidRPr="0023508D" w:rsidRDefault="00A84F5B" w:rsidP="00A84F5B">
      <w:pPr>
        <w:pStyle w:val="Caption"/>
        <w:jc w:val="center"/>
      </w:pPr>
      <w:bookmarkStart w:id="119" w:name="_Ref74239197"/>
      <w:bookmarkStart w:id="120" w:name="_Ref7428486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4</w:t>
        </w:r>
      </w:fldSimple>
      <w:bookmarkEnd w:id="119"/>
      <w:r w:rsidRPr="0023508D">
        <w:t xml:space="preserve"> </w:t>
      </w:r>
      <w:bookmarkStart w:id="121" w:name="_Ref74284538"/>
      <w:r w:rsidRPr="0023508D">
        <w:t>ABI code (brown color) assigned into variable "</w:t>
      </w:r>
      <w:proofErr w:type="spellStart"/>
      <w:r w:rsidRPr="0023508D">
        <w:t>abi</w:t>
      </w:r>
      <w:proofErr w:type="spellEnd"/>
      <w:r w:rsidRPr="0023508D">
        <w:t>"</w:t>
      </w:r>
      <w:bookmarkEnd w:id="120"/>
      <w:bookmarkEnd w:id="121"/>
    </w:p>
    <w:bookmarkStart w:id="122" w:name="_MON_1684856178"/>
    <w:bookmarkEnd w:id="122"/>
    <w:p w14:paraId="4A222EF7" w14:textId="77777777" w:rsidR="0007379C" w:rsidRPr="0023508D" w:rsidRDefault="0007379C" w:rsidP="0007379C">
      <w:pPr>
        <w:keepNext/>
      </w:pPr>
      <w:r w:rsidRPr="0023508D">
        <w:object w:dxaOrig="9360" w:dyaOrig="11752" w14:anchorId="2D0548A9">
          <v:shape id="_x0000_i1026" type="#_x0000_t75" style="width:396pt;height:495.75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26" DrawAspect="Content" ObjectID="_1688208892" r:id="rId36"/>
        </w:object>
      </w:r>
    </w:p>
    <w:p w14:paraId="7B893FCA" w14:textId="236856DC" w:rsidR="0007379C" w:rsidRPr="0023508D" w:rsidRDefault="0007379C" w:rsidP="0007379C">
      <w:pPr>
        <w:pStyle w:val="Caption"/>
        <w:spacing w:after="240"/>
        <w:jc w:val="center"/>
        <w:rPr>
          <w:cs/>
        </w:rPr>
      </w:pPr>
      <w:bookmarkStart w:id="123" w:name="_Ref74239571"/>
      <w:bookmarkStart w:id="124" w:name="_Ref7428486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5</w:t>
        </w:r>
      </w:fldSimple>
      <w:bookmarkEnd w:id="123"/>
      <w:r w:rsidRPr="0023508D">
        <w:t xml:space="preserve"> </w:t>
      </w:r>
      <w:bookmarkStart w:id="125" w:name="_Ref74284544"/>
      <w:r w:rsidRPr="0023508D">
        <w:t>Byte code (brown color) assigned into variable "bytecode"</w:t>
      </w:r>
      <w:bookmarkEnd w:id="124"/>
      <w:bookmarkEnd w:id="125"/>
    </w:p>
    <w:p w14:paraId="7D7C9FF7" w14:textId="77777777" w:rsidR="00616062" w:rsidRPr="0023508D" w:rsidRDefault="00616062" w:rsidP="008B08C4">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7B706369" w14:textId="41FF666B" w:rsidR="00C60253" w:rsidRPr="0023508D" w:rsidRDefault="00C6025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lastRenderedPageBreak/>
        <w:tab/>
      </w:r>
      <w:bookmarkStart w:id="126" w:name="CHAPTERIV_415"/>
      <w:r w:rsidRPr="0023508D">
        <w:rPr>
          <w:rFonts w:ascii="Times New Roman" w:hAnsi="Times New Roman" w:cs="Times New Roman"/>
          <w:b/>
          <w:bCs/>
          <w:sz w:val="24"/>
          <w:szCs w:val="24"/>
        </w:rPr>
        <w:t xml:space="preserve">4.1.5 Deploy </w:t>
      </w:r>
      <w:proofErr w:type="spellStart"/>
      <w:r w:rsidR="0052667A" w:rsidRPr="0023508D">
        <w:rPr>
          <w:rFonts w:ascii="Times New Roman" w:hAnsi="Times New Roman" w:cs="Times New Roman"/>
          <w:b/>
          <w:bCs/>
          <w:sz w:val="24"/>
          <w:szCs w:val="24"/>
        </w:rPr>
        <w:t>Smartcontract</w:t>
      </w:r>
      <w:proofErr w:type="spellEnd"/>
      <w:r w:rsidR="0052667A" w:rsidRPr="0023508D">
        <w:rPr>
          <w:rFonts w:ascii="Times New Roman" w:hAnsi="Times New Roman" w:cs="Times New Roman"/>
          <w:b/>
          <w:bCs/>
          <w:sz w:val="24"/>
          <w:szCs w:val="24"/>
        </w:rPr>
        <w:t xml:space="preserve"> into Blockchain</w:t>
      </w:r>
      <w:bookmarkEnd w:id="126"/>
    </w:p>
    <w:p w14:paraId="7E08EE29" w14:textId="38F59BD9" w:rsidR="00D71583" w:rsidRPr="0023508D" w:rsidRDefault="00D71583"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Before begin registering health documents metadata into Blockchain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th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must be first deployed to act as a contract format for the entire Blockchain ledger for the implementation. </w:t>
      </w:r>
      <w:r w:rsidR="00364A2A" w:rsidRPr="0023508D">
        <w:rPr>
          <w:rFonts w:ascii="Times New Roman" w:hAnsi="Times New Roman" w:cs="Times New Roman"/>
          <w:sz w:val="24"/>
          <w:szCs w:val="24"/>
        </w:rPr>
        <w:fldChar w:fldCharType="begin" w:fldLock="1"/>
      </w:r>
      <w:r w:rsidR="00364A2A" w:rsidRPr="0023508D">
        <w:rPr>
          <w:rFonts w:ascii="Times New Roman" w:hAnsi="Times New Roman" w:cs="Times New Roman"/>
          <w:sz w:val="24"/>
          <w:szCs w:val="24"/>
        </w:rPr>
        <w:instrText xml:space="preserve"> REF _Ref74241034 \h </w:instrText>
      </w:r>
      <w:r w:rsidR="0023508D" w:rsidRPr="0023508D">
        <w:rPr>
          <w:rFonts w:ascii="Times New Roman" w:hAnsi="Times New Roman" w:cs="Times New Roman"/>
          <w:sz w:val="24"/>
          <w:szCs w:val="24"/>
        </w:rPr>
        <w:instrText xml:space="preserve"> \* MERGEFORMAT </w:instrText>
      </w:r>
      <w:r w:rsidR="00364A2A" w:rsidRPr="0023508D">
        <w:rPr>
          <w:rFonts w:ascii="Times New Roman" w:hAnsi="Times New Roman" w:cs="Times New Roman"/>
          <w:sz w:val="24"/>
          <w:szCs w:val="24"/>
        </w:rPr>
      </w:r>
      <w:r w:rsidR="00364A2A"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6</w:t>
      </w:r>
      <w:r w:rsidR="00364A2A"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 the Web3js script that simply deploys th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is deployed, any later communication with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will only need ABI code to act as an interface for </w:t>
      </w:r>
      <w:r w:rsidR="00446DA3" w:rsidRPr="0023508D">
        <w:rPr>
          <w:rFonts w:ascii="Times New Roman" w:hAnsi="Times New Roman" w:cs="Times New Roman"/>
          <w:sz w:val="24"/>
          <w:szCs w:val="24"/>
        </w:rPr>
        <w:t xml:space="preserve">the </w:t>
      </w:r>
      <w:r w:rsidRPr="0023508D">
        <w:rPr>
          <w:rFonts w:ascii="Times New Roman" w:hAnsi="Times New Roman" w:cs="Times New Roman"/>
          <w:sz w:val="24"/>
          <w:szCs w:val="24"/>
        </w:rPr>
        <w:t>communicati</w:t>
      </w:r>
      <w:r w:rsidR="00446DA3" w:rsidRPr="0023508D">
        <w:rPr>
          <w:rFonts w:ascii="Times New Roman" w:hAnsi="Times New Roman" w:cs="Times New Roman"/>
          <w:sz w:val="24"/>
          <w:szCs w:val="24"/>
        </w:rPr>
        <w:t>on</w:t>
      </w:r>
      <w:r w:rsidRPr="0023508D">
        <w:rPr>
          <w:rFonts w:ascii="Times New Roman" w:hAnsi="Times New Roman" w:cs="Times New Roman"/>
          <w:sz w:val="24"/>
          <w:szCs w:val="24"/>
        </w:rPr>
        <w:t xml:space="preserve">. This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deployment process only required once at the initiation of the Blockchain ledger and no longer needs to be performed </w:t>
      </w:r>
      <w:r w:rsidR="001D6997" w:rsidRPr="0023508D">
        <w:rPr>
          <w:rFonts w:ascii="Times New Roman" w:hAnsi="Times New Roman" w:cs="Times New Roman"/>
          <w:sz w:val="24"/>
          <w:szCs w:val="24"/>
        </w:rPr>
        <w:t xml:space="preserve">ever </w:t>
      </w:r>
      <w:r w:rsidRPr="0023508D">
        <w:rPr>
          <w:rFonts w:ascii="Times New Roman" w:hAnsi="Times New Roman" w:cs="Times New Roman"/>
          <w:sz w:val="24"/>
          <w:szCs w:val="24"/>
        </w:rPr>
        <w:t>again for the rest of the Blockchain ledger life cycle.</w:t>
      </w:r>
    </w:p>
    <w:p w14:paraId="046A8C2B" w14:textId="77777777" w:rsidR="001D5B4E" w:rsidRPr="0023508D" w:rsidRDefault="001D5B4E" w:rsidP="008B08C4">
      <w:pPr>
        <w:pStyle w:val="ListParagraph"/>
        <w:spacing w:line="360" w:lineRule="auto"/>
        <w:ind w:left="0"/>
        <w:jc w:val="thaiDistribute"/>
        <w:rPr>
          <w:rFonts w:ascii="Times New Roman" w:hAnsi="Times New Roman" w:cs="Times New Roman"/>
          <w:sz w:val="24"/>
          <w:szCs w:val="24"/>
        </w:rPr>
      </w:pPr>
    </w:p>
    <w:bookmarkStart w:id="127" w:name="_MON_1684857461"/>
    <w:bookmarkEnd w:id="127"/>
    <w:p w14:paraId="203463EE" w14:textId="00D9E3A8" w:rsidR="0063570F" w:rsidRPr="0023508D" w:rsidRDefault="00D71583" w:rsidP="0063570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color w:val="FF0000"/>
          <w:sz w:val="24"/>
          <w:szCs w:val="24"/>
        </w:rPr>
        <w:object w:dxaOrig="9360" w:dyaOrig="8984" w14:anchorId="0BC8DBC2">
          <v:shape id="_x0000_i1027" type="#_x0000_t75" style="width:357.75pt;height:343.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27" DrawAspect="Content" ObjectID="_1688208893" r:id="rId38"/>
        </w:object>
      </w:r>
    </w:p>
    <w:p w14:paraId="1AE0F681" w14:textId="1D4FD165" w:rsidR="00A640F7" w:rsidRPr="0023508D" w:rsidRDefault="0063570F" w:rsidP="0063570F">
      <w:pPr>
        <w:pStyle w:val="Caption"/>
        <w:spacing w:after="240"/>
        <w:jc w:val="center"/>
        <w:rPr>
          <w:color w:val="FF0000"/>
        </w:rPr>
      </w:pPr>
      <w:bookmarkStart w:id="128" w:name="_Ref74241034"/>
      <w:bookmarkStart w:id="129" w:name="_Ref7428487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6</w:t>
        </w:r>
      </w:fldSimple>
      <w:bookmarkEnd w:id="128"/>
      <w:r w:rsidRPr="0023508D">
        <w:t xml:space="preserve"> </w:t>
      </w:r>
      <w:bookmarkStart w:id="130" w:name="_Ref74284555"/>
      <w:r w:rsidRPr="0023508D">
        <w:t xml:space="preserve">The Web3js script for </w:t>
      </w:r>
      <w:proofErr w:type="spellStart"/>
      <w:r w:rsidRPr="0023508D">
        <w:t>Smartcontract</w:t>
      </w:r>
      <w:proofErr w:type="spellEnd"/>
      <w:r w:rsidRPr="0023508D">
        <w:t xml:space="preserve"> deploy</w:t>
      </w:r>
      <w:bookmarkEnd w:id="129"/>
      <w:bookmarkEnd w:id="130"/>
    </w:p>
    <w:p w14:paraId="5BAE6D88" w14:textId="77777777" w:rsidR="00BF7AF9" w:rsidRPr="0023508D"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Pr="0023508D"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180BD4DB" w:rsidR="00134BA3" w:rsidRPr="0023508D" w:rsidRDefault="00134BA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lastRenderedPageBreak/>
        <w:tab/>
      </w:r>
      <w:bookmarkStart w:id="131" w:name="CHAPTERIV_416"/>
      <w:r w:rsidRPr="0023508D">
        <w:rPr>
          <w:rFonts w:ascii="Times New Roman" w:hAnsi="Times New Roman" w:cs="Times New Roman"/>
          <w:b/>
          <w:bCs/>
          <w:sz w:val="24"/>
          <w:szCs w:val="24"/>
        </w:rPr>
        <w:t>4.1.</w:t>
      </w:r>
      <w:r w:rsidR="00C60253" w:rsidRPr="0023508D">
        <w:rPr>
          <w:rFonts w:ascii="Times New Roman" w:hAnsi="Times New Roman" w:cs="Times New Roman"/>
          <w:b/>
          <w:bCs/>
          <w:sz w:val="24"/>
          <w:szCs w:val="24"/>
        </w:rPr>
        <w:t>6</w:t>
      </w:r>
      <w:r w:rsidRPr="0023508D">
        <w:rPr>
          <w:rFonts w:ascii="Times New Roman" w:hAnsi="Times New Roman" w:cs="Times New Roman"/>
          <w:b/>
          <w:bCs/>
          <w:sz w:val="24"/>
          <w:szCs w:val="24"/>
        </w:rPr>
        <w:t xml:space="preserve"> Prepare NodeJS Coding </w:t>
      </w:r>
      <w:r w:rsidR="00E20EC8" w:rsidRPr="0023508D">
        <w:rPr>
          <w:rFonts w:ascii="Times New Roman" w:hAnsi="Times New Roman" w:cs="Times New Roman"/>
          <w:b/>
          <w:bCs/>
          <w:sz w:val="24"/>
          <w:szCs w:val="24"/>
        </w:rPr>
        <w:t>E</w:t>
      </w:r>
      <w:r w:rsidRPr="0023508D">
        <w:rPr>
          <w:rFonts w:ascii="Times New Roman" w:hAnsi="Times New Roman" w:cs="Times New Roman"/>
          <w:b/>
          <w:bCs/>
          <w:sz w:val="24"/>
          <w:szCs w:val="24"/>
        </w:rPr>
        <w:t>nvironment</w:t>
      </w:r>
      <w:bookmarkEnd w:id="131"/>
    </w:p>
    <w:p w14:paraId="4FE5F893" w14:textId="066B60A8" w:rsidR="00BF7AF9" w:rsidRPr="0023508D" w:rsidRDefault="00BF7AF9"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For the coding process of all non-Blockchain native </w:t>
      </w:r>
      <w:proofErr w:type="spellStart"/>
      <w:r w:rsidRPr="0023508D">
        <w:rPr>
          <w:rFonts w:ascii="Times New Roman" w:hAnsi="Times New Roman" w:cs="Times New Roman"/>
          <w:sz w:val="24"/>
          <w:szCs w:val="24"/>
        </w:rPr>
        <w:t>Javascript</w:t>
      </w:r>
      <w:proofErr w:type="spellEnd"/>
      <w:r w:rsidRPr="0023508D">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23508D">
        <w:rPr>
          <w:rFonts w:ascii="Times New Roman" w:hAnsi="Times New Roman" w:cs="Times New Roman"/>
          <w:sz w:val="24"/>
          <w:szCs w:val="24"/>
        </w:rPr>
        <w:t>Javascript</w:t>
      </w:r>
      <w:proofErr w:type="spellEnd"/>
      <w:r w:rsidRPr="0023508D">
        <w:rPr>
          <w:rFonts w:ascii="Times New Roman" w:hAnsi="Times New Roman" w:cs="Times New Roman"/>
          <w:sz w:val="24"/>
          <w:szCs w:val="24"/>
        </w:rPr>
        <w:t xml:space="preserve"> programs. NodeJS is available a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48]</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49]</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coding of program for native side of XDS Actor require node module name "Web3" (Web3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0]</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xml2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1]</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f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2]</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ne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3]</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util"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4]</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momen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5]</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and "</w:t>
      </w:r>
      <w:proofErr w:type="spellStart"/>
      <w:r w:rsidRPr="0023508D">
        <w:rPr>
          <w:rFonts w:ascii="Times New Roman" w:hAnsi="Times New Roman" w:cs="Times New Roman"/>
          <w:sz w:val="24"/>
          <w:szCs w:val="24"/>
        </w:rPr>
        <w:t>cryptr</w:t>
      </w:r>
      <w:proofErr w:type="spellEnd"/>
      <w:r w:rsidRPr="0023508D">
        <w:rPr>
          <w:rFonts w:ascii="Times New Roman" w:hAnsi="Times New Roman" w:cs="Times New Roman"/>
          <w:sz w:val="24"/>
          <w:szCs w:val="24"/>
        </w:rPr>
        <w:t xml:space="preserve">"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6]</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ich can be installed using the command-line </w:t>
      </w:r>
      <w:r w:rsidR="00DA6677" w:rsidRPr="0023508D">
        <w:rPr>
          <w:rFonts w:ascii="Times New Roman" w:hAnsi="Times New Roman" w:cs="Times New Roman"/>
          <w:sz w:val="24"/>
          <w:szCs w:val="24"/>
        </w:rPr>
        <w:t xml:space="preserve">as shown in </w:t>
      </w:r>
      <w:r w:rsidRPr="0023508D">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bookmarkStart w:id="132" w:name="_MON_1684859893"/>
    <w:bookmarkEnd w:id="132"/>
    <w:p w14:paraId="12970324" w14:textId="728228FD" w:rsidR="00DA6677" w:rsidRPr="0023508D" w:rsidRDefault="004A58B0" w:rsidP="00DA6677">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67" w14:anchorId="3DF39503">
          <v:shape id="_x0000_i1028" type="#_x0000_t75" style="width:378.75pt;height:196.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28" DrawAspect="Content" ObjectID="_1688208894" r:id="rId40"/>
        </w:object>
      </w:r>
    </w:p>
    <w:p w14:paraId="493984F7" w14:textId="730A0505" w:rsidR="00DA6677" w:rsidRPr="0023508D" w:rsidRDefault="00DA6677" w:rsidP="00DA6677">
      <w:pPr>
        <w:pStyle w:val="Caption"/>
        <w:spacing w:after="240"/>
        <w:jc w:val="center"/>
      </w:pPr>
      <w:bookmarkStart w:id="133" w:name="_Ref74284095"/>
      <w:bookmarkStart w:id="134" w:name="_Ref7428487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7</w:t>
        </w:r>
      </w:fldSimple>
      <w:bookmarkEnd w:id="133"/>
      <w:r w:rsidRPr="0023508D">
        <w:t xml:space="preserve"> </w:t>
      </w:r>
      <w:bookmarkStart w:id="135" w:name="_Ref74284562"/>
      <w:r w:rsidRPr="0023508D">
        <w:t>"</w:t>
      </w:r>
      <w:proofErr w:type="spellStart"/>
      <w:r w:rsidRPr="0023508D">
        <w:t>npm</w:t>
      </w:r>
      <w:proofErr w:type="spellEnd"/>
      <w:r w:rsidRPr="0023508D">
        <w:t xml:space="preserve"> install" command-line</w:t>
      </w:r>
      <w:bookmarkEnd w:id="134"/>
      <w:bookmarkEnd w:id="135"/>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23508D" w:rsidRDefault="00BC5A0F" w:rsidP="00A34155">
      <w:pPr>
        <w:pStyle w:val="Heading2"/>
        <w:rPr>
          <w:sz w:val="24"/>
          <w:szCs w:val="24"/>
        </w:rPr>
      </w:pPr>
      <w:bookmarkStart w:id="136" w:name="CHAPTERIV_42"/>
      <w:r w:rsidRPr="0023508D">
        <w:rPr>
          <w:sz w:val="24"/>
          <w:szCs w:val="24"/>
        </w:rPr>
        <w:lastRenderedPageBreak/>
        <w:t xml:space="preserve">4.2 XDS Actors </w:t>
      </w:r>
    </w:p>
    <w:bookmarkEnd w:id="136"/>
    <w:p w14:paraId="0C27EE37" w14:textId="42CCF804" w:rsidR="00F81C49" w:rsidRPr="0023508D" w:rsidRDefault="000B284B"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C00BA3" w:rsidRPr="0023508D">
        <w:rPr>
          <w:rFonts w:ascii="Times New Roman" w:hAnsi="Times New Roman" w:cs="Times New Roman"/>
          <w:sz w:val="24"/>
          <w:szCs w:val="24"/>
        </w:rPr>
        <w:t>As we have seen from HL7 and FHIR, current healthcare information exchanged related standards are</w:t>
      </w:r>
      <w:r w:rsidR="00807D0D" w:rsidRPr="0023508D">
        <w:rPr>
          <w:rFonts w:ascii="Times New Roman" w:hAnsi="Times New Roman" w:cs="Times New Roman"/>
          <w:sz w:val="24"/>
          <w:szCs w:val="24"/>
        </w:rPr>
        <w:t xml:space="preserve"> mostly</w:t>
      </w:r>
      <w:r w:rsidR="00C00BA3" w:rsidRPr="0023508D">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23508D">
        <w:rPr>
          <w:rFonts w:ascii="Times New Roman" w:hAnsi="Times New Roman" w:cs="Times New Roman"/>
          <w:sz w:val="24"/>
          <w:szCs w:val="24"/>
        </w:rPr>
        <w:t>Javascript</w:t>
      </w:r>
      <w:proofErr w:type="spellEnd"/>
      <w:r w:rsidR="00C00BA3" w:rsidRPr="0023508D">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23508D">
        <w:rPr>
          <w:rFonts w:ascii="Times New Roman" w:hAnsi="Times New Roman" w:cs="Times New Roman"/>
          <w:sz w:val="24"/>
          <w:szCs w:val="24"/>
        </w:rPr>
        <w:t>Javascript</w:t>
      </w:r>
      <w:proofErr w:type="spellEnd"/>
      <w:r w:rsidR="00C00BA3" w:rsidRPr="0023508D">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23508D" w:rsidRDefault="0010200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Pr="0023508D">
        <w:rPr>
          <w:rFonts w:ascii="Times New Roman" w:hAnsi="Times New Roman" w:cs="Times New Roman"/>
          <w:sz w:val="24"/>
          <w:szCs w:val="24"/>
        </w:rPr>
        <w:t xml:space="preserve">All actors within IHE XDS Profile communicate with each other using XML message transaction. As we utilize </w:t>
      </w:r>
      <w:proofErr w:type="spellStart"/>
      <w:r w:rsidRPr="0023508D">
        <w:rPr>
          <w:rFonts w:ascii="Times New Roman" w:hAnsi="Times New Roman" w:cs="Times New Roman"/>
          <w:sz w:val="24"/>
          <w:szCs w:val="24"/>
        </w:rPr>
        <w:t>Javascript</w:t>
      </w:r>
      <w:proofErr w:type="spellEnd"/>
      <w:r w:rsidRPr="0023508D">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23508D">
        <w:rPr>
          <w:rFonts w:ascii="Times New Roman" w:hAnsi="Times New Roman" w:cs="Times New Roman"/>
          <w:sz w:val="24"/>
          <w:szCs w:val="24"/>
        </w:rPr>
        <w:t>Javascript</w:t>
      </w:r>
      <w:proofErr w:type="spellEnd"/>
      <w:r w:rsidRPr="0023508D">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23508D">
        <w:rPr>
          <w:rFonts w:ascii="Times New Roman" w:hAnsi="Times New Roman" w:cs="Times New Roman"/>
          <w:sz w:val="24"/>
          <w:szCs w:val="24"/>
        </w:rPr>
        <w:tab/>
      </w:r>
    </w:p>
    <w:p w14:paraId="7F7C975F" w14:textId="78043335" w:rsidR="000B284B" w:rsidRPr="0023508D" w:rsidRDefault="00072CC5"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0B284B" w:rsidRPr="0023508D">
        <w:rPr>
          <w:rFonts w:ascii="Times New Roman" w:hAnsi="Times New Roman" w:cs="Times New Roman"/>
          <w:sz w:val="24"/>
          <w:szCs w:val="24"/>
        </w:rPr>
        <w:t xml:space="preserve">To </w:t>
      </w:r>
      <w:r w:rsidR="00632327" w:rsidRPr="0023508D">
        <w:rPr>
          <w:rFonts w:ascii="Times New Roman" w:hAnsi="Times New Roman" w:cs="Times New Roman"/>
          <w:sz w:val="24"/>
          <w:szCs w:val="24"/>
        </w:rPr>
        <w:t>connect</w:t>
      </w:r>
      <w:r w:rsidR="000B284B" w:rsidRPr="0023508D">
        <w:rPr>
          <w:rFonts w:ascii="Times New Roman" w:hAnsi="Times New Roman" w:cs="Times New Roman"/>
          <w:sz w:val="24"/>
          <w:szCs w:val="24"/>
        </w:rPr>
        <w:t xml:space="preserve"> our program to Ethereum smart contract, we can use Ethereum API tools which is Web3 </w:t>
      </w:r>
      <w:r w:rsidR="000B284B"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7]</w:t>
      </w:r>
      <w:r w:rsidR="000B284B" w:rsidRPr="0023508D">
        <w:rPr>
          <w:rFonts w:ascii="Times New Roman" w:hAnsi="Times New Roman" w:cs="Times New Roman"/>
          <w:sz w:val="24"/>
          <w:szCs w:val="24"/>
        </w:rPr>
        <w:fldChar w:fldCharType="end"/>
      </w:r>
      <w:r w:rsidR="000B284B" w:rsidRPr="0023508D">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23508D">
        <w:rPr>
          <w:rFonts w:ascii="Times New Roman" w:hAnsi="Times New Roman" w:cs="Times New Roman"/>
          <w:sz w:val="24"/>
          <w:szCs w:val="24"/>
        </w:rPr>
        <w:t xml:space="preserve"> Web3 provide</w:t>
      </w:r>
      <w:r w:rsidR="00E2682F" w:rsidRPr="0023508D">
        <w:rPr>
          <w:rFonts w:ascii="Times New Roman" w:hAnsi="Times New Roman" w:cs="Times New Roman"/>
          <w:sz w:val="24"/>
          <w:szCs w:val="24"/>
        </w:rPr>
        <w:t>s</w:t>
      </w:r>
      <w:r w:rsidR="00C00BA3" w:rsidRPr="0023508D">
        <w:rPr>
          <w:rFonts w:ascii="Times New Roman" w:hAnsi="Times New Roman" w:cs="Times New Roman"/>
          <w:sz w:val="24"/>
          <w:szCs w:val="24"/>
        </w:rPr>
        <w:t xml:space="preserve"> a programming API for </w:t>
      </w:r>
      <w:proofErr w:type="spellStart"/>
      <w:r w:rsidR="00C00BA3" w:rsidRPr="0023508D">
        <w:rPr>
          <w:rFonts w:ascii="Times New Roman" w:hAnsi="Times New Roman" w:cs="Times New Roman"/>
          <w:sz w:val="24"/>
          <w:szCs w:val="24"/>
        </w:rPr>
        <w:t>Javascript</w:t>
      </w:r>
      <w:proofErr w:type="spellEnd"/>
      <w:r w:rsidR="00C00BA3" w:rsidRPr="0023508D">
        <w:rPr>
          <w:rFonts w:ascii="Times New Roman" w:hAnsi="Times New Roman" w:cs="Times New Roman"/>
          <w:sz w:val="24"/>
          <w:szCs w:val="24"/>
        </w:rPr>
        <w:t xml:space="preserve"> called "Web3JS" which allows the </w:t>
      </w:r>
      <w:proofErr w:type="spellStart"/>
      <w:r w:rsidR="00C00BA3" w:rsidRPr="0023508D">
        <w:rPr>
          <w:rFonts w:ascii="Times New Roman" w:hAnsi="Times New Roman" w:cs="Times New Roman"/>
          <w:sz w:val="24"/>
          <w:szCs w:val="24"/>
        </w:rPr>
        <w:t>Javascript</w:t>
      </w:r>
      <w:proofErr w:type="spellEnd"/>
      <w:r w:rsidR="00C00BA3" w:rsidRPr="0023508D">
        <w:rPr>
          <w:rFonts w:ascii="Times New Roman" w:hAnsi="Times New Roman" w:cs="Times New Roman"/>
          <w:sz w:val="24"/>
          <w:szCs w:val="24"/>
        </w:rPr>
        <w:t xml:space="preserve"> program to interact with Ethereum based smart-contract. The API can be accessed using the node module provided via Node.js</w:t>
      </w:r>
      <w:r w:rsidR="00C00BA3" w:rsidRPr="0023508D">
        <w:rPr>
          <w:rFonts w:ascii="Times New Roman" w:hAnsi="Times New Roman" w:cs="Times New Roman"/>
          <w:sz w:val="24"/>
          <w:szCs w:val="24"/>
          <w:cs/>
        </w:rPr>
        <w:t>.</w:t>
      </w:r>
    </w:p>
    <w:p w14:paraId="293A008D" w14:textId="08425FD7" w:rsidR="00A34155" w:rsidRPr="0023508D" w:rsidRDefault="00BC5A0F" w:rsidP="0084619E">
      <w:pPr>
        <w:pStyle w:val="Heading3"/>
      </w:pPr>
      <w:bookmarkStart w:id="137" w:name="CHAPTERIV_421"/>
      <w:r w:rsidRPr="0023508D">
        <w:t>4.2.</w:t>
      </w:r>
      <w:r w:rsidR="00A34155" w:rsidRPr="0023508D">
        <w:t>1</w:t>
      </w:r>
      <w:r w:rsidRPr="0023508D">
        <w:t xml:space="preserve"> </w:t>
      </w:r>
      <w:r w:rsidR="00A34155" w:rsidRPr="0023508D">
        <w:t xml:space="preserve">XDS Document </w:t>
      </w:r>
      <w:r w:rsidRPr="0023508D">
        <w:t>Repository Actor</w:t>
      </w:r>
    </w:p>
    <w:bookmarkEnd w:id="137"/>
    <w:p w14:paraId="0A98114B" w14:textId="4E48A4BE" w:rsidR="00520F31"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520F31" w:rsidRPr="0023508D">
        <w:rPr>
          <w:rFonts w:ascii="Times New Roman" w:hAnsi="Times New Roman" w:cs="Times New Roman"/>
          <w:sz w:val="24"/>
          <w:szCs w:val="24"/>
        </w:rPr>
        <w:t xml:space="preserve">4.2.1.1 Interpret IHE ITI-42 </w:t>
      </w:r>
      <w:r w:rsidR="00E82136" w:rsidRPr="0023508D">
        <w:rPr>
          <w:rFonts w:ascii="Times New Roman" w:hAnsi="Times New Roman" w:cs="Times New Roman"/>
          <w:sz w:val="24"/>
          <w:szCs w:val="24"/>
        </w:rPr>
        <w:t>T</w:t>
      </w:r>
      <w:r w:rsidR="00520F31" w:rsidRPr="0023508D">
        <w:rPr>
          <w:rFonts w:ascii="Times New Roman" w:hAnsi="Times New Roman" w:cs="Times New Roman"/>
          <w:sz w:val="24"/>
          <w:szCs w:val="24"/>
        </w:rPr>
        <w:t>ransaction</w:t>
      </w:r>
    </w:p>
    <w:p w14:paraId="44F94AF8" w14:textId="637A543C" w:rsidR="0084619E"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 </w:t>
      </w:r>
      <w:r w:rsidR="00136A00" w:rsidRPr="0023508D">
        <w:rPr>
          <w:rFonts w:ascii="Times New Roman" w:hAnsi="Times New Roman" w:cs="Times New Roman"/>
          <w:sz w:val="24"/>
          <w:szCs w:val="24"/>
        </w:rPr>
        <w:fldChar w:fldCharType="begin" w:fldLock="1"/>
      </w:r>
      <w:r w:rsidR="00136A00" w:rsidRPr="0023508D">
        <w:rPr>
          <w:rFonts w:ascii="Times New Roman" w:hAnsi="Times New Roman" w:cs="Times New Roman"/>
          <w:sz w:val="24"/>
          <w:szCs w:val="24"/>
        </w:rPr>
        <w:instrText xml:space="preserve"> REF _Ref72083156 \h </w:instrText>
      </w:r>
      <w:r w:rsidR="0023508D" w:rsidRPr="0023508D">
        <w:rPr>
          <w:rFonts w:ascii="Times New Roman" w:hAnsi="Times New Roman" w:cs="Times New Roman"/>
          <w:sz w:val="24"/>
          <w:szCs w:val="24"/>
        </w:rPr>
        <w:instrText xml:space="preserve"> \* MERGEFORMAT </w:instrText>
      </w:r>
      <w:r w:rsidR="00136A00" w:rsidRPr="0023508D">
        <w:rPr>
          <w:rFonts w:ascii="Times New Roman" w:hAnsi="Times New Roman" w:cs="Times New Roman"/>
          <w:sz w:val="24"/>
          <w:szCs w:val="24"/>
        </w:rPr>
      </w:r>
      <w:r w:rsidR="00136A00"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8</w:t>
      </w:r>
      <w:r w:rsidR="00136A00"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ing XML language code snippet of Registry Document Set-b [ITI-42] transaction sample.  The code composing of </w:t>
      </w:r>
      <w:r w:rsidR="00B40F32" w:rsidRPr="0023508D">
        <w:rPr>
          <w:rFonts w:ascii="Times New Roman" w:hAnsi="Times New Roman" w:cs="Times New Roman"/>
          <w:sz w:val="24"/>
          <w:szCs w:val="24"/>
        </w:rPr>
        <w:t>two</w:t>
      </w:r>
      <w:r w:rsidRPr="0023508D">
        <w:rPr>
          <w:rFonts w:ascii="Times New Roman" w:hAnsi="Times New Roman" w:cs="Times New Roman"/>
          <w:sz w:val="24"/>
          <w:szCs w:val="24"/>
        </w:rPr>
        <w:t xml:space="preserve"> main sections. The first section </w:t>
      </w:r>
      <w:r w:rsidRPr="0023508D">
        <w:rPr>
          <w:rFonts w:ascii="Times New Roman" w:hAnsi="Times New Roman" w:cs="Times New Roman"/>
          <w:sz w:val="24"/>
          <w:szCs w:val="24"/>
        </w:rPr>
        <w:lastRenderedPageBreak/>
        <w:t>labeled with “</w:t>
      </w:r>
      <w:proofErr w:type="spellStart"/>
      <w:proofErr w:type="gramStart"/>
      <w:r w:rsidRPr="0023508D">
        <w:rPr>
          <w:rFonts w:ascii="Times New Roman" w:hAnsi="Times New Roman" w:cs="Times New Roman"/>
          <w:sz w:val="24"/>
          <w:szCs w:val="24"/>
        </w:rPr>
        <w:t>lcm:SubmitObjectRequest</w:t>
      </w:r>
      <w:proofErr w:type="spellEnd"/>
      <w:proofErr w:type="gramEnd"/>
      <w:r w:rsidRPr="0023508D">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23508D">
        <w:rPr>
          <w:rFonts w:ascii="Times New Roman" w:hAnsi="Times New Roman" w:cs="Times New Roman"/>
          <w:sz w:val="24"/>
          <w:szCs w:val="24"/>
        </w:rPr>
        <w:t>s</w:t>
      </w:r>
      <w:r w:rsidRPr="0023508D">
        <w:rPr>
          <w:rFonts w:ascii="Times New Roman" w:hAnsi="Times New Roman" w:cs="Times New Roman"/>
          <w:sz w:val="24"/>
          <w:szCs w:val="24"/>
        </w:rPr>
        <w:t xml:space="preserve"> from label “</w:t>
      </w:r>
      <w:proofErr w:type="spellStart"/>
      <w:proofErr w:type="gramStart"/>
      <w:r w:rsidRPr="0023508D">
        <w:rPr>
          <w:rFonts w:ascii="Times New Roman" w:hAnsi="Times New Roman" w:cs="Times New Roman"/>
          <w:sz w:val="24"/>
          <w:szCs w:val="24"/>
        </w:rPr>
        <w:t>rim:RegistryObjectList</w:t>
      </w:r>
      <w:proofErr w:type="spellEnd"/>
      <w:proofErr w:type="gramEnd"/>
      <w:r w:rsidRPr="0023508D">
        <w:rPr>
          <w:rFonts w:ascii="Times New Roman" w:hAnsi="Times New Roman" w:cs="Times New Roman"/>
          <w:sz w:val="24"/>
          <w:szCs w:val="24"/>
        </w:rPr>
        <w:t>” following with “</w:t>
      </w:r>
      <w:proofErr w:type="spellStart"/>
      <w:r w:rsidRPr="0023508D">
        <w:rPr>
          <w:rFonts w:ascii="Times New Roman" w:hAnsi="Times New Roman" w:cs="Times New Roman"/>
          <w:sz w:val="24"/>
          <w:szCs w:val="24"/>
        </w:rPr>
        <w:t>rim:ExtrinsicObject</w:t>
      </w:r>
      <w:proofErr w:type="spellEnd"/>
      <w:r w:rsidRPr="0023508D">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23508D">
        <w:rPr>
          <w:rFonts w:ascii="Times New Roman" w:hAnsi="Times New Roman" w:cs="Times New Roman"/>
          <w:sz w:val="24"/>
          <w:szCs w:val="24"/>
        </w:rPr>
        <w:t xml:space="preserve"> </w:t>
      </w:r>
      <w:r w:rsidR="00913992" w:rsidRPr="0023508D">
        <w:rPr>
          <w:rFonts w:ascii="Times New Roman" w:hAnsi="Times New Roman" w:cs="Times New Roman"/>
          <w:sz w:val="24"/>
          <w:szCs w:val="24"/>
        </w:rPr>
        <w:fldChar w:fldCharType="begin" w:fldLock="1"/>
      </w:r>
      <w:r w:rsidR="00913992" w:rsidRPr="0023508D">
        <w:rPr>
          <w:rFonts w:ascii="Times New Roman" w:hAnsi="Times New Roman" w:cs="Times New Roman"/>
          <w:sz w:val="24"/>
          <w:szCs w:val="24"/>
        </w:rPr>
        <w:instrText xml:space="preserve"> REF _Ref72083156 \h </w:instrText>
      </w:r>
      <w:r w:rsidR="0023508D" w:rsidRPr="0023508D">
        <w:rPr>
          <w:rFonts w:ascii="Times New Roman" w:hAnsi="Times New Roman" w:cs="Times New Roman"/>
          <w:sz w:val="24"/>
          <w:szCs w:val="24"/>
        </w:rPr>
        <w:instrText xml:space="preserve"> \* MERGEFORMAT </w:instrText>
      </w:r>
      <w:r w:rsidR="00913992" w:rsidRPr="0023508D">
        <w:rPr>
          <w:rFonts w:ascii="Times New Roman" w:hAnsi="Times New Roman" w:cs="Times New Roman"/>
          <w:sz w:val="24"/>
          <w:szCs w:val="24"/>
        </w:rPr>
      </w:r>
      <w:r w:rsidR="0091399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8</w:t>
      </w:r>
      <w:r w:rsidR="00913992"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 response transaction included only XML schematic information, message UUID number, and status type “successful”</w:t>
      </w:r>
      <w:r w:rsidR="00913992" w:rsidRPr="0023508D">
        <w:rPr>
          <w:rFonts w:ascii="Times New Roman" w:hAnsi="Times New Roman" w:cs="Times New Roman"/>
          <w:sz w:val="24"/>
          <w:szCs w:val="24"/>
        </w:rPr>
        <w:t xml:space="preserve"> as shown in </w:t>
      </w:r>
      <w:r w:rsidR="00913992" w:rsidRPr="0023508D">
        <w:rPr>
          <w:rFonts w:ascii="Times New Roman" w:hAnsi="Times New Roman" w:cs="Times New Roman"/>
          <w:sz w:val="24"/>
          <w:szCs w:val="24"/>
        </w:rPr>
        <w:fldChar w:fldCharType="begin" w:fldLock="1"/>
      </w:r>
      <w:r w:rsidR="00913992" w:rsidRPr="0023508D">
        <w:rPr>
          <w:rFonts w:ascii="Times New Roman" w:hAnsi="Times New Roman" w:cs="Times New Roman"/>
          <w:sz w:val="24"/>
          <w:szCs w:val="24"/>
        </w:rPr>
        <w:instrText xml:space="preserve"> REF _Ref70913534 \h </w:instrText>
      </w:r>
      <w:r w:rsidR="0023508D" w:rsidRPr="0023508D">
        <w:rPr>
          <w:rFonts w:ascii="Times New Roman" w:hAnsi="Times New Roman" w:cs="Times New Roman"/>
          <w:sz w:val="24"/>
          <w:szCs w:val="24"/>
        </w:rPr>
        <w:instrText xml:space="preserve"> \* MERGEFORMAT </w:instrText>
      </w:r>
      <w:r w:rsidR="00913992" w:rsidRPr="0023508D">
        <w:rPr>
          <w:rFonts w:ascii="Times New Roman" w:hAnsi="Times New Roman" w:cs="Times New Roman"/>
          <w:sz w:val="24"/>
          <w:szCs w:val="24"/>
        </w:rPr>
      </w:r>
      <w:r w:rsidR="0091399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9</w:t>
      </w:r>
      <w:r w:rsidR="00913992"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is response will let the Repository finish its process and end messaging attempt.</w:t>
      </w:r>
      <w:r w:rsidR="003F2281" w:rsidRPr="0023508D">
        <w:rPr>
          <w:rFonts w:ascii="Times New Roman" w:hAnsi="Times New Roman" w:cs="Times New Roman"/>
          <w:sz w:val="24"/>
          <w:szCs w:val="24"/>
        </w:rPr>
        <w:t xml:space="preserve"> </w:t>
      </w:r>
      <w:r w:rsidR="003F2281" w:rsidRPr="0023508D">
        <w:rPr>
          <w:rFonts w:ascii="Times New Roman" w:hAnsi="Times New Roman" w:cs="Times New Roman"/>
          <w:sz w:val="24"/>
          <w:szCs w:val="24"/>
        </w:rPr>
        <w:fldChar w:fldCharType="begin" w:fldLock="1"/>
      </w:r>
      <w:r w:rsidR="003F2281" w:rsidRPr="0023508D">
        <w:rPr>
          <w:rFonts w:ascii="Times New Roman" w:hAnsi="Times New Roman" w:cs="Times New Roman"/>
          <w:sz w:val="24"/>
          <w:szCs w:val="24"/>
        </w:rPr>
        <w:instrText xml:space="preserve"> REF _Ref72083161 \h </w:instrText>
      </w:r>
      <w:r w:rsidR="0023508D" w:rsidRPr="0023508D">
        <w:rPr>
          <w:rFonts w:ascii="Times New Roman" w:hAnsi="Times New Roman" w:cs="Times New Roman"/>
          <w:sz w:val="24"/>
          <w:szCs w:val="24"/>
        </w:rPr>
        <w:instrText xml:space="preserve"> \* MERGEFORMAT </w:instrText>
      </w:r>
      <w:r w:rsidR="003F2281" w:rsidRPr="0023508D">
        <w:rPr>
          <w:rFonts w:ascii="Times New Roman" w:hAnsi="Times New Roman" w:cs="Times New Roman"/>
          <w:sz w:val="24"/>
          <w:szCs w:val="24"/>
        </w:rPr>
      </w:r>
      <w:r w:rsidR="003F2281"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0</w:t>
      </w:r>
      <w:r w:rsidR="003F2281" w:rsidRPr="0023508D">
        <w:rPr>
          <w:rFonts w:ascii="Times New Roman" w:hAnsi="Times New Roman" w:cs="Times New Roman"/>
          <w:sz w:val="24"/>
          <w:szCs w:val="24"/>
        </w:rPr>
        <w:fldChar w:fldCharType="end"/>
      </w:r>
      <w:r w:rsidR="003F2281" w:rsidRPr="0023508D">
        <w:rPr>
          <w:rFonts w:ascii="Times New Roman" w:hAnsi="Times New Roman" w:cs="Times New Roman"/>
          <w:sz w:val="24"/>
          <w:szCs w:val="24"/>
        </w:rPr>
        <w:t xml:space="preserve"> show the actual code snippet using for the implementation.</w:t>
      </w:r>
    </w:p>
    <w:bookmarkStart w:id="138" w:name="_MON_1682694957"/>
    <w:bookmarkEnd w:id="138"/>
    <w:p w14:paraId="6DC93675" w14:textId="79D43425" w:rsidR="00F42134" w:rsidRPr="0023508D" w:rsidRDefault="0005751D" w:rsidP="0005751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8594" w14:anchorId="02500CAB">
          <v:shape id="_x0000_i1029" type="#_x0000_t75" style="width:380.25pt;height:349.5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29" DrawAspect="Content" ObjectID="_1688208895" r:id="rId42"/>
        </w:object>
      </w:r>
    </w:p>
    <w:p w14:paraId="5B3B1FD0" w14:textId="4B0F47EA" w:rsidR="00F42134" w:rsidRPr="0023508D" w:rsidRDefault="00F42134" w:rsidP="00136A00">
      <w:pPr>
        <w:pStyle w:val="Caption"/>
        <w:jc w:val="center"/>
        <w:rPr>
          <w:i/>
          <w:iCs/>
        </w:rPr>
      </w:pPr>
      <w:bookmarkStart w:id="139" w:name="_Ref72083156"/>
      <w:bookmarkStart w:id="140" w:name="_Toc74189605"/>
      <w:bookmarkStart w:id="141" w:name="_Ref7419104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8</w:t>
        </w:r>
      </w:fldSimple>
      <w:bookmarkEnd w:id="139"/>
      <w:r w:rsidRPr="0023508D">
        <w:t xml:space="preserve"> </w:t>
      </w:r>
      <w:bookmarkStart w:id="142" w:name="_Ref74190870"/>
      <w:r w:rsidRPr="0023508D">
        <w:t>Pseudocode represents general format of Register Document Set-b [ITI - 42]</w:t>
      </w:r>
      <w:bookmarkEnd w:id="140"/>
      <w:bookmarkEnd w:id="141"/>
      <w:bookmarkEnd w:id="142"/>
    </w:p>
    <w:p w14:paraId="06404B67" w14:textId="77777777" w:rsidR="00F42134" w:rsidRPr="0023508D" w:rsidRDefault="00F42134" w:rsidP="00F42134"/>
    <w:bookmarkStart w:id="143" w:name="_MON_1681526078"/>
    <w:bookmarkEnd w:id="143"/>
    <w:p w14:paraId="6B9963EA" w14:textId="01623971" w:rsidR="00F42134" w:rsidRPr="0023508D" w:rsidRDefault="00B71284" w:rsidP="0005751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428" w14:anchorId="5402A8A1">
          <v:shape id="_x0000_i1030" type="#_x0000_t75" style="width:390pt;height:66.75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0" DrawAspect="Content" ObjectID="_1688208896" r:id="rId44"/>
        </w:object>
      </w:r>
    </w:p>
    <w:p w14:paraId="769AFC5E" w14:textId="5AC347CE" w:rsidR="00F42134" w:rsidRPr="0023508D" w:rsidRDefault="00F42134" w:rsidP="00913992">
      <w:pPr>
        <w:pStyle w:val="Caption"/>
        <w:jc w:val="center"/>
        <w:rPr>
          <w:i/>
          <w:iCs/>
        </w:rPr>
      </w:pPr>
      <w:bookmarkStart w:id="144" w:name="_Ref70913534"/>
      <w:bookmarkStart w:id="145" w:name="_Toc74189606"/>
      <w:bookmarkStart w:id="146" w:name="_Ref7419104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9</w:t>
        </w:r>
      </w:fldSimple>
      <w:bookmarkEnd w:id="144"/>
      <w:r w:rsidRPr="0023508D">
        <w:t xml:space="preserve"> </w:t>
      </w:r>
      <w:bookmarkStart w:id="147" w:name="_Ref74190876"/>
      <w:r w:rsidRPr="0023508D">
        <w:t>XML Code snippet of Registry Document Set-b Response transaction sample</w:t>
      </w:r>
      <w:bookmarkEnd w:id="145"/>
      <w:bookmarkEnd w:id="146"/>
      <w:bookmarkEnd w:id="147"/>
    </w:p>
    <w:bookmarkStart w:id="148" w:name="_MON_1681305170"/>
    <w:bookmarkEnd w:id="148"/>
    <w:p w14:paraId="32D0A5CC" w14:textId="63FDC6C9" w:rsidR="00F42134" w:rsidRPr="0023508D" w:rsidRDefault="00B71284" w:rsidP="00B71284">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538" w14:anchorId="050BFE4A">
          <v:shape id="_x0000_i1031" type="#_x0000_t75" style="width:404.25pt;height:542.2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1" DrawAspect="Content" ObjectID="_1688208897" r:id="rId46"/>
        </w:object>
      </w:r>
    </w:p>
    <w:p w14:paraId="77505E60" w14:textId="77777777" w:rsidR="00F42134" w:rsidRPr="0023508D" w:rsidRDefault="00F42134" w:rsidP="00F42134"/>
    <w:p w14:paraId="61418A93" w14:textId="77777777" w:rsidR="00F42134" w:rsidRPr="0023508D" w:rsidRDefault="00F42134" w:rsidP="00F42134"/>
    <w:p w14:paraId="2A6E136D" w14:textId="77777777" w:rsidR="00F42134" w:rsidRPr="0023508D" w:rsidRDefault="00F42134" w:rsidP="00F42134"/>
    <w:bookmarkStart w:id="149" w:name="_MON_1681524933"/>
    <w:bookmarkEnd w:id="149"/>
    <w:p w14:paraId="5BEC1742"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1885" w14:anchorId="3827002D">
          <v:shape id="_x0000_i1032" type="#_x0000_t75" style="width:418.5pt;height:531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32" DrawAspect="Content" ObjectID="_1688208898" r:id="rId48"/>
        </w:object>
      </w:r>
    </w:p>
    <w:p w14:paraId="7959679B"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0" w:name="_MON_1681525116"/>
    <w:bookmarkEnd w:id="150"/>
    <w:p w14:paraId="5194D219"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714" w14:anchorId="4B3E8707">
          <v:shape id="_x0000_i1033" type="#_x0000_t75" style="width:418.5pt;height:568.5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33" DrawAspect="Content" ObjectID="_1688208899" r:id="rId50"/>
        </w:object>
      </w:r>
    </w:p>
    <w:p w14:paraId="05957C46"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1" w:name="_MON_1681525234"/>
    <w:bookmarkEnd w:id="151"/>
    <w:p w14:paraId="302C2127" w14:textId="77777777" w:rsidR="00F42134" w:rsidRPr="0023508D" w:rsidRDefault="00F42134" w:rsidP="00B71284">
      <w:pPr>
        <w:pStyle w:val="ListParagraph"/>
        <w:spacing w:after="0" w:line="360" w:lineRule="auto"/>
        <w:ind w:left="0"/>
        <w:jc w:val="center"/>
        <w:rPr>
          <w:rFonts w:ascii="Times New Roman" w:hAnsi="Times New Roman" w:cs="Times New Roman"/>
          <w:bCs/>
          <w:sz w:val="24"/>
          <w:szCs w:val="24"/>
        </w:rPr>
      </w:pPr>
      <w:r w:rsidRPr="0023508D">
        <w:rPr>
          <w:rFonts w:ascii="Times New Roman" w:hAnsi="Times New Roman" w:cs="Times New Roman"/>
          <w:bCs/>
          <w:sz w:val="24"/>
          <w:szCs w:val="24"/>
        </w:rPr>
        <w:object w:dxaOrig="9360" w:dyaOrig="12817" w14:anchorId="38CEF8BA">
          <v:shape id="_x0000_i1034" type="#_x0000_t75" style="width:418.5pt;height:573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Word.OpenDocumentText.12" ShapeID="_x0000_i1034" DrawAspect="Content" ObjectID="_1688208900" r:id="rId52"/>
        </w:object>
      </w:r>
    </w:p>
    <w:p w14:paraId="389AE733"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2" w:name="_MON_1681525372"/>
    <w:bookmarkEnd w:id="152"/>
    <w:p w14:paraId="5B2F03D4"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437" w14:anchorId="7728C199">
          <v:shape id="_x0000_i1035" type="#_x0000_t75" style="width:418.5pt;height:555.75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1035" DrawAspect="Content" ObjectID="_1688208901" r:id="rId54"/>
        </w:object>
      </w:r>
    </w:p>
    <w:p w14:paraId="24677F30" w14:textId="77777777" w:rsidR="00F42134" w:rsidRPr="0023508D"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3" w:name="_MON_1681525449"/>
    <w:bookmarkEnd w:id="153"/>
    <w:p w14:paraId="0EC9561B" w14:textId="77777777" w:rsidR="00F42134" w:rsidRPr="0023508D" w:rsidRDefault="00F42134" w:rsidP="00B71284">
      <w:pPr>
        <w:pStyle w:val="ListParagraph"/>
        <w:spacing w:after="0" w:line="360" w:lineRule="auto"/>
        <w:ind w:left="0"/>
        <w:jc w:val="center"/>
        <w:rPr>
          <w:rFonts w:ascii="Times New Roman" w:hAnsi="Times New Roman" w:cs="Times New Roman"/>
          <w:bCs/>
          <w:sz w:val="24"/>
          <w:szCs w:val="24"/>
        </w:rPr>
      </w:pPr>
      <w:r w:rsidRPr="0023508D">
        <w:rPr>
          <w:rFonts w:ascii="Times New Roman" w:hAnsi="Times New Roman" w:cs="Times New Roman"/>
          <w:bCs/>
          <w:sz w:val="24"/>
          <w:szCs w:val="24"/>
        </w:rPr>
        <w:object w:dxaOrig="9360" w:dyaOrig="5804" w14:anchorId="7197F61A">
          <v:shape id="_x0000_i1036" type="#_x0000_t75" style="width:418.5pt;height:259.5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36" DrawAspect="Content" ObjectID="_1688208902" r:id="rId56"/>
        </w:object>
      </w:r>
    </w:p>
    <w:p w14:paraId="29083792" w14:textId="67B560A3" w:rsidR="00572A37" w:rsidRPr="0023508D" w:rsidRDefault="00572A37" w:rsidP="00572A37">
      <w:pPr>
        <w:pStyle w:val="ListParagraph"/>
        <w:spacing w:line="360" w:lineRule="auto"/>
        <w:ind w:left="0"/>
        <w:jc w:val="center"/>
        <w:rPr>
          <w:rFonts w:ascii="Times New Roman" w:hAnsi="Times New Roman" w:cs="Times New Roman"/>
          <w:sz w:val="24"/>
          <w:szCs w:val="24"/>
        </w:rPr>
      </w:pPr>
      <w:bookmarkStart w:id="154" w:name="_Ref72083161"/>
      <w:bookmarkStart w:id="155" w:name="_Toc74189607"/>
      <w:bookmarkStart w:id="156" w:name="_Ref74191056"/>
      <w:r w:rsidRPr="0023508D">
        <w:rPr>
          <w:rFonts w:ascii="Times New Roman" w:hAnsi="Times New Roman" w:cs="Times New Roman"/>
          <w:sz w:val="24"/>
          <w:szCs w:val="24"/>
        </w:rPr>
        <w:t xml:space="preserve">Figure </w:t>
      </w:r>
      <w:r w:rsidR="0096498E" w:rsidRPr="0023508D">
        <w:rPr>
          <w:rFonts w:ascii="Times New Roman" w:hAnsi="Times New Roman" w:cs="Times New Roman"/>
          <w:sz w:val="24"/>
          <w:szCs w:val="24"/>
        </w:rPr>
        <w:fldChar w:fldCharType="begin" w:fldLock="1"/>
      </w:r>
      <w:r w:rsidR="0096498E" w:rsidRPr="0023508D">
        <w:rPr>
          <w:rFonts w:ascii="Times New Roman" w:hAnsi="Times New Roman" w:cs="Times New Roman"/>
          <w:sz w:val="24"/>
          <w:szCs w:val="24"/>
        </w:rPr>
        <w:instrText xml:space="preserve"> STYLEREF 1 \s </w:instrText>
      </w:r>
      <w:r w:rsidR="0096498E" w:rsidRPr="0023508D">
        <w:rPr>
          <w:rFonts w:ascii="Times New Roman" w:hAnsi="Times New Roman" w:cs="Times New Roman"/>
          <w:sz w:val="24"/>
          <w:szCs w:val="24"/>
        </w:rPr>
        <w:fldChar w:fldCharType="separate"/>
      </w:r>
      <w:r w:rsidR="0096498E" w:rsidRPr="0023508D">
        <w:rPr>
          <w:rFonts w:ascii="Times New Roman" w:hAnsi="Times New Roman" w:cs="Times New Roman"/>
          <w:noProof/>
          <w:sz w:val="24"/>
          <w:szCs w:val="24"/>
        </w:rPr>
        <w:t>4</w:t>
      </w:r>
      <w:r w:rsidR="0096498E" w:rsidRPr="0023508D">
        <w:rPr>
          <w:rFonts w:ascii="Times New Roman" w:hAnsi="Times New Roman" w:cs="Times New Roman"/>
          <w:sz w:val="24"/>
          <w:szCs w:val="24"/>
        </w:rPr>
        <w:fldChar w:fldCharType="end"/>
      </w:r>
      <w:r w:rsidR="0096498E" w:rsidRPr="0023508D">
        <w:rPr>
          <w:rFonts w:ascii="Times New Roman" w:hAnsi="Times New Roman" w:cs="Times New Roman"/>
          <w:sz w:val="24"/>
          <w:szCs w:val="24"/>
        </w:rPr>
        <w:noBreakHyphen/>
      </w:r>
      <w:r w:rsidR="0096498E" w:rsidRPr="0023508D">
        <w:rPr>
          <w:rFonts w:ascii="Times New Roman" w:hAnsi="Times New Roman" w:cs="Times New Roman"/>
          <w:sz w:val="24"/>
          <w:szCs w:val="24"/>
        </w:rPr>
        <w:fldChar w:fldCharType="begin" w:fldLock="1"/>
      </w:r>
      <w:r w:rsidR="0096498E" w:rsidRPr="0023508D">
        <w:rPr>
          <w:rFonts w:ascii="Times New Roman" w:hAnsi="Times New Roman" w:cs="Times New Roman"/>
          <w:sz w:val="24"/>
          <w:szCs w:val="24"/>
        </w:rPr>
        <w:instrText xml:space="preserve"> SEQ Figure \* ARABIC \s 1 </w:instrText>
      </w:r>
      <w:r w:rsidR="0096498E" w:rsidRPr="0023508D">
        <w:rPr>
          <w:rFonts w:ascii="Times New Roman" w:hAnsi="Times New Roman" w:cs="Times New Roman"/>
          <w:sz w:val="24"/>
          <w:szCs w:val="24"/>
        </w:rPr>
        <w:fldChar w:fldCharType="separate"/>
      </w:r>
      <w:r w:rsidR="0096498E" w:rsidRPr="0023508D">
        <w:rPr>
          <w:rFonts w:ascii="Times New Roman" w:hAnsi="Times New Roman" w:cs="Times New Roman"/>
          <w:noProof/>
          <w:sz w:val="24"/>
          <w:szCs w:val="24"/>
        </w:rPr>
        <w:t>20</w:t>
      </w:r>
      <w:r w:rsidR="0096498E" w:rsidRPr="0023508D">
        <w:rPr>
          <w:rFonts w:ascii="Times New Roman" w:hAnsi="Times New Roman" w:cs="Times New Roman"/>
          <w:sz w:val="24"/>
          <w:szCs w:val="24"/>
        </w:rPr>
        <w:fldChar w:fldCharType="end"/>
      </w:r>
      <w:bookmarkEnd w:id="154"/>
      <w:r w:rsidRPr="0023508D">
        <w:rPr>
          <w:rFonts w:ascii="Times New Roman" w:hAnsi="Times New Roman" w:cs="Times New Roman"/>
          <w:sz w:val="24"/>
          <w:szCs w:val="24"/>
        </w:rPr>
        <w:t xml:space="preserve"> </w:t>
      </w:r>
      <w:bookmarkStart w:id="157" w:name="_Ref74190883"/>
      <w:r w:rsidRPr="0023508D">
        <w:rPr>
          <w:rFonts w:ascii="Times New Roman" w:hAnsi="Times New Roman" w:cs="Times New Roman"/>
          <w:sz w:val="24"/>
          <w:szCs w:val="24"/>
        </w:rPr>
        <w:t>XML Code snippet of Registry Document Set-b [ITI-42] transaction sample</w:t>
      </w:r>
      <w:bookmarkEnd w:id="155"/>
      <w:bookmarkEnd w:id="156"/>
      <w:bookmarkEnd w:id="157"/>
      <w:r w:rsidR="0084619E" w:rsidRPr="0023508D">
        <w:rPr>
          <w:rFonts w:ascii="Times New Roman" w:hAnsi="Times New Roman" w:cs="Times New Roman"/>
          <w:sz w:val="24"/>
          <w:szCs w:val="24"/>
        </w:rPr>
        <w:tab/>
      </w:r>
    </w:p>
    <w:p w14:paraId="4BDAE107" w14:textId="77777777" w:rsidR="00572A37" w:rsidRPr="0023508D"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23508D"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23508D" w:rsidRDefault="00572A37" w:rsidP="00572A37">
      <w:pPr>
        <w:pStyle w:val="ListParagraph"/>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520F31" w:rsidRPr="0023508D">
        <w:rPr>
          <w:rFonts w:ascii="Times New Roman" w:hAnsi="Times New Roman" w:cs="Times New Roman"/>
          <w:sz w:val="24"/>
          <w:szCs w:val="24"/>
        </w:rPr>
        <w:t xml:space="preserve">4.2.1.2 XDS Document Repository Actor </w:t>
      </w:r>
      <w:r w:rsidR="001646DF" w:rsidRPr="0023508D">
        <w:rPr>
          <w:rFonts w:ascii="Times New Roman" w:hAnsi="Times New Roman" w:cs="Times New Roman"/>
          <w:sz w:val="24"/>
          <w:szCs w:val="24"/>
        </w:rPr>
        <w:t>S</w:t>
      </w:r>
      <w:r w:rsidR="00520F31" w:rsidRPr="0023508D">
        <w:rPr>
          <w:rFonts w:ascii="Times New Roman" w:hAnsi="Times New Roman" w:cs="Times New Roman"/>
          <w:sz w:val="24"/>
          <w:szCs w:val="24"/>
        </w:rPr>
        <w:t xml:space="preserve">imulating </w:t>
      </w:r>
      <w:r w:rsidR="001646DF" w:rsidRPr="0023508D">
        <w:rPr>
          <w:rFonts w:ascii="Times New Roman" w:hAnsi="Times New Roman" w:cs="Times New Roman"/>
          <w:sz w:val="24"/>
          <w:szCs w:val="24"/>
        </w:rPr>
        <w:t>P</w:t>
      </w:r>
      <w:r w:rsidR="00520F31" w:rsidRPr="0023508D">
        <w:rPr>
          <w:rFonts w:ascii="Times New Roman" w:hAnsi="Times New Roman" w:cs="Times New Roman"/>
          <w:sz w:val="24"/>
          <w:szCs w:val="24"/>
        </w:rPr>
        <w:t>rogram</w:t>
      </w:r>
    </w:p>
    <w:p w14:paraId="0D9BBD49" w14:textId="66FE6D04" w:rsidR="00DB4D9B" w:rsidRPr="0023508D" w:rsidRDefault="00C774BC"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Pr="0023508D">
        <w:rPr>
          <w:rFonts w:ascii="Times New Roman" w:hAnsi="Times New Roman" w:cs="Times New Roman"/>
          <w:sz w:val="24"/>
          <w:szCs w:val="24"/>
        </w:rPr>
        <w:t>For document registering, XDS Document Repository Actor register document Metadata attributes into XDS Document Registry Actor using IHE ITI-42</w:t>
      </w:r>
      <w:r w:rsidRPr="0023508D">
        <w:rPr>
          <w:rFonts w:ascii="Times New Roman" w:hAnsi="Times New Roman" w:cs="Times New Roman"/>
          <w:sz w:val="24"/>
          <w:szCs w:val="24"/>
          <w:cs/>
        </w:rPr>
        <w:t xml:space="preserve"> </w:t>
      </w:r>
      <w:r w:rsidRPr="0023508D">
        <w:rPr>
          <w:rFonts w:ascii="Times New Roman" w:hAnsi="Times New Roman" w:cs="Times New Roman"/>
          <w:sz w:val="24"/>
          <w:szCs w:val="24"/>
        </w:rPr>
        <w:t>transaction. XDS Document Registry Actor then interprets the transaction into a programmable object before check if the transaction is ITI</w:t>
      </w:r>
      <w:r w:rsidR="00B71284" w:rsidRPr="0023508D">
        <w:rPr>
          <w:rFonts w:ascii="Times New Roman" w:hAnsi="Times New Roman" w:cs="Times New Roman"/>
          <w:sz w:val="24"/>
          <w:szCs w:val="24"/>
        </w:rPr>
        <w:t>-42</w:t>
      </w:r>
      <w:r w:rsidRPr="0023508D">
        <w:rPr>
          <w:rFonts w:ascii="Times New Roman" w:hAnsi="Times New Roman" w:cs="Times New Roman"/>
          <w:sz w:val="24"/>
          <w:szCs w:val="24"/>
          <w:cs/>
        </w:rPr>
        <w:t xml:space="preserve">. </w:t>
      </w:r>
      <w:r w:rsidRPr="0023508D">
        <w:rPr>
          <w:rFonts w:ascii="Times New Roman" w:hAnsi="Times New Roman" w:cs="Times New Roman"/>
          <w:sz w:val="24"/>
          <w:szCs w:val="24"/>
        </w:rPr>
        <w:t>Then, the actor proceeds to pass the retrieved object into Blockchain smart-contract and publish it into a Blockchain ledger.</w:t>
      </w:r>
      <w:r w:rsidR="005B6EC4" w:rsidRPr="0023508D">
        <w:rPr>
          <w:rFonts w:ascii="Times New Roman" w:hAnsi="Times New Roman" w:cs="Times New Roman"/>
          <w:sz w:val="24"/>
          <w:szCs w:val="24"/>
        </w:rPr>
        <w:t xml:space="preserve"> </w:t>
      </w:r>
      <w:r w:rsidR="005B6EC4" w:rsidRPr="0023508D">
        <w:rPr>
          <w:rFonts w:ascii="Times New Roman" w:hAnsi="Times New Roman" w:cs="Times New Roman"/>
          <w:sz w:val="24"/>
          <w:szCs w:val="24"/>
        </w:rPr>
        <w:fldChar w:fldCharType="begin" w:fldLock="1"/>
      </w:r>
      <w:r w:rsidR="005B6EC4" w:rsidRPr="0023508D">
        <w:rPr>
          <w:rFonts w:ascii="Times New Roman" w:hAnsi="Times New Roman" w:cs="Times New Roman"/>
          <w:sz w:val="24"/>
          <w:szCs w:val="24"/>
        </w:rPr>
        <w:instrText xml:space="preserve"> REF _Ref70923564 \h </w:instrText>
      </w:r>
      <w:r w:rsidR="0023508D" w:rsidRPr="0023508D">
        <w:rPr>
          <w:rFonts w:ascii="Times New Roman" w:hAnsi="Times New Roman" w:cs="Times New Roman"/>
          <w:sz w:val="24"/>
          <w:szCs w:val="24"/>
        </w:rPr>
        <w:instrText xml:space="preserve"> \* MERGEFORMAT </w:instrText>
      </w:r>
      <w:r w:rsidR="005B6EC4" w:rsidRPr="0023508D">
        <w:rPr>
          <w:rFonts w:ascii="Times New Roman" w:hAnsi="Times New Roman" w:cs="Times New Roman"/>
          <w:sz w:val="24"/>
          <w:szCs w:val="24"/>
        </w:rPr>
      </w:r>
      <w:r w:rsidR="005B6EC4"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1</w:t>
      </w:r>
      <w:r w:rsidR="005B6EC4" w:rsidRPr="0023508D">
        <w:rPr>
          <w:rFonts w:ascii="Times New Roman" w:hAnsi="Times New Roman" w:cs="Times New Roman"/>
          <w:sz w:val="24"/>
          <w:szCs w:val="24"/>
        </w:rPr>
        <w:fldChar w:fldCharType="end"/>
      </w:r>
      <w:r w:rsidR="005B6EC4" w:rsidRPr="0023508D">
        <w:rPr>
          <w:rFonts w:ascii="Times New Roman" w:hAnsi="Times New Roman" w:cs="Times New Roman"/>
          <w:sz w:val="24"/>
          <w:szCs w:val="24"/>
        </w:rPr>
        <w:t xml:space="preserve"> showing the </w:t>
      </w:r>
      <w:proofErr w:type="spellStart"/>
      <w:r w:rsidR="005B6EC4" w:rsidRPr="0023508D">
        <w:rPr>
          <w:rFonts w:ascii="Times New Roman" w:hAnsi="Times New Roman" w:cs="Times New Roman"/>
          <w:sz w:val="24"/>
          <w:szCs w:val="24"/>
        </w:rPr>
        <w:t>Javascript</w:t>
      </w:r>
      <w:proofErr w:type="spellEnd"/>
      <w:r w:rsidR="005B6EC4" w:rsidRPr="0023508D">
        <w:rPr>
          <w:rFonts w:ascii="Times New Roman" w:hAnsi="Times New Roman" w:cs="Times New Roman"/>
          <w:sz w:val="24"/>
          <w:szCs w:val="24"/>
        </w:rPr>
        <w:t xml:space="preserve"> code snippet for the native side of XDS Document Repository Actor.</w:t>
      </w:r>
    </w:p>
    <w:p w14:paraId="5B77D20E" w14:textId="77777777" w:rsidR="00DB4D9B" w:rsidRPr="0023508D" w:rsidRDefault="00DB4D9B" w:rsidP="00F81C49">
      <w:pPr>
        <w:pStyle w:val="ListParagraph"/>
        <w:spacing w:line="360" w:lineRule="auto"/>
        <w:ind w:left="0"/>
        <w:jc w:val="thaiDistribute"/>
        <w:rPr>
          <w:rFonts w:ascii="Times New Roman" w:hAnsi="Times New Roman" w:cs="Times New Roman"/>
          <w:sz w:val="24"/>
          <w:szCs w:val="24"/>
        </w:rPr>
      </w:pPr>
    </w:p>
    <w:bookmarkStart w:id="158" w:name="_MON_1681536233"/>
    <w:bookmarkEnd w:id="158"/>
    <w:p w14:paraId="182B8815" w14:textId="1D147C89" w:rsidR="001C74CA" w:rsidRPr="0023508D" w:rsidRDefault="005B6EC4" w:rsidP="001C74CA">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cs/>
        </w:rPr>
        <w:object w:dxaOrig="9360" w:dyaOrig="11460" w14:anchorId="5A5C0B54">
          <v:shape id="_x0000_i1037" type="#_x0000_t75" style="width:407.25pt;height:496.5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1037" DrawAspect="Content" ObjectID="_1688208903" r:id="rId58"/>
        </w:object>
      </w:r>
    </w:p>
    <w:p w14:paraId="59105D0D" w14:textId="438F3049" w:rsidR="001C74CA" w:rsidRPr="0023508D" w:rsidRDefault="001C74CA" w:rsidP="00B71284">
      <w:pPr>
        <w:pStyle w:val="Caption"/>
        <w:jc w:val="center"/>
        <w:rPr>
          <w:i/>
          <w:iCs/>
        </w:rPr>
      </w:pPr>
      <w:bookmarkStart w:id="159" w:name="_Ref70923564"/>
      <w:bookmarkStart w:id="160" w:name="_Toc74189608"/>
      <w:bookmarkStart w:id="161" w:name="_Ref7419106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1</w:t>
        </w:r>
      </w:fldSimple>
      <w:bookmarkEnd w:id="159"/>
      <w:r w:rsidRPr="0023508D">
        <w:t xml:space="preserve"> </w:t>
      </w:r>
      <w:bookmarkStart w:id="162" w:name="_Ref74190888"/>
      <w:proofErr w:type="spellStart"/>
      <w:r w:rsidRPr="0023508D">
        <w:t>Javascript</w:t>
      </w:r>
      <w:proofErr w:type="spellEnd"/>
      <w:r w:rsidRPr="0023508D">
        <w:t xml:space="preserve"> Code Snippet of XDS Document Repository Actor</w:t>
      </w:r>
      <w:bookmarkEnd w:id="160"/>
      <w:bookmarkEnd w:id="161"/>
      <w:bookmarkEnd w:id="162"/>
    </w:p>
    <w:p w14:paraId="414B9C3F" w14:textId="77777777" w:rsidR="005B6EC4" w:rsidRPr="0023508D" w:rsidRDefault="005B6EC4" w:rsidP="00485A4D">
      <w:pPr>
        <w:pStyle w:val="Heading3"/>
      </w:pPr>
      <w:r w:rsidRPr="0023508D">
        <w:br w:type="page"/>
      </w:r>
    </w:p>
    <w:p w14:paraId="6FE9FC39" w14:textId="5E60C3FD" w:rsidR="00AB3D7A" w:rsidRPr="0023508D" w:rsidRDefault="00BC5A0F" w:rsidP="00485A4D">
      <w:pPr>
        <w:pStyle w:val="Heading3"/>
      </w:pPr>
      <w:bookmarkStart w:id="163" w:name="CHAPTERIV_422"/>
      <w:r w:rsidRPr="0023508D">
        <w:lastRenderedPageBreak/>
        <w:t>4.2.</w:t>
      </w:r>
      <w:r w:rsidR="00A34155" w:rsidRPr="0023508D">
        <w:t>2</w:t>
      </w:r>
      <w:r w:rsidRPr="0023508D">
        <w:t xml:space="preserve"> </w:t>
      </w:r>
      <w:r w:rsidR="00A34155" w:rsidRPr="0023508D">
        <w:t xml:space="preserve">XDS Document </w:t>
      </w:r>
      <w:r w:rsidRPr="0023508D">
        <w:t>Consumer Actor</w:t>
      </w:r>
    </w:p>
    <w:bookmarkEnd w:id="163"/>
    <w:p w14:paraId="51553A45" w14:textId="57016012" w:rsidR="00520F31" w:rsidRPr="0023508D" w:rsidRDefault="0084619E" w:rsidP="00520F3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520F31" w:rsidRPr="0023508D">
        <w:rPr>
          <w:rFonts w:ascii="Times New Roman" w:hAnsi="Times New Roman" w:cs="Times New Roman"/>
          <w:sz w:val="24"/>
          <w:szCs w:val="24"/>
        </w:rPr>
        <w:t xml:space="preserve">4.2.2.1 Interpret IHE ITI-18 </w:t>
      </w:r>
      <w:r w:rsidR="00F53548" w:rsidRPr="0023508D">
        <w:rPr>
          <w:rFonts w:ascii="Times New Roman" w:hAnsi="Times New Roman" w:cs="Times New Roman"/>
          <w:sz w:val="24"/>
          <w:szCs w:val="24"/>
        </w:rPr>
        <w:t>T</w:t>
      </w:r>
      <w:r w:rsidR="00520F31" w:rsidRPr="0023508D">
        <w:rPr>
          <w:rFonts w:ascii="Times New Roman" w:hAnsi="Times New Roman" w:cs="Times New Roman"/>
          <w:sz w:val="24"/>
          <w:szCs w:val="24"/>
        </w:rPr>
        <w:t>ransaction</w:t>
      </w:r>
    </w:p>
    <w:p w14:paraId="787A677B" w14:textId="3DC9B4F0" w:rsidR="009357D6" w:rsidRPr="0023508D" w:rsidRDefault="009357D6" w:rsidP="00520F3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1 \h </w:instrText>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2</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showing XML language code snippet of</w:t>
      </w:r>
      <w:r w:rsidR="00C777CD"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RegistryStoredQueryRequest</w:t>
      </w:r>
      <w:proofErr w:type="spellEnd"/>
      <w:r w:rsidRPr="0023508D">
        <w:rPr>
          <w:rFonts w:ascii="Times New Roman" w:hAnsi="Times New Roman" w:cs="Times New Roman"/>
          <w:sz w:val="24"/>
          <w:szCs w:val="24"/>
        </w:rPr>
        <w:t xml:space="preserve"> [ITI-18] transaction sample. The code composing of </w:t>
      </w:r>
      <w:r w:rsidR="00B02D4B" w:rsidRPr="0023508D">
        <w:rPr>
          <w:rFonts w:ascii="Times New Roman" w:hAnsi="Times New Roman" w:cs="Times New Roman"/>
          <w:sz w:val="24"/>
          <w:szCs w:val="24"/>
        </w:rPr>
        <w:br/>
      </w:r>
      <w:r w:rsidRPr="0023508D">
        <w:rPr>
          <w:rFonts w:ascii="Times New Roman" w:hAnsi="Times New Roman" w:cs="Times New Roman"/>
          <w:sz w:val="24"/>
          <w:szCs w:val="24"/>
        </w:rPr>
        <w:t>3 main sections. The first section labeled “</w:t>
      </w:r>
      <w:proofErr w:type="spellStart"/>
      <w:proofErr w:type="gramStart"/>
      <w:r w:rsidRPr="0023508D">
        <w:rPr>
          <w:rFonts w:ascii="Times New Roman" w:hAnsi="Times New Roman" w:cs="Times New Roman"/>
          <w:sz w:val="24"/>
          <w:szCs w:val="24"/>
        </w:rPr>
        <w:t>query:AdhocQueryRequest</w:t>
      </w:r>
      <w:proofErr w:type="spellEnd"/>
      <w:proofErr w:type="gramEnd"/>
      <w:r w:rsidRPr="0023508D">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23508D">
        <w:rPr>
          <w:rFonts w:ascii="Times New Roman" w:hAnsi="Times New Roman" w:cs="Times New Roman"/>
          <w:sz w:val="24"/>
          <w:szCs w:val="24"/>
        </w:rPr>
        <w:t>query:ResponseOption</w:t>
      </w:r>
      <w:proofErr w:type="spellEnd"/>
      <w:proofErr w:type="gramEnd"/>
      <w:r w:rsidRPr="0023508D">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23508D">
        <w:rPr>
          <w:rFonts w:ascii="Times New Roman" w:hAnsi="Times New Roman" w:cs="Times New Roman"/>
          <w:sz w:val="24"/>
          <w:szCs w:val="24"/>
        </w:rPr>
        <w:t>rim:AdhocQuery</w:t>
      </w:r>
      <w:proofErr w:type="spellEnd"/>
      <w:proofErr w:type="gramEnd"/>
      <w:r w:rsidRPr="0023508D">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5 \h </w:instrText>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3</w:t>
      </w:r>
      <w:r w:rsidR="00943DCC" w:rsidRPr="0023508D">
        <w:rPr>
          <w:rFonts w:ascii="Times New Roman" w:hAnsi="Times New Roman" w:cs="Times New Roman"/>
          <w:sz w:val="24"/>
          <w:szCs w:val="24"/>
        </w:rPr>
        <w:fldChar w:fldCharType="end"/>
      </w:r>
      <w:r w:rsidR="00943DCC" w:rsidRPr="0023508D">
        <w:rPr>
          <w:rFonts w:ascii="Times New Roman" w:hAnsi="Times New Roman" w:cs="Times New Roman"/>
          <w:sz w:val="24"/>
          <w:szCs w:val="24"/>
        </w:rPr>
        <w:t xml:space="preserve"> and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702 \h </w:instrText>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4</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With header labeled “</w:t>
      </w:r>
      <w:proofErr w:type="spellStart"/>
      <w:proofErr w:type="gramStart"/>
      <w:r w:rsidRPr="0023508D">
        <w:rPr>
          <w:rFonts w:ascii="Times New Roman" w:hAnsi="Times New Roman" w:cs="Times New Roman"/>
          <w:sz w:val="24"/>
          <w:szCs w:val="24"/>
        </w:rPr>
        <w:t>query:AdhocQueryResponse</w:t>
      </w:r>
      <w:proofErr w:type="spellEnd"/>
      <w:proofErr w:type="gramEnd"/>
      <w:r w:rsidRPr="0023508D">
        <w:rPr>
          <w:rFonts w:ascii="Times New Roman" w:hAnsi="Times New Roman" w:cs="Times New Roman"/>
          <w:sz w:val="24"/>
          <w:szCs w:val="24"/>
        </w:rPr>
        <w:t>”, the transaction contain search result depend on query type specified in ITI-18 transaction. If the query expected for “</w:t>
      </w:r>
      <w:proofErr w:type="spellStart"/>
      <w:r w:rsidRPr="0023508D">
        <w:rPr>
          <w:rFonts w:ascii="Times New Roman" w:hAnsi="Times New Roman" w:cs="Times New Roman"/>
          <w:sz w:val="24"/>
          <w:szCs w:val="24"/>
        </w:rPr>
        <w:t>LeafClass</w:t>
      </w:r>
      <w:proofErr w:type="spellEnd"/>
      <w:r w:rsidRPr="0023508D">
        <w:rPr>
          <w:rFonts w:ascii="Times New Roman" w:hAnsi="Times New Roman" w:cs="Times New Roman"/>
          <w:sz w:val="24"/>
          <w:szCs w:val="24"/>
        </w:rPr>
        <w:t>” as result, the response would return Metadata attributes of all matched result in detailed</w:t>
      </w:r>
      <w:r w:rsidR="00943DCC" w:rsidRPr="0023508D">
        <w:rPr>
          <w:rFonts w:ascii="Times New Roman" w:hAnsi="Times New Roman" w:cs="Times New Roman"/>
          <w:sz w:val="24"/>
          <w:szCs w:val="24"/>
        </w:rPr>
        <w:t xml:space="preserve"> as shown in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5 \h </w:instrText>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3</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Otherwise, if the query expected for “</w:t>
      </w:r>
      <w:proofErr w:type="spellStart"/>
      <w:r w:rsidRPr="0023508D">
        <w:rPr>
          <w:rFonts w:ascii="Times New Roman" w:hAnsi="Times New Roman" w:cs="Times New Roman"/>
          <w:sz w:val="24"/>
          <w:szCs w:val="24"/>
        </w:rPr>
        <w:t>ObjectList</w:t>
      </w:r>
      <w:proofErr w:type="spellEnd"/>
      <w:r w:rsidRPr="0023508D">
        <w:rPr>
          <w:rFonts w:ascii="Times New Roman" w:hAnsi="Times New Roman" w:cs="Times New Roman"/>
          <w:sz w:val="24"/>
          <w:szCs w:val="24"/>
        </w:rPr>
        <w:t>”, the response would return object reference number of all matched result</w:t>
      </w:r>
      <w:r w:rsidR="00943DCC" w:rsidRPr="0023508D">
        <w:rPr>
          <w:rFonts w:ascii="Times New Roman" w:hAnsi="Times New Roman" w:cs="Times New Roman"/>
          <w:sz w:val="24"/>
          <w:szCs w:val="24"/>
        </w:rPr>
        <w:t xml:space="preserve"> as shown in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702 \h </w:instrText>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4</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23508D">
        <w:rPr>
          <w:rFonts w:ascii="Times New Roman" w:hAnsi="Times New Roman" w:cs="Times New Roman"/>
          <w:sz w:val="24"/>
          <w:szCs w:val="24"/>
        </w:rPr>
        <w:t>LeafClass</w:t>
      </w:r>
      <w:proofErr w:type="spellEnd"/>
      <w:r w:rsidRPr="0023508D">
        <w:rPr>
          <w:rFonts w:ascii="Times New Roman" w:hAnsi="Times New Roman" w:cs="Times New Roman"/>
          <w:sz w:val="24"/>
          <w:szCs w:val="24"/>
        </w:rPr>
        <w:t xml:space="preserve">” as its search result must </w:t>
      </w:r>
      <w:r w:rsidR="00CB0E2F" w:rsidRPr="0023508D">
        <w:rPr>
          <w:rFonts w:ascii="Times New Roman" w:hAnsi="Times New Roman" w:cs="Times New Roman"/>
          <w:sz w:val="24"/>
          <w:szCs w:val="24"/>
        </w:rPr>
        <w:t>provide</w:t>
      </w:r>
      <w:r w:rsidRPr="0023508D">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23508D">
        <w:rPr>
          <w:rFonts w:ascii="Times New Roman" w:hAnsi="Times New Roman" w:cs="Times New Roman"/>
          <w:sz w:val="24"/>
          <w:szCs w:val="24"/>
        </w:rPr>
        <w:t>ObjectList</w:t>
      </w:r>
      <w:proofErr w:type="spellEnd"/>
      <w:r w:rsidRPr="0023508D">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23508D">
        <w:rPr>
          <w:rFonts w:ascii="Times New Roman" w:hAnsi="Times New Roman" w:cs="Times New Roman"/>
          <w:sz w:val="24"/>
          <w:szCs w:val="24"/>
        </w:rPr>
        <w:t xml:space="preserve"> </w:t>
      </w:r>
      <w:r w:rsidR="0004604B" w:rsidRPr="0023508D">
        <w:rPr>
          <w:rFonts w:ascii="Times New Roman" w:hAnsi="Times New Roman" w:cs="Times New Roman"/>
          <w:sz w:val="24"/>
          <w:szCs w:val="24"/>
        </w:rPr>
        <w:fldChar w:fldCharType="begin" w:fldLock="1"/>
      </w:r>
      <w:r w:rsidR="0004604B" w:rsidRPr="0023508D">
        <w:rPr>
          <w:rFonts w:ascii="Times New Roman" w:hAnsi="Times New Roman" w:cs="Times New Roman"/>
          <w:sz w:val="24"/>
          <w:szCs w:val="24"/>
        </w:rPr>
        <w:instrText xml:space="preserve"> REF _Ref70696482 \h </w:instrText>
      </w:r>
      <w:r w:rsidR="0023508D" w:rsidRPr="0023508D">
        <w:rPr>
          <w:rFonts w:ascii="Times New Roman" w:hAnsi="Times New Roman" w:cs="Times New Roman"/>
          <w:sz w:val="24"/>
          <w:szCs w:val="24"/>
        </w:rPr>
        <w:instrText xml:space="preserve"> \* MERGEFORMAT </w:instrText>
      </w:r>
      <w:r w:rsidR="0004604B" w:rsidRPr="0023508D">
        <w:rPr>
          <w:rFonts w:ascii="Times New Roman" w:hAnsi="Times New Roman" w:cs="Times New Roman"/>
          <w:sz w:val="24"/>
          <w:szCs w:val="24"/>
        </w:rPr>
      </w:r>
      <w:r w:rsidR="0004604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5</w:t>
      </w:r>
      <w:r w:rsidR="0004604B" w:rsidRPr="0023508D">
        <w:rPr>
          <w:rFonts w:ascii="Times New Roman" w:hAnsi="Times New Roman" w:cs="Times New Roman"/>
          <w:sz w:val="24"/>
          <w:szCs w:val="24"/>
        </w:rPr>
        <w:fldChar w:fldCharType="end"/>
      </w:r>
      <w:r w:rsidR="0004604B" w:rsidRPr="0023508D">
        <w:rPr>
          <w:rFonts w:ascii="Times New Roman" w:hAnsi="Times New Roman" w:cs="Times New Roman"/>
          <w:sz w:val="24"/>
          <w:szCs w:val="24"/>
        </w:rPr>
        <w:t xml:space="preserve"> showing the actual ITI-18 transaction using in the implementation while </w:t>
      </w:r>
      <w:r w:rsidR="0004604B" w:rsidRPr="0023508D">
        <w:rPr>
          <w:rFonts w:ascii="Times New Roman" w:hAnsi="Times New Roman" w:cs="Times New Roman"/>
          <w:sz w:val="24"/>
          <w:szCs w:val="24"/>
        </w:rPr>
        <w:fldChar w:fldCharType="begin" w:fldLock="1"/>
      </w:r>
      <w:r w:rsidR="0004604B" w:rsidRPr="0023508D">
        <w:rPr>
          <w:rFonts w:ascii="Times New Roman" w:hAnsi="Times New Roman" w:cs="Times New Roman"/>
          <w:sz w:val="24"/>
          <w:szCs w:val="24"/>
        </w:rPr>
        <w:instrText xml:space="preserve"> REF _Ref70914739 \h </w:instrText>
      </w:r>
      <w:r w:rsidR="0023508D" w:rsidRPr="0023508D">
        <w:rPr>
          <w:rFonts w:ascii="Times New Roman" w:hAnsi="Times New Roman" w:cs="Times New Roman"/>
          <w:sz w:val="24"/>
          <w:szCs w:val="24"/>
        </w:rPr>
        <w:instrText xml:space="preserve"> \* MERGEFORMAT </w:instrText>
      </w:r>
      <w:r w:rsidR="0004604B" w:rsidRPr="0023508D">
        <w:rPr>
          <w:rFonts w:ascii="Times New Roman" w:hAnsi="Times New Roman" w:cs="Times New Roman"/>
          <w:sz w:val="24"/>
          <w:szCs w:val="24"/>
        </w:rPr>
      </w:r>
      <w:r w:rsidR="0004604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6</w:t>
      </w:r>
      <w:r w:rsidR="0004604B" w:rsidRPr="0023508D">
        <w:rPr>
          <w:rFonts w:ascii="Times New Roman" w:hAnsi="Times New Roman" w:cs="Times New Roman"/>
          <w:sz w:val="24"/>
          <w:szCs w:val="24"/>
        </w:rPr>
        <w:fldChar w:fldCharType="end"/>
      </w:r>
      <w:r w:rsidR="0004604B" w:rsidRPr="0023508D">
        <w:rPr>
          <w:rFonts w:ascii="Times New Roman" w:hAnsi="Times New Roman" w:cs="Times New Roman"/>
          <w:sz w:val="24"/>
          <w:szCs w:val="24"/>
        </w:rPr>
        <w:t xml:space="preserve"> showing its actual response transaction.</w:t>
      </w:r>
    </w:p>
    <w:p w14:paraId="57B09CFB" w14:textId="77777777" w:rsidR="00CB0E2F" w:rsidRPr="0023508D" w:rsidRDefault="00CB0E2F" w:rsidP="00F42134">
      <w:pPr>
        <w:keepNext/>
      </w:pPr>
    </w:p>
    <w:bookmarkStart w:id="164" w:name="_MON_1682697083"/>
    <w:bookmarkEnd w:id="164"/>
    <w:p w14:paraId="1CCA1AA4" w14:textId="4FBB18BB" w:rsidR="00F42134" w:rsidRPr="0023508D" w:rsidRDefault="00F42134" w:rsidP="00256B31">
      <w:pPr>
        <w:keepNext/>
        <w:jc w:val="center"/>
      </w:pPr>
      <w:r w:rsidRPr="0023508D">
        <w:object w:dxaOrig="9360" w:dyaOrig="4213" w14:anchorId="4BCF2AA8">
          <v:shape id="_x0000_i1038" type="#_x0000_t75" style="width:422.25pt;height:189.75pt" o:ole="" o:bordertopcolor="this" o:borderleftcolor="this" o:borderbottomcolor="this" o:borderrightcolor="this">
            <v:imagedata r:id="rId59" o:title=""/>
            <w10:bordertop type="single" width="4"/>
            <w10:borderleft type="single" width="4"/>
            <w10:borderbottom type="single" width="4"/>
            <w10:borderright type="single" width="4"/>
          </v:shape>
          <o:OLEObject Type="Embed" ProgID="Word.OpenDocumentText.12" ShapeID="_x0000_i1038" DrawAspect="Content" ObjectID="_1688208904" r:id="rId60"/>
        </w:object>
      </w:r>
    </w:p>
    <w:p w14:paraId="106CB59C" w14:textId="7D33C44A" w:rsidR="00F42134" w:rsidRPr="0023508D" w:rsidRDefault="00F42134" w:rsidP="00256B31">
      <w:pPr>
        <w:pStyle w:val="Caption"/>
        <w:jc w:val="center"/>
        <w:rPr>
          <w:i/>
          <w:iCs/>
        </w:rPr>
      </w:pPr>
      <w:bookmarkStart w:id="165" w:name="_Ref74190691"/>
      <w:bookmarkStart w:id="166" w:name="_Toc74189609"/>
      <w:bookmarkStart w:id="167" w:name="_Ref7419106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2</w:t>
        </w:r>
      </w:fldSimple>
      <w:bookmarkEnd w:id="165"/>
      <w:r w:rsidRPr="0023508D">
        <w:t xml:space="preserve"> </w:t>
      </w:r>
      <w:bookmarkStart w:id="168" w:name="_Ref74190893"/>
      <w:r w:rsidRPr="0023508D">
        <w:t>Pseudocode represents general format of Registry Stored Query Request [ITI - 18]</w:t>
      </w:r>
      <w:bookmarkEnd w:id="166"/>
      <w:bookmarkEnd w:id="167"/>
      <w:bookmarkEnd w:id="168"/>
    </w:p>
    <w:p w14:paraId="357FE5B5" w14:textId="77777777" w:rsidR="00F42134" w:rsidRPr="0023508D" w:rsidRDefault="00F42134" w:rsidP="00F42134"/>
    <w:bookmarkStart w:id="169" w:name="_MON_1682699175"/>
    <w:bookmarkEnd w:id="169"/>
    <w:p w14:paraId="069C27E6" w14:textId="77777777" w:rsidR="00F42134" w:rsidRPr="0023508D" w:rsidRDefault="00F42134" w:rsidP="00256B31">
      <w:pPr>
        <w:keepNext/>
        <w:jc w:val="center"/>
      </w:pPr>
      <w:r w:rsidRPr="0023508D">
        <w:object w:dxaOrig="9360" w:dyaOrig="3188" w14:anchorId="65A45E73">
          <v:shape id="_x0000_i1039" type="#_x0000_t75" style="width:421.5pt;height:2in" o:ole="" o:bordertopcolor="this" o:borderleftcolor="this" o:borderbottomcolor="this" o:borderrightcolor="this">
            <v:imagedata r:id="rId61" o:title=""/>
            <w10:bordertop type="single" width="4"/>
            <w10:borderleft type="single" width="4"/>
            <w10:borderbottom type="single" width="4"/>
            <w10:borderright type="single" width="4"/>
          </v:shape>
          <o:OLEObject Type="Embed" ProgID="Word.OpenDocumentText.12" ShapeID="_x0000_i1039" DrawAspect="Content" ObjectID="_1688208905" r:id="rId62"/>
        </w:object>
      </w:r>
    </w:p>
    <w:p w14:paraId="2FB35F8C" w14:textId="38E5B7FF" w:rsidR="00F42134" w:rsidRPr="0023508D" w:rsidRDefault="00F42134" w:rsidP="00256B31">
      <w:pPr>
        <w:pStyle w:val="Caption"/>
        <w:jc w:val="center"/>
        <w:rPr>
          <w:i/>
          <w:iCs/>
        </w:rPr>
      </w:pPr>
      <w:bookmarkStart w:id="170" w:name="_Ref74190695"/>
      <w:bookmarkStart w:id="171" w:name="_Toc74189610"/>
      <w:bookmarkStart w:id="172" w:name="_Ref7419106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3</w:t>
        </w:r>
      </w:fldSimple>
      <w:bookmarkEnd w:id="170"/>
      <w:r w:rsidRPr="0023508D">
        <w:t xml:space="preserve"> </w:t>
      </w:r>
      <w:bookmarkStart w:id="173" w:name="_Ref74190899"/>
      <w:r w:rsidRPr="0023508D">
        <w:t xml:space="preserve">Pseudocode represents general format of Query Response </w:t>
      </w:r>
      <w:r w:rsidRPr="0023508D">
        <w:br/>
        <w:t>included “Object Reference” of search results</w:t>
      </w:r>
      <w:bookmarkEnd w:id="171"/>
      <w:bookmarkEnd w:id="172"/>
      <w:bookmarkEnd w:id="173"/>
    </w:p>
    <w:bookmarkStart w:id="174" w:name="_MON_1682699803"/>
    <w:bookmarkEnd w:id="174"/>
    <w:p w14:paraId="0F655228" w14:textId="77777777" w:rsidR="00F42134" w:rsidRPr="0023508D" w:rsidRDefault="00F42134" w:rsidP="00256B31">
      <w:pPr>
        <w:keepNext/>
        <w:jc w:val="center"/>
      </w:pPr>
      <w:r w:rsidRPr="0023508D">
        <w:object w:dxaOrig="9360" w:dyaOrig="12437" w14:anchorId="6DC83F6F">
          <v:shape id="_x0000_i1040" type="#_x0000_t75" style="width:430.5pt;height:573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0" DrawAspect="Content" ObjectID="_1688208906" r:id="rId64"/>
        </w:object>
      </w:r>
    </w:p>
    <w:p w14:paraId="4B57F382" w14:textId="77777777" w:rsidR="00F42134" w:rsidRPr="0023508D" w:rsidRDefault="00F42134" w:rsidP="00F42134"/>
    <w:p w14:paraId="08259B18" w14:textId="77777777" w:rsidR="00F42134" w:rsidRPr="0023508D" w:rsidRDefault="00F42134" w:rsidP="00F42134"/>
    <w:bookmarkStart w:id="175" w:name="_MON_1682700973"/>
    <w:bookmarkEnd w:id="175"/>
    <w:p w14:paraId="25BBAB88" w14:textId="77777777" w:rsidR="00F42134" w:rsidRPr="0023508D" w:rsidRDefault="00F42134" w:rsidP="00256B31">
      <w:pPr>
        <w:spacing w:after="240"/>
        <w:jc w:val="center"/>
      </w:pPr>
      <w:r w:rsidRPr="0023508D">
        <w:object w:dxaOrig="9360" w:dyaOrig="5617" w14:anchorId="3636877A">
          <v:shape id="_x0000_i1041" type="#_x0000_t75" style="width:430.5pt;height:259.5pt"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41" DrawAspect="Content" ObjectID="_1688208907" r:id="rId66"/>
        </w:object>
      </w:r>
    </w:p>
    <w:p w14:paraId="23F97D4C" w14:textId="7B10372C" w:rsidR="00F42134" w:rsidRPr="0023508D" w:rsidRDefault="008C129B" w:rsidP="00256B31">
      <w:pPr>
        <w:pStyle w:val="Caption"/>
        <w:jc w:val="center"/>
        <w:rPr>
          <w:i/>
          <w:iCs/>
        </w:rPr>
      </w:pPr>
      <w:bookmarkStart w:id="176" w:name="_Ref74190702"/>
      <w:bookmarkStart w:id="177" w:name="_Toc74189611"/>
      <w:bookmarkStart w:id="178" w:name="_Ref7419107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4</w:t>
        </w:r>
      </w:fldSimple>
      <w:bookmarkEnd w:id="176"/>
      <w:r w:rsidRPr="0023508D">
        <w:t xml:space="preserve"> </w:t>
      </w:r>
      <w:bookmarkStart w:id="179" w:name="_Ref74190907"/>
      <w:r w:rsidRPr="0023508D">
        <w:t xml:space="preserve">Pseudocode represents general format of Query Response </w:t>
      </w:r>
      <w:r w:rsidRPr="0023508D">
        <w:br/>
        <w:t>included "Leaf Class" of search result</w:t>
      </w:r>
      <w:bookmarkEnd w:id="177"/>
      <w:bookmarkEnd w:id="178"/>
      <w:bookmarkEnd w:id="179"/>
    </w:p>
    <w:bookmarkStart w:id="180" w:name="_MON_1681308970"/>
    <w:bookmarkEnd w:id="180"/>
    <w:p w14:paraId="35489FC8" w14:textId="77777777" w:rsidR="00F42134" w:rsidRPr="0023508D" w:rsidRDefault="00F42134" w:rsidP="00256B3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312" w14:anchorId="64F81A6D">
          <v:shape id="_x0000_i1042" type="#_x0000_t75" style="width:416.25pt;height:481.5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2" DrawAspect="Content" ObjectID="_1688208908" r:id="rId68"/>
        </w:object>
      </w:r>
    </w:p>
    <w:p w14:paraId="761935D7" w14:textId="33855CEE" w:rsidR="00256B31" w:rsidRPr="0023508D" w:rsidRDefault="00256B31" w:rsidP="00256B31">
      <w:pPr>
        <w:pStyle w:val="Caption"/>
        <w:jc w:val="center"/>
        <w:rPr>
          <w:i/>
          <w:iCs/>
        </w:rPr>
      </w:pPr>
      <w:bookmarkStart w:id="181" w:name="_Ref70696482"/>
      <w:bookmarkStart w:id="182" w:name="_Toc74189612"/>
      <w:bookmarkStart w:id="183" w:name="_Ref7419107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5</w:t>
        </w:r>
      </w:fldSimple>
      <w:bookmarkEnd w:id="181"/>
      <w:r w:rsidRPr="0023508D">
        <w:t xml:space="preserve"> </w:t>
      </w:r>
      <w:bookmarkStart w:id="184" w:name="_Ref74190995"/>
      <w:r w:rsidRPr="0023508D">
        <w:t>XML Code Snippet of</w:t>
      </w:r>
      <w:r w:rsidR="009F1B90" w:rsidRPr="0023508D">
        <w:t xml:space="preserve"> </w:t>
      </w:r>
      <w:proofErr w:type="spellStart"/>
      <w:r w:rsidRPr="0023508D">
        <w:t>RegistryStoredQueryRequest</w:t>
      </w:r>
      <w:proofErr w:type="spellEnd"/>
      <w:r w:rsidRPr="0023508D">
        <w:t xml:space="preserve"> [ITI-18] Transaction Sample</w:t>
      </w:r>
      <w:bookmarkEnd w:id="182"/>
      <w:bookmarkEnd w:id="183"/>
      <w:bookmarkEnd w:id="184"/>
    </w:p>
    <w:p w14:paraId="671453E5" w14:textId="77777777" w:rsidR="00F42134" w:rsidRPr="0023508D" w:rsidRDefault="00F42134" w:rsidP="00F42134"/>
    <w:p w14:paraId="11E371CE" w14:textId="77777777" w:rsidR="00F42134" w:rsidRPr="0023508D" w:rsidRDefault="00F42134" w:rsidP="00F42134"/>
    <w:p w14:paraId="5D9197BE" w14:textId="77777777" w:rsidR="00F42134" w:rsidRPr="0023508D" w:rsidRDefault="00F42134" w:rsidP="00F42134"/>
    <w:p w14:paraId="35773ECC" w14:textId="77777777" w:rsidR="00F42134" w:rsidRPr="0023508D" w:rsidRDefault="00F42134" w:rsidP="00F42134"/>
    <w:p w14:paraId="3AB0EBBB" w14:textId="77777777" w:rsidR="00F42134" w:rsidRPr="0023508D" w:rsidRDefault="00F42134" w:rsidP="00F42134"/>
    <w:p w14:paraId="305033AF" w14:textId="77777777" w:rsidR="00F42134" w:rsidRPr="0023508D" w:rsidRDefault="00F42134" w:rsidP="00F42134"/>
    <w:bookmarkStart w:id="185" w:name="_MON_1681526865"/>
    <w:bookmarkEnd w:id="185"/>
    <w:p w14:paraId="0FDB96BF" w14:textId="77777777" w:rsidR="00F42134" w:rsidRPr="0023508D" w:rsidRDefault="00F42134" w:rsidP="00256B31">
      <w:pPr>
        <w:keepNext/>
        <w:jc w:val="center"/>
      </w:pPr>
      <w:r w:rsidRPr="0023508D">
        <w:object w:dxaOrig="9360" w:dyaOrig="12727" w14:anchorId="1D1AAFE6">
          <v:shape id="_x0000_i1043" type="#_x0000_t75" style="width:412.5pt;height:560.25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3" DrawAspect="Content" ObjectID="_1688208909" r:id="rId70"/>
        </w:object>
      </w:r>
    </w:p>
    <w:p w14:paraId="15DCC776" w14:textId="77777777" w:rsidR="00F42134" w:rsidRPr="0023508D" w:rsidRDefault="00F42134" w:rsidP="00F42134"/>
    <w:p w14:paraId="51DCB5BC" w14:textId="77777777" w:rsidR="00F42134" w:rsidRPr="0023508D" w:rsidRDefault="00F42134" w:rsidP="00F42134"/>
    <w:p w14:paraId="1B34CC29" w14:textId="77777777" w:rsidR="00F42134" w:rsidRPr="0023508D" w:rsidRDefault="00F42134" w:rsidP="00F42134"/>
    <w:bookmarkStart w:id="186" w:name="_MON_1681526969"/>
    <w:bookmarkEnd w:id="186"/>
    <w:p w14:paraId="5388F2B9" w14:textId="77777777" w:rsidR="00F42134" w:rsidRPr="0023508D" w:rsidRDefault="00F42134" w:rsidP="00256B31">
      <w:pPr>
        <w:jc w:val="center"/>
      </w:pPr>
      <w:r w:rsidRPr="0023508D">
        <w:object w:dxaOrig="9360" w:dyaOrig="12622" w14:anchorId="23DADE67">
          <v:shape id="_x0000_i1044" type="#_x0000_t75" style="width:412.5pt;height:555.7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4" DrawAspect="Content" ObjectID="_1688208910" r:id="rId72"/>
        </w:object>
      </w:r>
    </w:p>
    <w:p w14:paraId="3C9A74DF" w14:textId="77777777" w:rsidR="00F42134" w:rsidRPr="0023508D" w:rsidRDefault="00F42134" w:rsidP="00F42134"/>
    <w:p w14:paraId="0C825500" w14:textId="77777777" w:rsidR="00F42134" w:rsidRPr="0023508D" w:rsidRDefault="00F42134" w:rsidP="00F42134"/>
    <w:p w14:paraId="7F038723" w14:textId="77777777" w:rsidR="00F42134" w:rsidRPr="0023508D" w:rsidRDefault="00F42134" w:rsidP="00F42134"/>
    <w:bookmarkStart w:id="187" w:name="_MON_1681527107"/>
    <w:bookmarkEnd w:id="187"/>
    <w:p w14:paraId="45643503" w14:textId="77777777" w:rsidR="00F42134" w:rsidRPr="0023508D" w:rsidRDefault="00F42134" w:rsidP="00256B31">
      <w:pPr>
        <w:jc w:val="center"/>
      </w:pPr>
      <w:r w:rsidRPr="0023508D">
        <w:object w:dxaOrig="9360" w:dyaOrig="12622" w14:anchorId="1E92D2B6">
          <v:shape id="_x0000_i1045" type="#_x0000_t75" style="width:412.5pt;height:555.75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5" DrawAspect="Content" ObjectID="_1688208911" r:id="rId74"/>
        </w:object>
      </w:r>
    </w:p>
    <w:p w14:paraId="6ABCADE3" w14:textId="77777777" w:rsidR="00F42134" w:rsidRPr="0023508D" w:rsidRDefault="00F42134" w:rsidP="00F42134"/>
    <w:p w14:paraId="6367DC9E" w14:textId="77777777" w:rsidR="00F42134" w:rsidRPr="0023508D" w:rsidRDefault="00F42134" w:rsidP="00F42134"/>
    <w:p w14:paraId="22877C9B" w14:textId="77777777" w:rsidR="00F42134" w:rsidRPr="0023508D" w:rsidRDefault="00F42134" w:rsidP="00F42134"/>
    <w:bookmarkStart w:id="188" w:name="_MON_1681527148"/>
    <w:bookmarkEnd w:id="188"/>
    <w:p w14:paraId="42C40CAB" w14:textId="77777777" w:rsidR="00F42134" w:rsidRPr="0023508D" w:rsidRDefault="00F42134" w:rsidP="00256B31">
      <w:pPr>
        <w:jc w:val="center"/>
      </w:pPr>
      <w:r w:rsidRPr="0023508D">
        <w:object w:dxaOrig="9360" w:dyaOrig="12622" w14:anchorId="01AA59ED">
          <v:shape id="_x0000_i1046" type="#_x0000_t75" style="width:412.5pt;height:555.75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6" DrawAspect="Content" ObjectID="_1688208912" r:id="rId76"/>
        </w:object>
      </w:r>
    </w:p>
    <w:p w14:paraId="48644D23" w14:textId="77777777" w:rsidR="00F42134" w:rsidRPr="0023508D" w:rsidRDefault="00F42134" w:rsidP="00F42134"/>
    <w:p w14:paraId="4AF017B3" w14:textId="77777777" w:rsidR="00F42134" w:rsidRPr="0023508D" w:rsidRDefault="00F42134" w:rsidP="00F42134"/>
    <w:p w14:paraId="77C9FBA6" w14:textId="77777777" w:rsidR="00F42134" w:rsidRPr="0023508D" w:rsidRDefault="00F42134" w:rsidP="00F42134"/>
    <w:bookmarkStart w:id="189" w:name="_MON_1681527178"/>
    <w:bookmarkEnd w:id="189"/>
    <w:p w14:paraId="1AC81667" w14:textId="77777777" w:rsidR="00F42134" w:rsidRPr="0023508D" w:rsidRDefault="00F42134" w:rsidP="00256B31">
      <w:pPr>
        <w:spacing w:after="240"/>
        <w:jc w:val="center"/>
      </w:pPr>
      <w:r w:rsidRPr="0023508D">
        <w:object w:dxaOrig="9360" w:dyaOrig="8057" w14:anchorId="7F488959">
          <v:shape id="_x0000_i1047" type="#_x0000_t75" style="width:412.5pt;height:355.5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47" DrawAspect="Content" ObjectID="_1688208913" r:id="rId78"/>
        </w:object>
      </w:r>
    </w:p>
    <w:p w14:paraId="5220D1A9" w14:textId="1876427C" w:rsidR="005C0216" w:rsidRPr="0023508D" w:rsidRDefault="005C0216" w:rsidP="00943DCC">
      <w:pPr>
        <w:pStyle w:val="Caption"/>
        <w:jc w:val="center"/>
        <w:rPr>
          <w:i/>
          <w:iCs/>
        </w:rPr>
      </w:pPr>
      <w:bookmarkStart w:id="190" w:name="_Ref70914739"/>
      <w:bookmarkStart w:id="191" w:name="_Toc74189613"/>
      <w:bookmarkStart w:id="192" w:name="_Ref7419108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6</w:t>
        </w:r>
      </w:fldSimple>
      <w:bookmarkEnd w:id="190"/>
      <w:r w:rsidRPr="0023508D">
        <w:t xml:space="preserve"> </w:t>
      </w:r>
      <w:bookmarkStart w:id="193" w:name="_Ref74191003"/>
      <w:r w:rsidRPr="0023508D">
        <w:t xml:space="preserve">XML Code Snippet of </w:t>
      </w:r>
      <w:proofErr w:type="spellStart"/>
      <w:r w:rsidRPr="0023508D">
        <w:t>RegistryStoredQueryResponse</w:t>
      </w:r>
      <w:proofErr w:type="spellEnd"/>
      <w:r w:rsidRPr="0023508D">
        <w:t xml:space="preserve"> Transaction Sample</w:t>
      </w:r>
      <w:bookmarkEnd w:id="191"/>
      <w:bookmarkEnd w:id="192"/>
      <w:bookmarkEnd w:id="193"/>
    </w:p>
    <w:p w14:paraId="762385C1" w14:textId="77777777" w:rsidR="00F42134" w:rsidRPr="0023508D"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23508D" w:rsidRDefault="005D3CB7"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7DB62FD0" w14:textId="6336B947" w:rsidR="00520F31"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520F31" w:rsidRPr="0023508D">
        <w:rPr>
          <w:rFonts w:ascii="Times New Roman" w:hAnsi="Times New Roman" w:cs="Times New Roman"/>
          <w:sz w:val="24"/>
          <w:szCs w:val="24"/>
        </w:rPr>
        <w:t xml:space="preserve">4.2.2.2 XDS Document Consumer Actor </w:t>
      </w:r>
      <w:r w:rsidR="001376D8" w:rsidRPr="0023508D">
        <w:rPr>
          <w:rFonts w:ascii="Times New Roman" w:hAnsi="Times New Roman" w:cs="Times New Roman"/>
          <w:sz w:val="24"/>
          <w:szCs w:val="24"/>
        </w:rPr>
        <w:t>S</w:t>
      </w:r>
      <w:r w:rsidR="00520F31" w:rsidRPr="0023508D">
        <w:rPr>
          <w:rFonts w:ascii="Times New Roman" w:hAnsi="Times New Roman" w:cs="Times New Roman"/>
          <w:sz w:val="24"/>
          <w:szCs w:val="24"/>
        </w:rPr>
        <w:t xml:space="preserve">imulating </w:t>
      </w:r>
      <w:r w:rsidR="001376D8" w:rsidRPr="0023508D">
        <w:rPr>
          <w:rFonts w:ascii="Times New Roman" w:hAnsi="Times New Roman" w:cs="Times New Roman"/>
          <w:sz w:val="24"/>
          <w:szCs w:val="24"/>
        </w:rPr>
        <w:t>P</w:t>
      </w:r>
      <w:r w:rsidR="00520F31" w:rsidRPr="0023508D">
        <w:rPr>
          <w:rFonts w:ascii="Times New Roman" w:hAnsi="Times New Roman" w:cs="Times New Roman"/>
          <w:sz w:val="24"/>
          <w:szCs w:val="24"/>
        </w:rPr>
        <w:t>rogram</w:t>
      </w:r>
    </w:p>
    <w:p w14:paraId="2A9AC477" w14:textId="1CF6F279" w:rsidR="00F61430" w:rsidRPr="0023508D" w:rsidRDefault="00F6143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18480A" w:rsidRPr="0023508D">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23508D" w:rsidRDefault="00B0548B" w:rsidP="00E615F6">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18480A" w:rsidRPr="0023508D">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23508D">
        <w:rPr>
          <w:rFonts w:ascii="Times New Roman" w:hAnsi="Times New Roman" w:cs="Times New Roman"/>
          <w:sz w:val="24"/>
          <w:szCs w:val="24"/>
        </w:rPr>
        <w:fldChar w:fldCharType="begin" w:fldLock="1"/>
      </w:r>
      <w:r w:rsidR="0018480A" w:rsidRPr="0023508D">
        <w:rPr>
          <w:rFonts w:ascii="Times New Roman" w:hAnsi="Times New Roman" w:cs="Times New Roman"/>
          <w:sz w:val="24"/>
          <w:szCs w:val="24"/>
        </w:rPr>
        <w:instrText xml:space="preserve"> REF _Ref74246122 \h </w:instrText>
      </w:r>
      <w:r w:rsidR="0023508D" w:rsidRPr="0023508D">
        <w:rPr>
          <w:rFonts w:ascii="Times New Roman" w:hAnsi="Times New Roman" w:cs="Times New Roman"/>
          <w:sz w:val="24"/>
          <w:szCs w:val="24"/>
        </w:rPr>
        <w:instrText xml:space="preserve"> \* MERGEFORMAT </w:instrText>
      </w:r>
      <w:r w:rsidR="0018480A" w:rsidRPr="0023508D">
        <w:rPr>
          <w:rFonts w:ascii="Times New Roman" w:hAnsi="Times New Roman" w:cs="Times New Roman"/>
          <w:sz w:val="24"/>
          <w:szCs w:val="24"/>
        </w:rPr>
      </w:r>
      <w:r w:rsidR="0018480A"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1</w:t>
      </w:r>
      <w:r w:rsidR="0018480A" w:rsidRPr="0023508D">
        <w:rPr>
          <w:rFonts w:ascii="Times New Roman" w:hAnsi="Times New Roman" w:cs="Times New Roman"/>
          <w:sz w:val="24"/>
          <w:szCs w:val="24"/>
        </w:rPr>
        <w:fldChar w:fldCharType="end"/>
      </w:r>
      <w:r w:rsidR="0018480A" w:rsidRPr="0023508D">
        <w:rPr>
          <w:rFonts w:ascii="Times New Roman" w:hAnsi="Times New Roman" w:cs="Times New Roman"/>
          <w:sz w:val="24"/>
          <w:szCs w:val="24"/>
        </w:rPr>
        <w:t xml:space="preserve"> showing the </w:t>
      </w:r>
      <w:proofErr w:type="spellStart"/>
      <w:r w:rsidR="0018480A" w:rsidRPr="0023508D">
        <w:rPr>
          <w:rFonts w:ascii="Times New Roman" w:hAnsi="Times New Roman" w:cs="Times New Roman"/>
          <w:sz w:val="24"/>
          <w:szCs w:val="24"/>
        </w:rPr>
        <w:t>Javascript</w:t>
      </w:r>
      <w:proofErr w:type="spellEnd"/>
      <w:r w:rsidR="0018480A" w:rsidRPr="0023508D">
        <w:rPr>
          <w:rFonts w:ascii="Times New Roman" w:hAnsi="Times New Roman" w:cs="Times New Roman"/>
          <w:sz w:val="24"/>
          <w:szCs w:val="24"/>
        </w:rPr>
        <w:t xml:space="preserve"> code snippet for the native-side of the XDS Document Consumer Actor program.</w:t>
      </w:r>
      <w:r w:rsidR="00E615F6" w:rsidRPr="0023508D">
        <w:rPr>
          <w:rFonts w:ascii="Times New Roman" w:hAnsi="Times New Roman" w:cs="Times New Roman"/>
          <w:sz w:val="24"/>
          <w:szCs w:val="24"/>
        </w:rPr>
        <w:t xml:space="preserve"> </w:t>
      </w:r>
    </w:p>
    <w:p w14:paraId="27A65B3C" w14:textId="39E0D08C" w:rsidR="00DF2651" w:rsidRPr="0023508D" w:rsidRDefault="00DF2651" w:rsidP="00DF265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The command-line interface of XDS Document Consumer begins with prompt the user to input registry query types (</w:t>
      </w:r>
      <w:proofErr w:type="spellStart"/>
      <w:r w:rsidRPr="0023508D">
        <w:rPr>
          <w:rFonts w:ascii="Times New Roman" w:hAnsi="Times New Roman" w:cs="Times New Roman"/>
          <w:sz w:val="24"/>
          <w:szCs w:val="24"/>
        </w:rPr>
        <w:t>FindDocumen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FindSubmissionSe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FindFolder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All</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Documen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Folder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Association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DocumentsAndAssociation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SubmissionSe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SubmissionSetAndConten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FolderAndConten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FoldersForDocument</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GetRelatedDocuments</w:t>
      </w:r>
      <w:proofErr w:type="spellEnd"/>
      <w:r w:rsidRPr="0023508D">
        <w:rPr>
          <w:rFonts w:ascii="Times New Roman" w:hAnsi="Times New Roman" w:cs="Times New Roman"/>
          <w:sz w:val="24"/>
          <w:szCs w:val="24"/>
        </w:rPr>
        <w:t xml:space="preserve">, </w:t>
      </w:r>
      <w:proofErr w:type="spellStart"/>
      <w:r w:rsidRPr="0023508D">
        <w:rPr>
          <w:rFonts w:ascii="Times New Roman" w:hAnsi="Times New Roman" w:cs="Times New Roman"/>
          <w:sz w:val="24"/>
          <w:szCs w:val="24"/>
        </w:rPr>
        <w:t>FindDocumentsByReferenceId</w:t>
      </w:r>
      <w:proofErr w:type="spellEnd"/>
      <w:r w:rsidRPr="0023508D">
        <w:rPr>
          <w:rFonts w:ascii="Times New Roman" w:hAnsi="Times New Roman" w:cs="Times New Roman"/>
          <w:sz w:val="24"/>
          <w:szCs w:val="24"/>
        </w:rPr>
        <w:t xml:space="preserve">, or choose to quit the program)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275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23508D">
        <w:rPr>
          <w:rFonts w:ascii="Times New Roman" w:hAnsi="Times New Roman" w:cs="Times New Roman"/>
          <w:sz w:val="24"/>
          <w:szCs w:val="24"/>
        </w:rPr>
        <w:t>FindDocuments</w:t>
      </w:r>
      <w:proofErr w:type="spellEnd"/>
      <w:r w:rsidRPr="0023508D">
        <w:rPr>
          <w:rFonts w:ascii="Times New Roman" w:hAnsi="Times New Roman" w:cs="Times New Roman"/>
          <w:sz w:val="24"/>
          <w:szCs w:val="24"/>
        </w:rPr>
        <w:t xml:space="preserve"> will require attributes included </w:t>
      </w:r>
      <w:proofErr w:type="spellStart"/>
      <w:r w:rsidRPr="0023508D">
        <w:rPr>
          <w:rFonts w:ascii="Times New Roman" w:hAnsi="Times New Roman" w:cs="Times New Roman"/>
          <w:sz w:val="24"/>
          <w:szCs w:val="24"/>
        </w:rPr>
        <w:t>DocumentEntryPatientId</w:t>
      </w:r>
      <w:proofErr w:type="spellEnd"/>
      <w:r w:rsidRPr="0023508D">
        <w:rPr>
          <w:rFonts w:ascii="Times New Roman" w:hAnsi="Times New Roman" w:cs="Times New Roman"/>
          <w:sz w:val="24"/>
          <w:szCs w:val="24"/>
        </w:rPr>
        <w:t xml:space="preserve"> and </w:t>
      </w:r>
      <w:proofErr w:type="spellStart"/>
      <w:r w:rsidRPr="0023508D">
        <w:rPr>
          <w:rFonts w:ascii="Times New Roman" w:hAnsi="Times New Roman" w:cs="Times New Roman"/>
          <w:sz w:val="24"/>
          <w:szCs w:val="24"/>
        </w:rPr>
        <w:t>DocumentEntryStatus</w:t>
      </w:r>
      <w:proofErr w:type="spellEnd"/>
      <w:r w:rsidRPr="0023508D">
        <w:rPr>
          <w:rFonts w:ascii="Times New Roman" w:hAnsi="Times New Roman" w:cs="Times New Roman"/>
          <w:sz w:val="24"/>
          <w:szCs w:val="24"/>
        </w:rPr>
        <w:t xml:space="preserve">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289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8</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before prompt to input other metadata </w:t>
      </w:r>
      <w:r w:rsidRPr="0023508D">
        <w:rPr>
          <w:rFonts w:ascii="Times New Roman" w:hAnsi="Times New Roman" w:cs="Times New Roman"/>
          <w:sz w:val="24"/>
          <w:szCs w:val="24"/>
        </w:rPr>
        <w:lastRenderedPageBreak/>
        <w:t xml:space="preserve">attributes as optional depending on the information the user known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303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9</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en there are no more metadata attribute values to add, the user can choose to start a query for the document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318 \h </w:instrText>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0</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 XDS Document Consumer Actor program will then accept the input and assort it into the ITI-18 transaction before sending it to XDS Document Registry Actor.</w:t>
      </w:r>
    </w:p>
    <w:p w14:paraId="3406D840" w14:textId="77777777" w:rsidR="00DF2651" w:rsidRPr="0023508D" w:rsidRDefault="00DF2651" w:rsidP="00DF265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746117" cy="2405360"/>
                    </a:xfrm>
                    <a:prstGeom prst="rect">
                      <a:avLst/>
                    </a:prstGeom>
                  </pic:spPr>
                </pic:pic>
              </a:graphicData>
            </a:graphic>
          </wp:inline>
        </w:drawing>
      </w:r>
    </w:p>
    <w:p w14:paraId="05A2E5B9" w14:textId="5687DCD1" w:rsidR="00DF2651" w:rsidRPr="0023508D" w:rsidRDefault="00DF2651" w:rsidP="00DF2651">
      <w:pPr>
        <w:pStyle w:val="Caption"/>
        <w:spacing w:after="240"/>
        <w:jc w:val="center"/>
      </w:pPr>
      <w:bookmarkStart w:id="194" w:name="_Ref74246275"/>
      <w:bookmarkStart w:id="195" w:name="_Ref7428488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7</w:t>
        </w:r>
      </w:fldSimple>
      <w:bookmarkEnd w:id="194"/>
      <w:r w:rsidRPr="0023508D">
        <w:t xml:space="preserve"> </w:t>
      </w:r>
      <w:bookmarkStart w:id="196" w:name="_Ref74284575"/>
      <w:r w:rsidRPr="0023508D">
        <w:t>The program prompt user to input query type</w:t>
      </w:r>
      <w:bookmarkEnd w:id="195"/>
      <w:bookmarkEnd w:id="196"/>
    </w:p>
    <w:p w14:paraId="55538ED9" w14:textId="77777777" w:rsidR="00DF2651" w:rsidRPr="0023508D" w:rsidRDefault="00DF2651" w:rsidP="00DF2651">
      <w:pPr>
        <w:keepNext/>
        <w:jc w:val="center"/>
      </w:pPr>
      <w:r w:rsidRPr="0023508D">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15168" cy="588639"/>
                    </a:xfrm>
                    <a:prstGeom prst="rect">
                      <a:avLst/>
                    </a:prstGeom>
                  </pic:spPr>
                </pic:pic>
              </a:graphicData>
            </a:graphic>
          </wp:inline>
        </w:drawing>
      </w:r>
    </w:p>
    <w:p w14:paraId="019BEDDB" w14:textId="33055145" w:rsidR="00DF2651" w:rsidRPr="0023508D" w:rsidRDefault="00DF2651" w:rsidP="00DF2651">
      <w:pPr>
        <w:pStyle w:val="Caption"/>
        <w:jc w:val="center"/>
      </w:pPr>
      <w:bookmarkStart w:id="197" w:name="_Ref74246289"/>
      <w:bookmarkStart w:id="198" w:name="_Ref7428488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8</w:t>
        </w:r>
      </w:fldSimple>
      <w:bookmarkEnd w:id="197"/>
      <w:r w:rsidRPr="0023508D">
        <w:t xml:space="preserve"> </w:t>
      </w:r>
      <w:bookmarkStart w:id="199" w:name="_Ref74284584"/>
      <w:r w:rsidRPr="0023508D">
        <w:t>The program prompt user to input essential metadata attribute values</w:t>
      </w:r>
      <w:bookmarkEnd w:id="198"/>
      <w:bookmarkEnd w:id="199"/>
      <w:r w:rsidRPr="0023508D">
        <w:t xml:space="preserve"> </w:t>
      </w:r>
    </w:p>
    <w:p w14:paraId="5600A7ED" w14:textId="77777777" w:rsidR="00DF2651" w:rsidRPr="0023508D" w:rsidRDefault="00DF2651" w:rsidP="00DF2651">
      <w:pPr>
        <w:pStyle w:val="Caption"/>
        <w:spacing w:after="240"/>
        <w:jc w:val="center"/>
      </w:pPr>
      <w:r w:rsidRPr="0023508D">
        <w:t xml:space="preserve">(In case of </w:t>
      </w:r>
      <w:proofErr w:type="spellStart"/>
      <w:r w:rsidRPr="0023508D">
        <w:t>FindDocuments</w:t>
      </w:r>
      <w:proofErr w:type="spellEnd"/>
      <w:r w:rsidRPr="0023508D">
        <w:t xml:space="preserve"> query type)</w:t>
      </w:r>
    </w:p>
    <w:p w14:paraId="7236FFDE" w14:textId="77777777" w:rsidR="00DF2651" w:rsidRPr="0023508D" w:rsidRDefault="00DF2651" w:rsidP="00DF2651">
      <w:pPr>
        <w:keepNext/>
        <w:jc w:val="center"/>
      </w:pPr>
      <w:r w:rsidRPr="0023508D">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73423" cy="2792507"/>
                    </a:xfrm>
                    <a:prstGeom prst="rect">
                      <a:avLst/>
                    </a:prstGeom>
                  </pic:spPr>
                </pic:pic>
              </a:graphicData>
            </a:graphic>
          </wp:inline>
        </w:drawing>
      </w:r>
    </w:p>
    <w:p w14:paraId="4302EBF9" w14:textId="4B9522B4" w:rsidR="00DF2651" w:rsidRPr="0023508D" w:rsidRDefault="00DF2651" w:rsidP="00DF2651">
      <w:pPr>
        <w:pStyle w:val="Caption"/>
        <w:spacing w:after="240"/>
        <w:jc w:val="center"/>
      </w:pPr>
      <w:bookmarkStart w:id="200" w:name="_Ref74246303"/>
      <w:bookmarkStart w:id="201" w:name="_Ref7428489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29</w:t>
        </w:r>
      </w:fldSimple>
      <w:bookmarkEnd w:id="200"/>
      <w:r w:rsidRPr="0023508D">
        <w:t xml:space="preserve"> </w:t>
      </w:r>
      <w:bookmarkStart w:id="202" w:name="_Ref74284594"/>
      <w:r w:rsidRPr="0023508D">
        <w:t>The program prompt user to input optional metadata attributes</w:t>
      </w:r>
      <w:bookmarkEnd w:id="201"/>
      <w:bookmarkEnd w:id="202"/>
    </w:p>
    <w:p w14:paraId="622380E7" w14:textId="77777777" w:rsidR="00DF2651" w:rsidRPr="0023508D" w:rsidRDefault="00DF2651" w:rsidP="00DF2651">
      <w:pPr>
        <w:keepNext/>
        <w:jc w:val="center"/>
      </w:pPr>
      <w:r w:rsidRPr="0023508D">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32524" cy="3692048"/>
                    </a:xfrm>
                    <a:prstGeom prst="rect">
                      <a:avLst/>
                    </a:prstGeom>
                  </pic:spPr>
                </pic:pic>
              </a:graphicData>
            </a:graphic>
          </wp:inline>
        </w:drawing>
      </w:r>
    </w:p>
    <w:p w14:paraId="071508C5" w14:textId="43FD49BF" w:rsidR="00DF2651" w:rsidRPr="0023508D" w:rsidRDefault="00DF2651" w:rsidP="00DF2651">
      <w:pPr>
        <w:pStyle w:val="Caption"/>
        <w:jc w:val="center"/>
      </w:pPr>
      <w:bookmarkStart w:id="203" w:name="_Ref74246318"/>
      <w:bookmarkStart w:id="204" w:name="_Ref7428489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0</w:t>
        </w:r>
      </w:fldSimple>
      <w:bookmarkEnd w:id="203"/>
      <w:r w:rsidRPr="0023508D">
        <w:t xml:space="preserve"> </w:t>
      </w:r>
      <w:bookmarkStart w:id="205" w:name="_Ref74284599"/>
      <w:r w:rsidRPr="0023508D">
        <w:t>The user chooses to start the query after input all known attributes</w:t>
      </w:r>
      <w:bookmarkEnd w:id="204"/>
      <w:bookmarkEnd w:id="205"/>
    </w:p>
    <w:p w14:paraId="4CFE21CA" w14:textId="77777777" w:rsidR="00DF2651" w:rsidRPr="0023508D" w:rsidRDefault="00DF2651" w:rsidP="00DF2651">
      <w:pPr>
        <w:spacing w:line="360" w:lineRule="auto"/>
        <w:jc w:val="thaiDistribute"/>
      </w:pPr>
    </w:p>
    <w:p w14:paraId="4C633360" w14:textId="77777777" w:rsidR="00DF2651" w:rsidRPr="0023508D" w:rsidRDefault="00DF2651" w:rsidP="00DF2651">
      <w:pPr>
        <w:spacing w:line="360" w:lineRule="auto"/>
        <w:jc w:val="thaiDistribute"/>
      </w:pPr>
      <w:r w:rsidRPr="0023508D">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23508D" w:rsidRDefault="00E615F6" w:rsidP="00E615F6">
      <w:pPr>
        <w:pStyle w:val="ListParagraph"/>
        <w:spacing w:line="360" w:lineRule="auto"/>
        <w:ind w:left="0"/>
        <w:jc w:val="thaiDistribute"/>
        <w:rPr>
          <w:rFonts w:ascii="Times New Roman" w:hAnsi="Times New Roman" w:cs="Times New Roman"/>
          <w:sz w:val="24"/>
          <w:szCs w:val="24"/>
        </w:rPr>
      </w:pPr>
    </w:p>
    <w:bookmarkStart w:id="206" w:name="_MON_1681539154"/>
    <w:bookmarkEnd w:id="206"/>
    <w:p w14:paraId="0425F971" w14:textId="67ACFB05" w:rsidR="00B0548B"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8" w14:anchorId="0C35B9CF">
          <v:shape id="_x0000_i1048" type="#_x0000_t75" style="width:382.5pt;height:7in" o:ole="" o:bordertopcolor="this" o:borderleftcolor="this" o:borderbottomcolor="this" o:borderrightcolor="this">
            <v:imagedata r:id="rId83" o:title=""/>
            <w10:bordertop type="single" width="4"/>
            <w10:borderleft type="single" width="4"/>
            <w10:borderbottom type="single" width="4"/>
            <w10:borderright type="single" width="4"/>
          </v:shape>
          <o:OLEObject Type="Embed" ProgID="Word.OpenDocumentText.12" ShapeID="_x0000_i1048" DrawAspect="Content" ObjectID="_1688208914" r:id="rId84"/>
        </w:object>
      </w:r>
    </w:p>
    <w:bookmarkStart w:id="207" w:name="_MON_1684873489"/>
    <w:bookmarkEnd w:id="207"/>
    <w:p w14:paraId="49FFAAED" w14:textId="4E402D14" w:rsidR="00DF265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17" w14:anchorId="0E7512B1">
          <v:shape id="_x0000_i1049" type="#_x0000_t75" style="width:382.5pt;height:522.75pt" o:ole="" o:bordertopcolor="this" o:borderleftcolor="this" o:borderbottomcolor="this" o:borderrightcolor="this">
            <v:imagedata r:id="rId85" o:title=""/>
            <w10:bordertop type="single" width="4"/>
            <w10:borderleft type="single" width="4"/>
            <w10:borderbottom type="single" width="4"/>
            <w10:borderright type="single" width="4"/>
          </v:shape>
          <o:OLEObject Type="Embed" ProgID="Word.OpenDocumentText.12" ShapeID="_x0000_i1049" DrawAspect="Content" ObjectID="_1688208915" r:id="rId86"/>
        </w:object>
      </w:r>
    </w:p>
    <w:bookmarkStart w:id="208" w:name="_MON_1684873533"/>
    <w:bookmarkEnd w:id="208"/>
    <w:p w14:paraId="19B12F9C" w14:textId="42788FB4" w:rsidR="00DF2651" w:rsidRPr="0023508D" w:rsidRDefault="00DF265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131" w14:anchorId="3D7C3935">
          <v:shape id="_x0000_i1050" type="#_x0000_t75" style="width:382.5pt;height:454.5pt"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50" DrawAspect="Content" ObjectID="_1688208916" r:id="rId88"/>
        </w:object>
      </w:r>
    </w:p>
    <w:bookmarkStart w:id="209" w:name="_MON_1684873634"/>
    <w:bookmarkEnd w:id="209"/>
    <w:p w14:paraId="68915C34" w14:textId="664BA199" w:rsidR="00DF265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32" w14:anchorId="248AC5AC">
          <v:shape id="_x0000_i1051" type="#_x0000_t75" style="width:382.5pt;height:523.5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51" DrawAspect="Content" ObjectID="_1688208917" r:id="rId90"/>
        </w:object>
      </w:r>
    </w:p>
    <w:bookmarkStart w:id="210" w:name="_MON_1684874418"/>
    <w:bookmarkEnd w:id="210"/>
    <w:p w14:paraId="5A713970" w14:textId="48C9429D" w:rsidR="00252E9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44B56756">
          <v:shape id="_x0000_i1052" type="#_x0000_t75" style="width:382.5pt;height:519pt"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2" DrawAspect="Content" ObjectID="_1688208918" r:id="rId92"/>
        </w:object>
      </w:r>
    </w:p>
    <w:bookmarkStart w:id="211" w:name="_MON_1684874474"/>
    <w:bookmarkEnd w:id="211"/>
    <w:p w14:paraId="6C0D564D" w14:textId="2BBE714D" w:rsidR="00252E91"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56B4BCEF">
          <v:shape id="_x0000_i1053" type="#_x0000_t75" style="width:382.5pt;height:525.75pt"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3" DrawAspect="Content" ObjectID="_1688208919" r:id="rId94"/>
        </w:object>
      </w:r>
    </w:p>
    <w:bookmarkStart w:id="212" w:name="_MON_1684874515"/>
    <w:bookmarkEnd w:id="212"/>
    <w:p w14:paraId="58348326" w14:textId="604FB87A"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71981C59">
          <v:shape id="_x0000_i1054" type="#_x0000_t75" style="width:382.5pt;height:525.7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4" DrawAspect="Content" ObjectID="_1688208920" r:id="rId96"/>
        </w:object>
      </w:r>
    </w:p>
    <w:bookmarkStart w:id="213" w:name="_MON_1684874578"/>
    <w:bookmarkEnd w:id="213"/>
    <w:p w14:paraId="67240763" w14:textId="5BED5BC7"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6C3C515B">
          <v:shape id="_x0000_i1055" type="#_x0000_t75" style="width:382.5pt;height:525.75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55" DrawAspect="Content" ObjectID="_1688208921" r:id="rId98"/>
        </w:object>
      </w:r>
    </w:p>
    <w:bookmarkStart w:id="214" w:name="_MON_1684874632"/>
    <w:bookmarkEnd w:id="214"/>
    <w:p w14:paraId="73D114A7" w14:textId="287BEA5D"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71232D2">
          <v:shape id="_x0000_i1056" type="#_x0000_t75" style="width:382.5pt;height:525.75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56" DrawAspect="Content" ObjectID="_1688208922" r:id="rId100"/>
        </w:object>
      </w:r>
    </w:p>
    <w:bookmarkStart w:id="215" w:name="_MON_1684874668"/>
    <w:bookmarkEnd w:id="215"/>
    <w:p w14:paraId="058DF491" w14:textId="7145EAC9"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1EC184C">
          <v:shape id="_x0000_i1057" type="#_x0000_t75" style="width:382.5pt;height:525.75pt"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57" DrawAspect="Content" ObjectID="_1688208923" r:id="rId102"/>
        </w:object>
      </w:r>
    </w:p>
    <w:bookmarkStart w:id="216" w:name="_MON_1684874739"/>
    <w:bookmarkEnd w:id="216"/>
    <w:p w14:paraId="16F0D122" w14:textId="4C7256E2"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2F93D3CE">
          <v:shape id="_x0000_i1058" type="#_x0000_t75" style="width:382.5pt;height:525.75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58" DrawAspect="Content" ObjectID="_1688208924" r:id="rId104"/>
        </w:object>
      </w:r>
    </w:p>
    <w:bookmarkStart w:id="217" w:name="_MON_1684874758"/>
    <w:bookmarkEnd w:id="217"/>
    <w:p w14:paraId="6F48103B" w14:textId="135937B0"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AA39B6C">
          <v:shape id="_x0000_i1059" type="#_x0000_t75" style="width:382.5pt;height:525.75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59" DrawAspect="Content" ObjectID="_1688208925" r:id="rId106"/>
        </w:object>
      </w:r>
    </w:p>
    <w:bookmarkStart w:id="218" w:name="_MON_1684874780"/>
    <w:bookmarkEnd w:id="218"/>
    <w:p w14:paraId="4C0BFCC0" w14:textId="2104C844"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02EC211A">
          <v:shape id="_x0000_i1060" type="#_x0000_t75" style="width:382.5pt;height:525.75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60" DrawAspect="Content" ObjectID="_1688208926" r:id="rId108"/>
        </w:object>
      </w:r>
    </w:p>
    <w:bookmarkStart w:id="219" w:name="_MON_1684874805"/>
    <w:bookmarkEnd w:id="219"/>
    <w:p w14:paraId="1DD096CA" w14:textId="6F622448"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714" w14:anchorId="663591AE">
          <v:shape id="_x0000_i1061" type="#_x0000_t75" style="width:382.5pt;height:275.25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61" DrawAspect="Content" ObjectID="_1688208927" r:id="rId110"/>
        </w:object>
      </w:r>
    </w:p>
    <w:p w14:paraId="3FDF2337" w14:textId="09CE36FE" w:rsidR="00B0548B" w:rsidRPr="0023508D" w:rsidRDefault="00B0548B" w:rsidP="000917E3">
      <w:pPr>
        <w:pStyle w:val="Caption"/>
        <w:jc w:val="center"/>
      </w:pPr>
      <w:bookmarkStart w:id="220" w:name="_Ref74246122"/>
      <w:bookmarkStart w:id="221" w:name="_Toc74189614"/>
      <w:bookmarkStart w:id="222" w:name="_Ref7428489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1</w:t>
        </w:r>
      </w:fldSimple>
      <w:bookmarkEnd w:id="220"/>
      <w:r w:rsidRPr="0023508D">
        <w:t xml:space="preserve"> </w:t>
      </w:r>
      <w:bookmarkStart w:id="223" w:name="_Ref74284610"/>
      <w:proofErr w:type="spellStart"/>
      <w:r w:rsidRPr="0023508D">
        <w:t>Javascript</w:t>
      </w:r>
      <w:proofErr w:type="spellEnd"/>
      <w:r w:rsidRPr="0023508D">
        <w:t xml:space="preserve"> Code Snippet of XDS Document Consumer Actor</w:t>
      </w:r>
      <w:bookmarkEnd w:id="221"/>
      <w:bookmarkEnd w:id="222"/>
      <w:bookmarkEnd w:id="223"/>
    </w:p>
    <w:p w14:paraId="7B22B895" w14:textId="77777777" w:rsidR="00B53E1D" w:rsidRPr="0023508D" w:rsidRDefault="00B53E1D" w:rsidP="00B53E1D">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br w:type="page"/>
      </w:r>
    </w:p>
    <w:p w14:paraId="10A3411B" w14:textId="06AABFCE" w:rsidR="00A34155" w:rsidRPr="0023508D" w:rsidRDefault="00A34155" w:rsidP="0084619E">
      <w:pPr>
        <w:pStyle w:val="Heading3"/>
      </w:pPr>
      <w:bookmarkStart w:id="224" w:name="CHAPTERIV_423"/>
      <w:r w:rsidRPr="0023508D">
        <w:lastRenderedPageBreak/>
        <w:t xml:space="preserve">4.2.3 XDS Document Registry Actor </w:t>
      </w:r>
    </w:p>
    <w:bookmarkEnd w:id="224"/>
    <w:p w14:paraId="29EE9502" w14:textId="00AD60A8" w:rsidR="000F728E" w:rsidRPr="0023508D" w:rsidRDefault="000F728E" w:rsidP="00B15085">
      <w:pPr>
        <w:spacing w:after="240" w:line="360" w:lineRule="auto"/>
        <w:jc w:val="thaiDistribute"/>
      </w:pPr>
      <w:r w:rsidRPr="0023508D">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23508D">
        <w:t xml:space="preserve"> The completed process flow of the XDS Document Registry Actor is shown in pseudocode </w:t>
      </w:r>
      <w:r w:rsidR="00B15085" w:rsidRPr="0023508D">
        <w:fldChar w:fldCharType="begin" w:fldLock="1"/>
      </w:r>
      <w:r w:rsidR="00B15085" w:rsidRPr="0023508D">
        <w:instrText xml:space="preserve"> REF _Ref74252675 \h </w:instrText>
      </w:r>
      <w:r w:rsidR="0023508D" w:rsidRPr="0023508D">
        <w:instrText xml:space="preserve"> \* MERGEFORMAT </w:instrText>
      </w:r>
      <w:r w:rsidR="00B15085" w:rsidRPr="0023508D">
        <w:fldChar w:fldCharType="separate"/>
      </w:r>
      <w:r w:rsidR="00454CE9" w:rsidRPr="0023508D">
        <w:t xml:space="preserve">Figure </w:t>
      </w:r>
      <w:r w:rsidR="00454CE9" w:rsidRPr="0023508D">
        <w:rPr>
          <w:noProof/>
        </w:rPr>
        <w:t>4</w:t>
      </w:r>
      <w:r w:rsidR="00454CE9" w:rsidRPr="0023508D">
        <w:noBreakHyphen/>
      </w:r>
      <w:r w:rsidR="00454CE9" w:rsidRPr="0023508D">
        <w:rPr>
          <w:noProof/>
        </w:rPr>
        <w:t>32</w:t>
      </w:r>
      <w:r w:rsidR="00B15085" w:rsidRPr="0023508D">
        <w:fldChar w:fldCharType="end"/>
      </w:r>
      <w:r w:rsidR="00B15085" w:rsidRPr="0023508D">
        <w:t>. The Actor will wait until receiving the XML message transaction and react differently to ITI-42 and ITI-18 transactions.</w:t>
      </w:r>
    </w:p>
    <w:bookmarkStart w:id="225" w:name="_MON_1684871011"/>
    <w:bookmarkEnd w:id="225"/>
    <w:p w14:paraId="0E4A9060" w14:textId="77777777" w:rsidR="00B15085" w:rsidRPr="0023508D" w:rsidRDefault="00B15085" w:rsidP="00B15085">
      <w:pPr>
        <w:keepNext/>
        <w:spacing w:line="360" w:lineRule="auto"/>
        <w:jc w:val="thaiDistribute"/>
      </w:pPr>
      <w:r w:rsidRPr="0023508D">
        <w:object w:dxaOrig="9360" w:dyaOrig="5371" w14:anchorId="1BDD27BF">
          <v:shape id="_x0000_i1062" type="#_x0000_t75" style="width:411pt;height:236.25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2" DrawAspect="Content" ObjectID="_1688208928" r:id="rId112"/>
        </w:object>
      </w:r>
    </w:p>
    <w:p w14:paraId="5D915903" w14:textId="7EBA36BC" w:rsidR="00B15085" w:rsidRPr="0023508D" w:rsidRDefault="00B15085" w:rsidP="00FA122C">
      <w:pPr>
        <w:pStyle w:val="Caption"/>
        <w:spacing w:after="240"/>
        <w:jc w:val="center"/>
      </w:pPr>
      <w:bookmarkStart w:id="226" w:name="_Ref74252675"/>
      <w:bookmarkStart w:id="227" w:name="_Ref7428490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2</w:t>
        </w:r>
      </w:fldSimple>
      <w:bookmarkEnd w:id="226"/>
      <w:r w:rsidRPr="0023508D">
        <w:t xml:space="preserve"> </w:t>
      </w:r>
      <w:bookmarkStart w:id="228" w:name="_Ref74284614"/>
      <w:r w:rsidRPr="0023508D">
        <w:t>Pseudocode showing the process flow of the XDS Document Registry Actor</w:t>
      </w:r>
      <w:bookmarkEnd w:id="227"/>
      <w:bookmarkEnd w:id="228"/>
    </w:p>
    <w:p w14:paraId="3768C350" w14:textId="5F718988" w:rsidR="000F728E" w:rsidRPr="0023508D" w:rsidRDefault="00C90368" w:rsidP="00B15085">
      <w:pPr>
        <w:spacing w:after="240" w:line="360" w:lineRule="auto"/>
        <w:jc w:val="thaiDistribute"/>
      </w:pPr>
      <w:r w:rsidRPr="0023508D">
        <w:tab/>
      </w:r>
      <w:r w:rsidR="00F705D4" w:rsidRPr="0023508D">
        <w:t xml:space="preserve">Unlike the XDS Document Repository Actor and XDS Document Consumer Actor, the XDS Document Registry was made to act as the medium between the native system and the Blockchain </w:t>
      </w:r>
      <w:proofErr w:type="spellStart"/>
      <w:r w:rsidR="00F705D4" w:rsidRPr="0023508D">
        <w:t>Smartcontract</w:t>
      </w:r>
      <w:proofErr w:type="spellEnd"/>
      <w:r w:rsidR="00F705D4" w:rsidRPr="0023508D">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23508D">
        <w:t>Javascript</w:t>
      </w:r>
      <w:proofErr w:type="spellEnd"/>
      <w:r w:rsidR="00F705D4" w:rsidRPr="0023508D">
        <w:t xml:space="preserve"> native program part and </w:t>
      </w:r>
      <w:proofErr w:type="spellStart"/>
      <w:r w:rsidR="00F705D4" w:rsidRPr="0023508D">
        <w:t>Smartcontract</w:t>
      </w:r>
      <w:proofErr w:type="spellEnd"/>
      <w:r w:rsidR="00F705D4" w:rsidRPr="0023508D">
        <w:t xml:space="preserve"> part.</w:t>
      </w:r>
    </w:p>
    <w:p w14:paraId="666A555E" w14:textId="77777777" w:rsidR="00FA122C" w:rsidRPr="0023508D" w:rsidRDefault="00FA122C"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br w:type="page"/>
      </w:r>
    </w:p>
    <w:p w14:paraId="4A5418D4" w14:textId="1F8369B0" w:rsidR="00FA122C"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r>
      <w:r w:rsidR="00A34155" w:rsidRPr="0023508D">
        <w:rPr>
          <w:rFonts w:ascii="Times New Roman" w:hAnsi="Times New Roman" w:cs="Times New Roman"/>
          <w:sz w:val="24"/>
          <w:szCs w:val="24"/>
        </w:rPr>
        <w:t>4.2.3.</w:t>
      </w:r>
      <w:r w:rsidR="00520F31" w:rsidRPr="0023508D">
        <w:rPr>
          <w:rFonts w:ascii="Times New Roman" w:hAnsi="Times New Roman" w:cs="Times New Roman"/>
          <w:sz w:val="24"/>
          <w:szCs w:val="24"/>
        </w:rPr>
        <w:t>1</w:t>
      </w:r>
      <w:r w:rsidR="00A34155" w:rsidRPr="0023508D">
        <w:rPr>
          <w:rFonts w:ascii="Times New Roman" w:hAnsi="Times New Roman" w:cs="Times New Roman"/>
          <w:sz w:val="24"/>
          <w:szCs w:val="24"/>
        </w:rPr>
        <w:t xml:space="preserve"> Implementing Document Register </w:t>
      </w:r>
      <w:r w:rsidR="001E0F16" w:rsidRPr="0023508D">
        <w:rPr>
          <w:rFonts w:ascii="Times New Roman" w:hAnsi="Times New Roman" w:cs="Times New Roman"/>
          <w:sz w:val="24"/>
          <w:szCs w:val="24"/>
        </w:rPr>
        <w:t>F</w:t>
      </w:r>
      <w:r w:rsidR="00A34155" w:rsidRPr="0023508D">
        <w:rPr>
          <w:rFonts w:ascii="Times New Roman" w:hAnsi="Times New Roman" w:cs="Times New Roman"/>
          <w:sz w:val="24"/>
          <w:szCs w:val="24"/>
        </w:rPr>
        <w:t>unction</w:t>
      </w:r>
    </w:p>
    <w:p w14:paraId="27863C71" w14:textId="084B9A06"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4.2.3.1.1 Native</w:t>
      </w:r>
      <w:r w:rsidR="002E0267" w:rsidRPr="0023508D">
        <w:rPr>
          <w:rFonts w:ascii="Times New Roman" w:hAnsi="Times New Roman" w:cs="Times New Roman"/>
          <w:sz w:val="24"/>
          <w:szCs w:val="24"/>
        </w:rPr>
        <w:t>-S</w:t>
      </w:r>
      <w:r w:rsidR="000F728E" w:rsidRPr="0023508D">
        <w:rPr>
          <w:rFonts w:ascii="Times New Roman" w:hAnsi="Times New Roman" w:cs="Times New Roman"/>
          <w:sz w:val="24"/>
          <w:szCs w:val="24"/>
        </w:rPr>
        <w:t xml:space="preserve">ide </w:t>
      </w:r>
      <w:proofErr w:type="spellStart"/>
      <w:r w:rsidR="000F728E" w:rsidRPr="0023508D">
        <w:rPr>
          <w:rFonts w:ascii="Times New Roman" w:hAnsi="Times New Roman" w:cs="Times New Roman"/>
          <w:sz w:val="24"/>
          <w:szCs w:val="24"/>
        </w:rPr>
        <w:t>Javascript</w:t>
      </w:r>
      <w:proofErr w:type="spellEnd"/>
      <w:r w:rsidR="000F728E" w:rsidRPr="0023508D">
        <w:rPr>
          <w:rFonts w:ascii="Times New Roman" w:hAnsi="Times New Roman" w:cs="Times New Roman"/>
          <w:sz w:val="24"/>
          <w:szCs w:val="24"/>
        </w:rPr>
        <w:t xml:space="preserve"> </w:t>
      </w:r>
      <w:r w:rsidR="002E0267" w:rsidRPr="0023508D">
        <w:rPr>
          <w:rFonts w:ascii="Times New Roman" w:hAnsi="Times New Roman" w:cs="Times New Roman"/>
          <w:sz w:val="24"/>
          <w:szCs w:val="24"/>
        </w:rPr>
        <w:t>P</w:t>
      </w:r>
      <w:r w:rsidR="000F728E" w:rsidRPr="0023508D">
        <w:rPr>
          <w:rFonts w:ascii="Times New Roman" w:hAnsi="Times New Roman" w:cs="Times New Roman"/>
          <w:sz w:val="24"/>
          <w:szCs w:val="24"/>
        </w:rPr>
        <w:t>rogram</w:t>
      </w:r>
    </w:p>
    <w:p w14:paraId="15FB41F5" w14:textId="01AC2BA7" w:rsidR="00D84940" w:rsidRPr="0023508D" w:rsidRDefault="00D84940" w:rsidP="00EC78E2">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EC78E2" w:rsidRPr="0023508D">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23508D">
        <w:rPr>
          <w:rFonts w:ascii="Times New Roman" w:hAnsi="Times New Roman" w:cs="Times New Roman"/>
          <w:sz w:val="24"/>
          <w:szCs w:val="24"/>
        </w:rPr>
        <w:t>Smartcontract</w:t>
      </w:r>
      <w:proofErr w:type="spellEnd"/>
      <w:r w:rsidR="00EC78E2" w:rsidRPr="0023508D">
        <w:rPr>
          <w:rFonts w:ascii="Times New Roman" w:hAnsi="Times New Roman" w:cs="Times New Roman"/>
          <w:sz w:val="24"/>
          <w:szCs w:val="24"/>
        </w:rPr>
        <w:t xml:space="preserve"> compatible format.  </w:t>
      </w:r>
      <w:r w:rsidR="00441267" w:rsidRPr="0023508D">
        <w:rPr>
          <w:rFonts w:ascii="Times New Roman" w:hAnsi="Times New Roman" w:cs="Times New Roman"/>
          <w:sz w:val="24"/>
          <w:szCs w:val="24"/>
        </w:rPr>
        <w:fldChar w:fldCharType="begin" w:fldLock="1"/>
      </w:r>
      <w:r w:rsidR="00441267" w:rsidRPr="0023508D">
        <w:rPr>
          <w:rFonts w:ascii="Times New Roman" w:hAnsi="Times New Roman" w:cs="Times New Roman"/>
          <w:sz w:val="24"/>
          <w:szCs w:val="24"/>
        </w:rPr>
        <w:instrText xml:space="preserve"> REF _Ref74253701 \h </w:instrText>
      </w:r>
      <w:r w:rsidR="0023508D" w:rsidRPr="0023508D">
        <w:rPr>
          <w:rFonts w:ascii="Times New Roman" w:hAnsi="Times New Roman" w:cs="Times New Roman"/>
          <w:sz w:val="24"/>
          <w:szCs w:val="24"/>
        </w:rPr>
        <w:instrText xml:space="preserve"> \* MERGEFORMAT </w:instrText>
      </w:r>
      <w:r w:rsidR="00441267" w:rsidRPr="0023508D">
        <w:rPr>
          <w:rFonts w:ascii="Times New Roman" w:hAnsi="Times New Roman" w:cs="Times New Roman"/>
          <w:sz w:val="24"/>
          <w:szCs w:val="24"/>
        </w:rPr>
      </w:r>
      <w:r w:rsidR="00441267"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3</w:t>
      </w:r>
      <w:r w:rsidR="00441267" w:rsidRPr="0023508D">
        <w:rPr>
          <w:rFonts w:ascii="Times New Roman" w:hAnsi="Times New Roman" w:cs="Times New Roman"/>
          <w:sz w:val="24"/>
          <w:szCs w:val="24"/>
        </w:rPr>
        <w:fldChar w:fldCharType="end"/>
      </w:r>
      <w:r w:rsidR="00441267" w:rsidRPr="0023508D">
        <w:rPr>
          <w:rFonts w:ascii="Times New Roman" w:hAnsi="Times New Roman" w:cs="Times New Roman"/>
          <w:sz w:val="24"/>
          <w:szCs w:val="24"/>
        </w:rPr>
        <w:t xml:space="preserve"> </w:t>
      </w:r>
      <w:r w:rsidR="00EC78E2" w:rsidRPr="0023508D">
        <w:rPr>
          <w:rFonts w:ascii="Times New Roman" w:hAnsi="Times New Roman" w:cs="Times New Roman"/>
          <w:sz w:val="24"/>
          <w:szCs w:val="24"/>
        </w:rPr>
        <w:t xml:space="preserve">is the pseudocode showing the process flow for the </w:t>
      </w:r>
      <w:proofErr w:type="spellStart"/>
      <w:r w:rsidR="00EC78E2" w:rsidRPr="0023508D">
        <w:rPr>
          <w:rFonts w:ascii="Times New Roman" w:hAnsi="Times New Roman" w:cs="Times New Roman"/>
          <w:sz w:val="24"/>
          <w:szCs w:val="24"/>
        </w:rPr>
        <w:t>Javascript</w:t>
      </w:r>
      <w:proofErr w:type="spellEnd"/>
      <w:r w:rsidR="00EC78E2" w:rsidRPr="0023508D">
        <w:rPr>
          <w:rFonts w:ascii="Times New Roman" w:hAnsi="Times New Roman" w:cs="Times New Roman"/>
          <w:sz w:val="24"/>
          <w:szCs w:val="24"/>
        </w:rPr>
        <w:t xml:space="preserve"> program handling the ITI-42 transaction until converted into the </w:t>
      </w:r>
      <w:proofErr w:type="spellStart"/>
      <w:r w:rsidR="00EC78E2" w:rsidRPr="0023508D">
        <w:rPr>
          <w:rFonts w:ascii="Times New Roman" w:hAnsi="Times New Roman" w:cs="Times New Roman"/>
          <w:sz w:val="24"/>
          <w:szCs w:val="24"/>
        </w:rPr>
        <w:t>Smartcontract</w:t>
      </w:r>
      <w:proofErr w:type="spellEnd"/>
      <w:r w:rsidR="00EC78E2" w:rsidRPr="0023508D">
        <w:rPr>
          <w:rFonts w:ascii="Times New Roman" w:hAnsi="Times New Roman" w:cs="Times New Roman"/>
          <w:sz w:val="24"/>
          <w:szCs w:val="24"/>
        </w:rPr>
        <w:t xml:space="preserve"> compatible format. </w:t>
      </w:r>
      <w:r w:rsidR="00062749" w:rsidRPr="0023508D">
        <w:rPr>
          <w:rFonts w:ascii="Times New Roman" w:hAnsi="Times New Roman" w:cs="Times New Roman"/>
          <w:sz w:val="24"/>
          <w:szCs w:val="24"/>
        </w:rPr>
        <w:fldChar w:fldCharType="begin" w:fldLock="1"/>
      </w:r>
      <w:r w:rsidR="00062749" w:rsidRPr="0023508D">
        <w:rPr>
          <w:rFonts w:ascii="Times New Roman" w:hAnsi="Times New Roman" w:cs="Times New Roman"/>
          <w:sz w:val="24"/>
          <w:szCs w:val="24"/>
        </w:rPr>
        <w:instrText xml:space="preserve"> REF _Ref74253853 \h </w:instrText>
      </w:r>
      <w:r w:rsidR="0023508D" w:rsidRPr="0023508D">
        <w:rPr>
          <w:rFonts w:ascii="Times New Roman" w:hAnsi="Times New Roman" w:cs="Times New Roman"/>
          <w:sz w:val="24"/>
          <w:szCs w:val="24"/>
        </w:rPr>
        <w:instrText xml:space="preserve"> \* MERGEFORMAT </w:instrText>
      </w:r>
      <w:r w:rsidR="00062749" w:rsidRPr="0023508D">
        <w:rPr>
          <w:rFonts w:ascii="Times New Roman" w:hAnsi="Times New Roman" w:cs="Times New Roman"/>
          <w:sz w:val="24"/>
          <w:szCs w:val="24"/>
        </w:rPr>
      </w:r>
      <w:r w:rsidR="0006274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4</w:t>
      </w:r>
      <w:r w:rsidR="00062749" w:rsidRPr="0023508D">
        <w:rPr>
          <w:rFonts w:ascii="Times New Roman" w:hAnsi="Times New Roman" w:cs="Times New Roman"/>
          <w:sz w:val="24"/>
          <w:szCs w:val="24"/>
        </w:rPr>
        <w:fldChar w:fldCharType="end"/>
      </w:r>
      <w:r w:rsidR="00062749" w:rsidRPr="0023508D">
        <w:rPr>
          <w:rFonts w:ascii="Times New Roman" w:hAnsi="Times New Roman" w:cs="Times New Roman"/>
          <w:sz w:val="24"/>
          <w:szCs w:val="24"/>
        </w:rPr>
        <w:t xml:space="preserve"> to </w:t>
      </w:r>
      <w:r w:rsidR="00062749" w:rsidRPr="0023508D">
        <w:rPr>
          <w:rFonts w:ascii="Times New Roman" w:hAnsi="Times New Roman" w:cs="Times New Roman"/>
          <w:sz w:val="24"/>
          <w:szCs w:val="24"/>
        </w:rPr>
        <w:fldChar w:fldCharType="begin" w:fldLock="1"/>
      </w:r>
      <w:r w:rsidR="00062749" w:rsidRPr="0023508D">
        <w:rPr>
          <w:rFonts w:ascii="Times New Roman" w:hAnsi="Times New Roman" w:cs="Times New Roman"/>
          <w:sz w:val="24"/>
          <w:szCs w:val="24"/>
        </w:rPr>
        <w:instrText xml:space="preserve"> REF _Ref74253860 \h </w:instrText>
      </w:r>
      <w:r w:rsidR="0023508D" w:rsidRPr="0023508D">
        <w:rPr>
          <w:rFonts w:ascii="Times New Roman" w:hAnsi="Times New Roman" w:cs="Times New Roman"/>
          <w:sz w:val="24"/>
          <w:szCs w:val="24"/>
        </w:rPr>
        <w:instrText xml:space="preserve"> \* MERGEFORMAT </w:instrText>
      </w:r>
      <w:r w:rsidR="00062749" w:rsidRPr="0023508D">
        <w:rPr>
          <w:rFonts w:ascii="Times New Roman" w:hAnsi="Times New Roman" w:cs="Times New Roman"/>
          <w:sz w:val="24"/>
          <w:szCs w:val="24"/>
        </w:rPr>
      </w:r>
      <w:r w:rsidR="0006274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9</w:t>
      </w:r>
      <w:r w:rsidR="00062749" w:rsidRPr="0023508D">
        <w:rPr>
          <w:rFonts w:ascii="Times New Roman" w:hAnsi="Times New Roman" w:cs="Times New Roman"/>
          <w:sz w:val="24"/>
          <w:szCs w:val="24"/>
        </w:rPr>
        <w:fldChar w:fldCharType="end"/>
      </w:r>
      <w:r w:rsidR="00EC78E2" w:rsidRPr="0023508D">
        <w:rPr>
          <w:rFonts w:ascii="Times New Roman" w:hAnsi="Times New Roman" w:cs="Times New Roman"/>
          <w:sz w:val="24"/>
          <w:szCs w:val="24"/>
        </w:rPr>
        <w:t xml:space="preserve"> showing the </w:t>
      </w:r>
      <w:proofErr w:type="spellStart"/>
      <w:r w:rsidR="00EC78E2" w:rsidRPr="0023508D">
        <w:rPr>
          <w:rFonts w:ascii="Times New Roman" w:hAnsi="Times New Roman" w:cs="Times New Roman"/>
          <w:sz w:val="24"/>
          <w:szCs w:val="24"/>
        </w:rPr>
        <w:t>Javascript</w:t>
      </w:r>
      <w:proofErr w:type="spellEnd"/>
      <w:r w:rsidR="00EC78E2" w:rsidRPr="0023508D">
        <w:rPr>
          <w:rFonts w:ascii="Times New Roman" w:hAnsi="Times New Roman" w:cs="Times New Roman"/>
          <w:sz w:val="24"/>
          <w:szCs w:val="24"/>
        </w:rPr>
        <w:t xml:space="preserve"> code snippet of XDS Document Registry which i</w:t>
      </w:r>
      <w:r w:rsidR="005654B9" w:rsidRPr="0023508D">
        <w:rPr>
          <w:rFonts w:ascii="Times New Roman" w:hAnsi="Times New Roman" w:cs="Times New Roman"/>
          <w:sz w:val="24"/>
          <w:szCs w:val="24"/>
        </w:rPr>
        <w:t>s</w:t>
      </w:r>
      <w:r w:rsidR="00EC78E2" w:rsidRPr="0023508D">
        <w:rPr>
          <w:rFonts w:ascii="Times New Roman" w:hAnsi="Times New Roman" w:cs="Times New Roman"/>
          <w:sz w:val="24"/>
          <w:szCs w:val="24"/>
        </w:rPr>
        <w:t xml:space="preserve"> the part dealing with ITI-42 transaction and Document Registering Function.</w:t>
      </w:r>
    </w:p>
    <w:p w14:paraId="0610DFD7" w14:textId="77777777" w:rsidR="00FA122C" w:rsidRPr="0023508D" w:rsidRDefault="00FA122C" w:rsidP="00FA122C">
      <w:pPr>
        <w:pStyle w:val="ListParagraph"/>
        <w:spacing w:after="0" w:line="360" w:lineRule="auto"/>
        <w:ind w:left="0"/>
        <w:jc w:val="thaiDistribute"/>
        <w:rPr>
          <w:rFonts w:ascii="Times New Roman" w:hAnsi="Times New Roman" w:cs="Times New Roman"/>
          <w:sz w:val="24"/>
          <w:szCs w:val="24"/>
        </w:rPr>
      </w:pPr>
    </w:p>
    <w:bookmarkStart w:id="229" w:name="_MON_1684871854"/>
    <w:bookmarkEnd w:id="229"/>
    <w:p w14:paraId="1091AFF2" w14:textId="77777777" w:rsidR="002F47DC" w:rsidRPr="0023508D" w:rsidRDefault="00FA122C" w:rsidP="002F47D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611" w14:anchorId="5F150DD9">
          <v:shape id="_x0000_i1063" type="#_x0000_t75" style="width:412.5pt;height:70.5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3" DrawAspect="Content" ObjectID="_1688208929" r:id="rId114"/>
        </w:object>
      </w:r>
    </w:p>
    <w:p w14:paraId="4C9E9E20" w14:textId="1782B2E7" w:rsidR="00FA122C" w:rsidRPr="0023508D" w:rsidRDefault="002F47DC" w:rsidP="002F47DC">
      <w:pPr>
        <w:pStyle w:val="Caption"/>
        <w:jc w:val="center"/>
      </w:pPr>
      <w:bookmarkStart w:id="230" w:name="_Ref74253701"/>
      <w:bookmarkStart w:id="231" w:name="_Ref7428490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3</w:t>
        </w:r>
      </w:fldSimple>
      <w:bookmarkEnd w:id="230"/>
      <w:r w:rsidRPr="0023508D">
        <w:t xml:space="preserve"> </w:t>
      </w:r>
      <w:bookmarkStart w:id="232" w:name="_Ref74284619"/>
      <w:r w:rsidRPr="0023508D">
        <w:t>The pseudocode showing the process flow of XDS Document Registry Actor for Document Registering Function</w:t>
      </w:r>
      <w:bookmarkEnd w:id="231"/>
      <w:bookmarkEnd w:id="232"/>
    </w:p>
    <w:bookmarkStart w:id="233" w:name="_MON_1681538368"/>
    <w:bookmarkEnd w:id="233"/>
    <w:p w14:paraId="36824CF3" w14:textId="77777777" w:rsidR="001C74CA" w:rsidRPr="0023508D" w:rsidRDefault="001C74CA" w:rsidP="00FA122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937" w14:anchorId="61B0E934">
          <v:shape id="_x0000_i1064" type="#_x0000_t75" style="width:423pt;height:540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4" DrawAspect="Content" ObjectID="_1688208930" r:id="rId116"/>
        </w:object>
      </w:r>
    </w:p>
    <w:p w14:paraId="3FCEDAF2" w14:textId="7A35132B" w:rsidR="001C74CA" w:rsidRPr="0023508D" w:rsidRDefault="001C74CA" w:rsidP="00FA122C">
      <w:pPr>
        <w:pStyle w:val="Caption"/>
        <w:jc w:val="center"/>
        <w:rPr>
          <w:i/>
          <w:iCs/>
        </w:rPr>
      </w:pPr>
      <w:bookmarkStart w:id="234" w:name="_Ref74253853"/>
      <w:bookmarkStart w:id="235" w:name="_Toc74189615"/>
      <w:bookmarkStart w:id="236" w:name="_Ref7428490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4</w:t>
        </w:r>
      </w:fldSimple>
      <w:bookmarkEnd w:id="234"/>
      <w:r w:rsidRPr="0023508D">
        <w:t xml:space="preserve"> </w:t>
      </w:r>
      <w:bookmarkStart w:id="237" w:name="_Ref74284633"/>
      <w:proofErr w:type="spellStart"/>
      <w:r w:rsidRPr="0023508D">
        <w:t>Javascript</w:t>
      </w:r>
      <w:proofErr w:type="spellEnd"/>
      <w:r w:rsidRPr="0023508D">
        <w:t xml:space="preserve"> Code Snippet of XDS Document Registry Actor</w:t>
      </w:r>
      <w:r w:rsidRPr="0023508D">
        <w:br/>
        <w:t>Node Module import declaration and TCP Socket message receiver section</w:t>
      </w:r>
      <w:bookmarkEnd w:id="235"/>
      <w:bookmarkEnd w:id="236"/>
      <w:bookmarkEnd w:id="237"/>
    </w:p>
    <w:bookmarkStart w:id="238" w:name="_MON_1681539471"/>
    <w:bookmarkEnd w:id="238"/>
    <w:p w14:paraId="7DB2597E"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7864" w14:anchorId="5AEF6347">
          <v:shape id="_x0000_i1065" type="#_x0000_t75" style="width:423pt;height:355.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65" DrawAspect="Content" ObjectID="_1688208931" r:id="rId118"/>
        </w:object>
      </w:r>
    </w:p>
    <w:p w14:paraId="3E201FF9" w14:textId="2F6CBA8C" w:rsidR="001C74CA" w:rsidRPr="0023508D" w:rsidRDefault="001C74CA" w:rsidP="00062749">
      <w:pPr>
        <w:pStyle w:val="Caption"/>
        <w:jc w:val="center"/>
        <w:rPr>
          <w:i/>
          <w:iCs/>
        </w:rPr>
      </w:pPr>
      <w:bookmarkStart w:id="239" w:name="_Ref74284173"/>
      <w:bookmarkStart w:id="240" w:name="_Toc74189616"/>
      <w:bookmarkStart w:id="241" w:name="_Ref7428491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5</w:t>
        </w:r>
      </w:fldSimple>
      <w:bookmarkEnd w:id="239"/>
      <w:r w:rsidRPr="0023508D">
        <w:t xml:space="preserve"> </w:t>
      </w:r>
      <w:bookmarkStart w:id="242" w:name="_Ref74284640"/>
      <w:r w:rsidRPr="0023508D">
        <w:t>XDS Document Registry Actor</w:t>
      </w:r>
      <w:r w:rsidRPr="0023508D">
        <w:br/>
        <w:t>This section checks if receiving message is ITI-42 or ITI-18 identified by its header</w:t>
      </w:r>
      <w:bookmarkEnd w:id="240"/>
      <w:bookmarkEnd w:id="241"/>
      <w:bookmarkEnd w:id="242"/>
    </w:p>
    <w:bookmarkStart w:id="243" w:name="_MON_1681540376"/>
    <w:bookmarkEnd w:id="243"/>
    <w:p w14:paraId="71776E31"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17" w14:anchorId="2CC09082">
          <v:shape id="_x0000_i1066" type="#_x0000_t75" style="width:423pt;height:579.75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66" DrawAspect="Content" ObjectID="_1688208932" r:id="rId120"/>
        </w:object>
      </w:r>
    </w:p>
    <w:p w14:paraId="4B4B706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44" w:name="_MON_1681541309"/>
    <w:bookmarkEnd w:id="244"/>
    <w:p w14:paraId="1E3BB7A6" w14:textId="77777777" w:rsidR="001C74CA" w:rsidRPr="0023508D" w:rsidRDefault="001C74CA" w:rsidP="00062749">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44" w14:anchorId="72748C69">
          <v:shape id="_x0000_i1067" type="#_x0000_t75" style="width:423pt;height:576.75pt"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67" DrawAspect="Content" ObjectID="_1688208933" r:id="rId122"/>
        </w:object>
      </w:r>
    </w:p>
    <w:p w14:paraId="02BCD4A5" w14:textId="4AC6F0F5" w:rsidR="004B70A0" w:rsidRPr="0023508D" w:rsidRDefault="004B70A0" w:rsidP="00062749">
      <w:pPr>
        <w:pStyle w:val="Caption"/>
        <w:jc w:val="center"/>
        <w:rPr>
          <w:i/>
          <w:iCs/>
        </w:rPr>
      </w:pPr>
      <w:bookmarkStart w:id="245" w:name="_Ref74284176"/>
      <w:bookmarkStart w:id="246" w:name="_Toc74189617"/>
      <w:bookmarkStart w:id="247" w:name="_Ref74284918"/>
      <w:bookmarkStart w:id="248" w:name="_Hlk7092814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6</w:t>
        </w:r>
      </w:fldSimple>
      <w:bookmarkEnd w:id="245"/>
      <w:r w:rsidRPr="0023508D">
        <w:t xml:space="preserve"> </w:t>
      </w:r>
      <w:bookmarkStart w:id="249" w:name="_Ref74284645"/>
      <w:r w:rsidRPr="0023508D">
        <w:t>XDS Document Registry Actor</w:t>
      </w:r>
      <w:r w:rsidRPr="0023508D">
        <w:br/>
        <w:t>Declaration of JSON variable to store all Metadata attributes by its position in the format</w:t>
      </w:r>
      <w:bookmarkEnd w:id="246"/>
      <w:bookmarkEnd w:id="247"/>
      <w:bookmarkEnd w:id="249"/>
    </w:p>
    <w:p w14:paraId="6AFF3987" w14:textId="77777777" w:rsidR="001C74CA" w:rsidRPr="0023508D" w:rsidRDefault="001C74CA" w:rsidP="001C74CA">
      <w:pPr>
        <w:pStyle w:val="ListParagraph"/>
        <w:spacing w:line="360" w:lineRule="auto"/>
        <w:ind w:left="0"/>
        <w:jc w:val="center"/>
        <w:rPr>
          <w:rFonts w:ascii="Times New Roman" w:hAnsi="Times New Roman" w:cs="Times New Roman"/>
          <w:sz w:val="24"/>
          <w:szCs w:val="24"/>
        </w:rPr>
      </w:pPr>
    </w:p>
    <w:p w14:paraId="5C4EE741" w14:textId="77777777" w:rsidR="001C74CA" w:rsidRPr="0023508D" w:rsidRDefault="001C74CA" w:rsidP="001C74CA">
      <w:pPr>
        <w:pStyle w:val="ListParagraph"/>
        <w:spacing w:line="360" w:lineRule="auto"/>
        <w:ind w:left="0"/>
        <w:jc w:val="center"/>
        <w:rPr>
          <w:rFonts w:ascii="Times New Roman" w:hAnsi="Times New Roman" w:cs="Times New Roman"/>
          <w:sz w:val="24"/>
          <w:szCs w:val="24"/>
        </w:rPr>
      </w:pPr>
    </w:p>
    <w:bookmarkEnd w:id="248"/>
    <w:bookmarkStart w:id="250" w:name="_MON_1681541333"/>
    <w:bookmarkEnd w:id="250"/>
    <w:p w14:paraId="5A0A8227"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982" w14:anchorId="7C3B9964">
          <v:shape id="_x0000_i1068" type="#_x0000_t75" style="width:423pt;height:315.75pt" o:ole="" o:bordertopcolor="this" o:borderleftcolor="this" o:borderbottomcolor="this" o:borderrightcolor="this">
            <v:imagedata r:id="rId123" o:title=""/>
            <w10:bordertop type="single" width="4"/>
            <w10:borderleft type="single" width="4"/>
            <w10:borderbottom type="single" width="4"/>
            <w10:borderright type="single" width="4"/>
          </v:shape>
          <o:OLEObject Type="Embed" ProgID="Word.OpenDocumentText.12" ShapeID="_x0000_i1068" DrawAspect="Content" ObjectID="_1688208934" r:id="rId124"/>
        </w:object>
      </w:r>
    </w:p>
    <w:p w14:paraId="602FEE54" w14:textId="42AE38D7" w:rsidR="001C74CA" w:rsidRPr="0023508D" w:rsidRDefault="001C74CA" w:rsidP="00062749">
      <w:pPr>
        <w:pStyle w:val="Caption"/>
        <w:jc w:val="center"/>
        <w:rPr>
          <w:i/>
          <w:iCs/>
        </w:rPr>
      </w:pPr>
      <w:bookmarkStart w:id="251" w:name="_Ref74284180"/>
      <w:bookmarkStart w:id="252" w:name="_Toc74189618"/>
      <w:bookmarkStart w:id="253" w:name="_Ref7428492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7</w:t>
        </w:r>
      </w:fldSimple>
      <w:bookmarkEnd w:id="251"/>
      <w:r w:rsidRPr="0023508D">
        <w:t xml:space="preserve"> </w:t>
      </w:r>
      <w:bookmarkStart w:id="254" w:name="_Ref74284655"/>
      <w:r w:rsidRPr="0023508D">
        <w:t>XDS Document Registry Actor</w:t>
      </w:r>
      <w:r w:rsidRPr="0023508D">
        <w:br/>
        <w:t>Define variable of each Metadata attribute UUID label following IHE ITI Framework</w:t>
      </w:r>
      <w:bookmarkEnd w:id="252"/>
      <w:bookmarkEnd w:id="253"/>
      <w:bookmarkEnd w:id="254"/>
    </w:p>
    <w:p w14:paraId="29D6F66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5" w:name="_MON_1681541082"/>
    <w:bookmarkEnd w:id="255"/>
    <w:p w14:paraId="36B7270E"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011" w14:anchorId="15789E45">
          <v:shape id="_x0000_i1069" type="#_x0000_t75" style="width:423pt;height:498pt" o:ole="" o:bordertopcolor="this" o:borderleftcolor="this" o:borderbottomcolor="this" o:borderrightcolor="this">
            <v:imagedata r:id="rId125" o:title=""/>
            <w10:bordertop type="single" width="4"/>
            <w10:borderleft type="single" width="4"/>
            <w10:borderbottom type="single" width="4"/>
            <w10:borderright type="single" width="4"/>
          </v:shape>
          <o:OLEObject Type="Embed" ProgID="Word.OpenDocumentText.12" ShapeID="_x0000_i1069" DrawAspect="Content" ObjectID="_1688208935" r:id="rId126"/>
        </w:object>
      </w:r>
    </w:p>
    <w:p w14:paraId="6E22DEC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6" w:name="_MON_1681542558"/>
    <w:bookmarkEnd w:id="256"/>
    <w:p w14:paraId="51113B45"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4F5C8A2B">
          <v:shape id="_x0000_i1070" type="#_x0000_t75" style="width:423pt;height:583.5pt" o:ole="" o:bordertopcolor="this" o:borderleftcolor="this" o:borderbottomcolor="this" o:borderrightcolor="this">
            <v:imagedata r:id="rId127" o:title=""/>
            <w10:bordertop type="single" width="4"/>
            <w10:borderleft type="single" width="4"/>
            <w10:borderbottom type="single" width="4"/>
            <w10:borderright type="single" width="4"/>
          </v:shape>
          <o:OLEObject Type="Embed" ProgID="Word.OpenDocumentText.12" ShapeID="_x0000_i1070" DrawAspect="Content" ObjectID="_1688208936" r:id="rId128"/>
        </w:object>
      </w:r>
    </w:p>
    <w:p w14:paraId="4BB20C5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7" w:name="_MON_1681542591"/>
    <w:bookmarkEnd w:id="257"/>
    <w:p w14:paraId="1AB4B117"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2C2D69F1">
          <v:shape id="_x0000_i1071" type="#_x0000_t75" style="width:423pt;height:534.75pt" o:ole="" o:bordertopcolor="this" o:borderleftcolor="this" o:borderbottomcolor="this" o:borderrightcolor="this">
            <v:imagedata r:id="rId129" o:title=""/>
            <w10:bordertop type="single" width="4"/>
            <w10:borderleft type="single" width="4"/>
            <w10:borderbottom type="single" width="4"/>
            <w10:borderright type="single" width="4"/>
          </v:shape>
          <o:OLEObject Type="Embed" ProgID="Word.OpenDocumentText.12" ShapeID="_x0000_i1071" DrawAspect="Content" ObjectID="_1688208937" r:id="rId130"/>
        </w:object>
      </w:r>
    </w:p>
    <w:p w14:paraId="42DD898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8" w:name="_MON_1681542634"/>
    <w:bookmarkEnd w:id="258"/>
    <w:p w14:paraId="23B40C1D"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205" w14:anchorId="6545FF9E">
          <v:shape id="_x0000_i1072" type="#_x0000_t75" style="width:423pt;height:462pt" o:ole="" o:bordertopcolor="this" o:borderleftcolor="this" o:borderbottomcolor="this" o:borderrightcolor="this">
            <v:imagedata r:id="rId131" o:title=""/>
            <w10:bordertop type="single" width="4"/>
            <w10:borderleft type="single" width="4"/>
            <w10:borderbottom type="single" width="4"/>
            <w10:borderright type="single" width="4"/>
          </v:shape>
          <o:OLEObject Type="Embed" ProgID="Word.OpenDocumentText.12" ShapeID="_x0000_i1072" DrawAspect="Content" ObjectID="_1688208938" r:id="rId132"/>
        </w:object>
      </w:r>
    </w:p>
    <w:p w14:paraId="6498A638"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9" w:name="_MON_1681542665"/>
    <w:bookmarkEnd w:id="259"/>
    <w:p w14:paraId="200CEBD1"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496C2BA9">
          <v:shape id="_x0000_i1073" type="#_x0000_t75" style="width:423pt;height:534.75pt" o:ole="" o:bordertopcolor="this" o:borderleftcolor="this" o:borderbottomcolor="this" o:borderrightcolor="this">
            <v:imagedata r:id="rId133" o:title=""/>
            <w10:bordertop type="single" width="4"/>
            <w10:borderleft type="single" width="4"/>
            <w10:borderbottom type="single" width="4"/>
            <w10:borderright type="single" width="4"/>
          </v:shape>
          <o:OLEObject Type="Embed" ProgID="Word.OpenDocumentText.12" ShapeID="_x0000_i1073" DrawAspect="Content" ObjectID="_1688208939" r:id="rId134"/>
        </w:object>
      </w:r>
    </w:p>
    <w:p w14:paraId="0C280D5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0" w:name="_MON_1681542694"/>
    <w:bookmarkEnd w:id="260"/>
    <w:p w14:paraId="77943E2F"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279" w14:anchorId="55D3D560">
          <v:shape id="_x0000_i1074" type="#_x0000_t75" style="width:423pt;height:510pt" o:ole="" o:bordertopcolor="this" o:borderleftcolor="this" o:borderbottomcolor="this" o:borderrightcolor="this">
            <v:imagedata r:id="rId135" o:title=""/>
            <w10:bordertop type="single" width="4"/>
            <w10:borderleft type="single" width="4"/>
            <w10:borderbottom type="single" width="4"/>
            <w10:borderright type="single" width="4"/>
          </v:shape>
          <o:OLEObject Type="Embed" ProgID="Word.OpenDocumentText.12" ShapeID="_x0000_i1074" DrawAspect="Content" ObjectID="_1688208940" r:id="rId136"/>
        </w:object>
      </w:r>
    </w:p>
    <w:p w14:paraId="7E0D31E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2728"/>
    <w:bookmarkEnd w:id="261"/>
    <w:p w14:paraId="5B413ABF"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3AAD9BB1">
          <v:shape id="_x0000_i1075" type="#_x0000_t75" style="width:423pt;height:558.75pt" o:ole="" o:bordertopcolor="this" o:borderleftcolor="this" o:borderbottomcolor="this" o:borderrightcolor="this">
            <v:imagedata r:id="rId137" o:title=""/>
            <w10:bordertop type="single" width="4"/>
            <w10:borderleft type="single" width="4"/>
            <w10:borderbottom type="single" width="4"/>
            <w10:borderright type="single" width="4"/>
          </v:shape>
          <o:OLEObject Type="Embed" ProgID="Word.OpenDocumentText.12" ShapeID="_x0000_i1075" DrawAspect="Content" ObjectID="_1688208941" r:id="rId138"/>
        </w:object>
      </w:r>
    </w:p>
    <w:p w14:paraId="35D179F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759"/>
    <w:bookmarkEnd w:id="262"/>
    <w:p w14:paraId="3BDF78EA"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5908" w14:anchorId="313AAAA5">
          <v:shape id="_x0000_i1076" type="#_x0000_t75" style="width:423pt;height:267pt" o:ole="" o:bordertopcolor="this" o:borderleftcolor="this" o:borderbottomcolor="this" o:borderrightcolor="this">
            <v:imagedata r:id="rId139" o:title=""/>
            <w10:bordertop type="single" width="4"/>
            <w10:borderleft type="single" width="4"/>
            <w10:borderbottom type="single" width="4"/>
            <w10:borderright type="single" width="4"/>
          </v:shape>
          <o:OLEObject Type="Embed" ProgID="Word.OpenDocumentText.12" ShapeID="_x0000_i1076" DrawAspect="Content" ObjectID="_1688208942" r:id="rId140"/>
        </w:object>
      </w:r>
    </w:p>
    <w:p w14:paraId="1F33D26F" w14:textId="7BBA27C5" w:rsidR="005D3CB7" w:rsidRPr="0023508D" w:rsidRDefault="005D3CB7" w:rsidP="00062749">
      <w:pPr>
        <w:pStyle w:val="Caption"/>
        <w:jc w:val="center"/>
        <w:rPr>
          <w:i/>
          <w:iCs/>
        </w:rPr>
      </w:pPr>
      <w:bookmarkStart w:id="263" w:name="_Ref74284184"/>
      <w:bookmarkStart w:id="264" w:name="_Toc74189619"/>
      <w:bookmarkStart w:id="265" w:name="_Ref7428492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8</w:t>
        </w:r>
      </w:fldSimple>
      <w:bookmarkEnd w:id="263"/>
      <w:r w:rsidRPr="0023508D">
        <w:rPr>
          <w:cs/>
        </w:rPr>
        <w:t xml:space="preserve"> </w:t>
      </w:r>
      <w:bookmarkStart w:id="266" w:name="_Ref74284660"/>
      <w:r w:rsidRPr="0023508D">
        <w:t>XDS Document Registry Actor</w:t>
      </w:r>
      <w:r w:rsidRPr="0023508D">
        <w:br/>
        <w:t xml:space="preserve">This section </w:t>
      </w:r>
      <w:r w:rsidR="00062749" w:rsidRPr="0023508D">
        <w:t>interprets</w:t>
      </w:r>
      <w:r w:rsidRPr="0023508D">
        <w:t xml:space="preserve"> and assort Metadata attribute value from ITI-42 to JSON</w:t>
      </w:r>
      <w:bookmarkEnd w:id="264"/>
      <w:bookmarkEnd w:id="265"/>
      <w:bookmarkEnd w:id="266"/>
    </w:p>
    <w:p w14:paraId="072E8C5E" w14:textId="7D2C1523" w:rsidR="001C74CA" w:rsidRPr="0023508D"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Pr="0023508D"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67" w:name="_MON_1681544145"/>
    <w:bookmarkEnd w:id="267"/>
    <w:p w14:paraId="1D5D48B9"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161" w14:anchorId="32B15183">
          <v:shape id="_x0000_i1077" type="#_x0000_t75" style="width:423pt;height:550.5pt" o:ole="" o:bordertopcolor="this" o:borderleftcolor="this" o:borderbottomcolor="this" o:borderrightcolor="this">
            <v:imagedata r:id="rId141" o:title=""/>
            <w10:bordertop type="single" width="4"/>
            <w10:borderleft type="single" width="4"/>
            <w10:borderbottom type="single" width="4"/>
            <w10:borderright type="single" width="4"/>
          </v:shape>
          <o:OLEObject Type="Embed" ProgID="Word.OpenDocumentText.12" ShapeID="_x0000_i1077" DrawAspect="Content" ObjectID="_1688208943" r:id="rId142"/>
        </w:object>
      </w:r>
    </w:p>
    <w:p w14:paraId="1FBC32C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4160"/>
    <w:bookmarkEnd w:id="268"/>
    <w:p w14:paraId="37E42FC0"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560" w14:anchorId="5790D2B3">
          <v:shape id="_x0000_i1078" type="#_x0000_t75" style="width:423pt;height:568.5pt" o:ole="" o:bordertopcolor="this" o:borderleftcolor="this" o:borderbottomcolor="this" o:borderrightcolor="this">
            <v:imagedata r:id="rId143" o:title=""/>
            <w10:bordertop type="single" width="4"/>
            <w10:borderleft type="single" width="4"/>
            <w10:borderbottom type="single" width="4"/>
            <w10:borderright type="single" width="4"/>
          </v:shape>
          <o:OLEObject Type="Embed" ProgID="Word.OpenDocumentText.12" ShapeID="_x0000_i1078" DrawAspect="Content" ObjectID="_1688208944" r:id="rId144"/>
        </w:object>
      </w:r>
    </w:p>
    <w:p w14:paraId="0DB2DF5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9" w:name="_MON_1681544190"/>
    <w:bookmarkEnd w:id="269"/>
    <w:p w14:paraId="3EA68EB7"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5145" w14:anchorId="69EFFB23">
          <v:shape id="_x0000_i1079" type="#_x0000_t75" style="width:423pt;height:232.5pt" o:ole="" o:bordertopcolor="this" o:borderleftcolor="this" o:borderbottomcolor="this" o:borderrightcolor="this">
            <v:imagedata r:id="rId145" o:title=""/>
            <w10:bordertop type="single" width="4"/>
            <w10:borderleft type="single" width="4"/>
            <w10:borderbottom type="single" width="4"/>
            <w10:borderright type="single" width="4"/>
          </v:shape>
          <o:OLEObject Type="Embed" ProgID="Word.OpenDocumentText.12" ShapeID="_x0000_i1079" DrawAspect="Content" ObjectID="_1688208945" r:id="rId146"/>
        </w:object>
      </w:r>
    </w:p>
    <w:p w14:paraId="3FC78321" w14:textId="37833F60" w:rsidR="008C3281" w:rsidRPr="0023508D" w:rsidRDefault="008C3281" w:rsidP="00062749">
      <w:pPr>
        <w:pStyle w:val="Caption"/>
        <w:jc w:val="center"/>
        <w:rPr>
          <w:i/>
          <w:iCs/>
        </w:rPr>
      </w:pPr>
      <w:bookmarkStart w:id="270" w:name="_Ref74253860"/>
      <w:bookmarkStart w:id="271" w:name="_Toc74189620"/>
      <w:bookmarkStart w:id="272" w:name="_Ref7428493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39</w:t>
        </w:r>
      </w:fldSimple>
      <w:bookmarkEnd w:id="270"/>
      <w:r w:rsidRPr="0023508D">
        <w:rPr>
          <w:cs/>
        </w:rPr>
        <w:t xml:space="preserve"> </w:t>
      </w:r>
      <w:bookmarkStart w:id="273" w:name="_Ref74284665"/>
      <w:r w:rsidRPr="0023508D">
        <w:t>XDS Document Registry Actor</w:t>
      </w:r>
      <w:r w:rsidRPr="0023508D">
        <w:br/>
        <w:t>This section passes JSON into Smart Contract as single string variable</w:t>
      </w:r>
      <w:bookmarkEnd w:id="271"/>
      <w:bookmarkEnd w:id="272"/>
      <w:bookmarkEnd w:id="273"/>
    </w:p>
    <w:p w14:paraId="516B4914" w14:textId="77777777" w:rsidR="00D84940" w:rsidRPr="0023508D"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23508D" w:rsidRDefault="007E6116"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03DDCDD5" w14:textId="6844C40C"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Pr="0023508D">
        <w:rPr>
          <w:rFonts w:ascii="Times New Roman" w:hAnsi="Times New Roman" w:cs="Times New Roman"/>
          <w:sz w:val="24"/>
          <w:szCs w:val="24"/>
        </w:rPr>
        <w:t xml:space="preserve">4.2.3.1.2 </w:t>
      </w:r>
      <w:proofErr w:type="spellStart"/>
      <w:r w:rsidRPr="0023508D">
        <w:rPr>
          <w:rFonts w:ascii="Times New Roman" w:hAnsi="Times New Roman" w:cs="Times New Roman"/>
          <w:sz w:val="24"/>
          <w:szCs w:val="24"/>
        </w:rPr>
        <w:t>Smartcontract</w:t>
      </w:r>
      <w:proofErr w:type="spellEnd"/>
    </w:p>
    <w:p w14:paraId="4BFE1A6A" w14:textId="1224940F" w:rsidR="003E644E" w:rsidRPr="0023508D" w:rsidRDefault="003E644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83533F" w:rsidRPr="0023508D">
        <w:rPr>
          <w:rFonts w:ascii="Times New Roman" w:hAnsi="Times New Roman" w:cs="Times New Roman"/>
          <w:sz w:val="24"/>
          <w:szCs w:val="24"/>
        </w:rPr>
        <w:t xml:space="preserve">In the implementation,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function. The prepared JSON must be converted into a string variable before entering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This is due to the limit of the Ethereum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from the default value as shown in </w:t>
      </w:r>
      <w:r w:rsidR="00043D73" w:rsidRPr="0023508D">
        <w:rPr>
          <w:rFonts w:ascii="Times New Roman" w:hAnsi="Times New Roman" w:cs="Times New Roman"/>
          <w:sz w:val="24"/>
          <w:szCs w:val="24"/>
        </w:rPr>
        <w:fldChar w:fldCharType="begin" w:fldLock="1"/>
      </w:r>
      <w:r w:rsidR="00043D73" w:rsidRPr="0023508D">
        <w:rPr>
          <w:rFonts w:ascii="Times New Roman" w:hAnsi="Times New Roman" w:cs="Times New Roman"/>
          <w:sz w:val="24"/>
          <w:szCs w:val="24"/>
        </w:rPr>
        <w:instrText xml:space="preserve"> REF _Ref74256754 \h </w:instrText>
      </w:r>
      <w:r w:rsidR="0023508D" w:rsidRPr="0023508D">
        <w:rPr>
          <w:rFonts w:ascii="Times New Roman" w:hAnsi="Times New Roman" w:cs="Times New Roman"/>
          <w:sz w:val="24"/>
          <w:szCs w:val="24"/>
        </w:rPr>
        <w:instrText xml:space="preserve"> \* MERGEFORMAT </w:instrText>
      </w:r>
      <w:r w:rsidR="00043D73" w:rsidRPr="0023508D">
        <w:rPr>
          <w:rFonts w:ascii="Times New Roman" w:hAnsi="Times New Roman" w:cs="Times New Roman"/>
          <w:sz w:val="24"/>
          <w:szCs w:val="24"/>
        </w:rPr>
      </w:r>
      <w:r w:rsidR="00043D7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0</w:t>
      </w:r>
      <w:r w:rsidR="00043D73" w:rsidRPr="0023508D">
        <w:rPr>
          <w:rFonts w:ascii="Times New Roman" w:hAnsi="Times New Roman" w:cs="Times New Roman"/>
          <w:sz w:val="24"/>
          <w:szCs w:val="24"/>
        </w:rPr>
        <w:fldChar w:fldCharType="end"/>
      </w:r>
      <w:r w:rsidR="0083533F" w:rsidRPr="0023508D">
        <w:rPr>
          <w:rFonts w:ascii="Times New Roman" w:hAnsi="Times New Roman" w:cs="Times New Roman"/>
          <w:sz w:val="24"/>
          <w:szCs w:val="24"/>
        </w:rPr>
        <w:t xml:space="preserve">. Although this change may not </w:t>
      </w:r>
      <w:r w:rsidR="00572425" w:rsidRPr="0023508D">
        <w:rPr>
          <w:rFonts w:ascii="Times New Roman" w:hAnsi="Times New Roman" w:cs="Times New Roman"/>
          <w:sz w:val="24"/>
          <w:szCs w:val="24"/>
        </w:rPr>
        <w:t>affect</w:t>
      </w:r>
      <w:r w:rsidR="0083533F" w:rsidRPr="0023508D">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23508D">
        <w:rPr>
          <w:rFonts w:ascii="Times New Roman" w:hAnsi="Times New Roman" w:cs="Times New Roman"/>
          <w:sz w:val="24"/>
          <w:szCs w:val="24"/>
        </w:rPr>
        <w:t>ly reduce</w:t>
      </w:r>
      <w:r w:rsidR="0083533F" w:rsidRPr="0023508D">
        <w:rPr>
          <w:rFonts w:ascii="Times New Roman" w:hAnsi="Times New Roman" w:cs="Times New Roman"/>
          <w:sz w:val="24"/>
          <w:szCs w:val="24"/>
        </w:rPr>
        <w:t xml:space="preserve"> </w:t>
      </w:r>
      <w:r w:rsidR="00572425" w:rsidRPr="0023508D">
        <w:rPr>
          <w:rFonts w:ascii="Times New Roman" w:hAnsi="Times New Roman" w:cs="Times New Roman"/>
          <w:sz w:val="24"/>
          <w:szCs w:val="24"/>
        </w:rPr>
        <w:t xml:space="preserve">the </w:t>
      </w:r>
      <w:r w:rsidR="0083533F" w:rsidRPr="0023508D">
        <w:rPr>
          <w:rFonts w:ascii="Times New Roman" w:hAnsi="Times New Roman" w:cs="Times New Roman"/>
          <w:sz w:val="24"/>
          <w:szCs w:val="24"/>
        </w:rPr>
        <w:t xml:space="preserve">maintainability of the Blockchain. </w:t>
      </w:r>
      <w:r w:rsidR="00043D73" w:rsidRPr="0023508D">
        <w:rPr>
          <w:rFonts w:ascii="Times New Roman" w:hAnsi="Times New Roman" w:cs="Times New Roman"/>
          <w:sz w:val="24"/>
          <w:szCs w:val="24"/>
        </w:rPr>
        <w:fldChar w:fldCharType="begin" w:fldLock="1"/>
      </w:r>
      <w:r w:rsidR="00043D73" w:rsidRPr="0023508D">
        <w:rPr>
          <w:rFonts w:ascii="Times New Roman" w:hAnsi="Times New Roman" w:cs="Times New Roman"/>
          <w:sz w:val="24"/>
          <w:szCs w:val="24"/>
        </w:rPr>
        <w:instrText xml:space="preserve"> REF _Ref74256626 \h </w:instrText>
      </w:r>
      <w:r w:rsidR="0023508D" w:rsidRPr="0023508D">
        <w:rPr>
          <w:rFonts w:ascii="Times New Roman" w:hAnsi="Times New Roman" w:cs="Times New Roman"/>
          <w:sz w:val="24"/>
          <w:szCs w:val="24"/>
        </w:rPr>
        <w:instrText xml:space="preserve"> \* MERGEFORMAT </w:instrText>
      </w:r>
      <w:r w:rsidR="00043D73" w:rsidRPr="0023508D">
        <w:rPr>
          <w:rFonts w:ascii="Times New Roman" w:hAnsi="Times New Roman" w:cs="Times New Roman"/>
          <w:sz w:val="24"/>
          <w:szCs w:val="24"/>
        </w:rPr>
      </w:r>
      <w:r w:rsidR="00043D7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1</w:t>
      </w:r>
      <w:r w:rsidR="00043D73" w:rsidRPr="0023508D">
        <w:rPr>
          <w:rFonts w:ascii="Times New Roman" w:hAnsi="Times New Roman" w:cs="Times New Roman"/>
          <w:sz w:val="24"/>
          <w:szCs w:val="24"/>
        </w:rPr>
        <w:fldChar w:fldCharType="end"/>
      </w:r>
      <w:r w:rsidR="0083533F" w:rsidRPr="0023508D">
        <w:rPr>
          <w:rFonts w:ascii="Times New Roman" w:hAnsi="Times New Roman" w:cs="Times New Roman"/>
          <w:sz w:val="24"/>
          <w:szCs w:val="24"/>
        </w:rPr>
        <w:t xml:space="preserve"> showing the process flow of </w:t>
      </w:r>
      <w:proofErr w:type="spellStart"/>
      <w:r w:rsidR="0083533F" w:rsidRPr="0023508D">
        <w:rPr>
          <w:rFonts w:ascii="Times New Roman" w:hAnsi="Times New Roman" w:cs="Times New Roman"/>
          <w:sz w:val="24"/>
          <w:szCs w:val="24"/>
        </w:rPr>
        <w:t>Smartcontract</w:t>
      </w:r>
      <w:proofErr w:type="spellEnd"/>
      <w:r w:rsidR="0083533F" w:rsidRPr="0023508D">
        <w:rPr>
          <w:rFonts w:ascii="Times New Roman" w:hAnsi="Times New Roman" w:cs="Times New Roman"/>
          <w:sz w:val="24"/>
          <w:szCs w:val="24"/>
        </w:rPr>
        <w:t xml:space="preserve"> function related to Document Registering.</w:t>
      </w:r>
    </w:p>
    <w:p w14:paraId="7487FFE1"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23508D" w:rsidRDefault="00043D73" w:rsidP="00043D73">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027311" cy="686473"/>
                    </a:xfrm>
                    <a:prstGeom prst="rect">
                      <a:avLst/>
                    </a:prstGeom>
                  </pic:spPr>
                </pic:pic>
              </a:graphicData>
            </a:graphic>
          </wp:inline>
        </w:drawing>
      </w:r>
    </w:p>
    <w:p w14:paraId="252476F5" w14:textId="378B8530" w:rsidR="00043D73" w:rsidRPr="0023508D" w:rsidRDefault="00043D73" w:rsidP="00043D73">
      <w:pPr>
        <w:pStyle w:val="Caption"/>
        <w:spacing w:after="240"/>
        <w:jc w:val="center"/>
      </w:pPr>
      <w:bookmarkStart w:id="274" w:name="_Ref74256754"/>
      <w:bookmarkStart w:id="275" w:name="_Ref7428493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0</w:t>
        </w:r>
      </w:fldSimple>
      <w:bookmarkEnd w:id="274"/>
      <w:r w:rsidRPr="0023508D">
        <w:t xml:space="preserve"> </w:t>
      </w:r>
      <w:bookmarkStart w:id="276" w:name="_Ref74284671"/>
      <w:r w:rsidRPr="0023508D">
        <w:t xml:space="preserve">Specified gas value </w:t>
      </w:r>
      <w:proofErr w:type="spellStart"/>
      <w:r w:rsidRPr="0023508D">
        <w:t>spplying</w:t>
      </w:r>
      <w:proofErr w:type="spellEnd"/>
      <w:r w:rsidRPr="0023508D">
        <w:t xml:space="preserve"> Ethereum </w:t>
      </w:r>
      <w:proofErr w:type="spellStart"/>
      <w:r w:rsidRPr="0023508D">
        <w:t>Smartcontract</w:t>
      </w:r>
      <w:proofErr w:type="spellEnd"/>
      <w:r w:rsidRPr="0023508D">
        <w:t xml:space="preserve"> execution</w:t>
      </w:r>
      <w:bookmarkEnd w:id="275"/>
      <w:bookmarkEnd w:id="276"/>
    </w:p>
    <w:bookmarkStart w:id="277" w:name="_MON_1684876051"/>
    <w:bookmarkEnd w:id="277"/>
    <w:p w14:paraId="1D94870C" w14:textId="77777777" w:rsidR="00A77865" w:rsidRPr="0023508D" w:rsidRDefault="00A77865" w:rsidP="00A77865">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2686" w14:anchorId="6FBFFA95">
          <v:shape id="_x0000_i1080" type="#_x0000_t75" style="width:381.75pt;height:109.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80" DrawAspect="Content" ObjectID="_1688208946" r:id="rId149"/>
        </w:object>
      </w:r>
    </w:p>
    <w:p w14:paraId="2FDB6D25" w14:textId="47E649DB" w:rsidR="00A77865" w:rsidRPr="0023508D" w:rsidRDefault="00A77865" w:rsidP="00A77865">
      <w:pPr>
        <w:pStyle w:val="Caption"/>
        <w:spacing w:after="240"/>
        <w:jc w:val="center"/>
      </w:pPr>
      <w:bookmarkStart w:id="278" w:name="_Ref74256626"/>
      <w:bookmarkStart w:id="279" w:name="_Ref7428494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1</w:t>
        </w:r>
      </w:fldSimple>
      <w:bookmarkEnd w:id="278"/>
      <w:r w:rsidRPr="0023508D">
        <w:t xml:space="preserve"> </w:t>
      </w:r>
      <w:bookmarkStart w:id="280" w:name="_Ref74284676"/>
      <w:r w:rsidRPr="0023508D">
        <w:t xml:space="preserve">The pseudocode showing the process flow of Document Register </w:t>
      </w:r>
      <w:proofErr w:type="spellStart"/>
      <w:r w:rsidRPr="0023508D">
        <w:t>Smartcontract</w:t>
      </w:r>
      <w:bookmarkEnd w:id="279"/>
      <w:bookmarkEnd w:id="280"/>
      <w:proofErr w:type="spellEnd"/>
      <w:r w:rsidRPr="0023508D">
        <w:t xml:space="preserve"> </w:t>
      </w:r>
    </w:p>
    <w:p w14:paraId="12941355"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23508D" w:rsidRDefault="0083533F"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 xml:space="preserve">By thes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always requires gas to execute the task while calling for the variable value stored in the </w:t>
      </w:r>
      <w:proofErr w:type="spellStart"/>
      <w:r w:rsidRPr="0023508D">
        <w:rPr>
          <w:rFonts w:ascii="Times New Roman" w:hAnsi="Times New Roman" w:cs="Times New Roman"/>
          <w:sz w:val="24"/>
          <w:szCs w:val="24"/>
        </w:rPr>
        <w:t>Smartcontract</w:t>
      </w:r>
      <w:proofErr w:type="spellEnd"/>
      <w:r w:rsidRPr="0023508D">
        <w:rPr>
          <w:rFonts w:ascii="Times New Roman" w:hAnsi="Times New Roman" w:cs="Times New Roman"/>
          <w:sz w:val="24"/>
          <w:szCs w:val="24"/>
        </w:rPr>
        <w:t xml:space="preserve"> is not consuming any Blockchain resource.  </w:t>
      </w:r>
      <w:r w:rsidR="00121ED4" w:rsidRPr="0023508D">
        <w:rPr>
          <w:rFonts w:ascii="Times New Roman" w:hAnsi="Times New Roman" w:cs="Times New Roman"/>
          <w:sz w:val="24"/>
          <w:szCs w:val="24"/>
        </w:rPr>
        <w:fldChar w:fldCharType="begin" w:fldLock="1"/>
      </w:r>
      <w:r w:rsidR="00121ED4" w:rsidRPr="0023508D">
        <w:rPr>
          <w:rFonts w:ascii="Times New Roman" w:hAnsi="Times New Roman" w:cs="Times New Roman"/>
          <w:sz w:val="24"/>
          <w:szCs w:val="24"/>
        </w:rPr>
        <w:instrText xml:space="preserve"> REF _Ref70917482 \h </w:instrText>
      </w:r>
      <w:r w:rsidR="0023508D" w:rsidRPr="0023508D">
        <w:rPr>
          <w:rFonts w:ascii="Times New Roman" w:hAnsi="Times New Roman" w:cs="Times New Roman"/>
          <w:sz w:val="24"/>
          <w:szCs w:val="24"/>
        </w:rPr>
        <w:instrText xml:space="preserve"> \* MERGEFORMAT </w:instrText>
      </w:r>
      <w:r w:rsidR="00121ED4" w:rsidRPr="0023508D">
        <w:rPr>
          <w:rFonts w:ascii="Times New Roman" w:hAnsi="Times New Roman" w:cs="Times New Roman"/>
          <w:sz w:val="24"/>
          <w:szCs w:val="24"/>
        </w:rPr>
      </w:r>
      <w:r w:rsidR="00121ED4"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2</w:t>
      </w:r>
      <w:r w:rsidR="00121ED4"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ing the Solidity code snippet highlighting (green color) the part relating to Document Registering Function.</w:t>
      </w:r>
    </w:p>
    <w:bookmarkStart w:id="281" w:name="_MON_1681529912"/>
    <w:bookmarkEnd w:id="281"/>
    <w:p w14:paraId="59C2EB5B" w14:textId="7578FD2C" w:rsidR="003E644E" w:rsidRPr="0023508D" w:rsidRDefault="00AF07A5" w:rsidP="003E644E">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14D2102B">
          <v:shape id="_x0000_i1081" type="#_x0000_t75" style="width:349.5pt;height:6in"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81" DrawAspect="Content" ObjectID="_1688208947" r:id="rId151"/>
        </w:object>
      </w:r>
    </w:p>
    <w:p w14:paraId="25CBE291" w14:textId="493070D6" w:rsidR="003E644E" w:rsidRPr="0023508D" w:rsidRDefault="003E644E" w:rsidP="003B2F86">
      <w:pPr>
        <w:pStyle w:val="Caption"/>
        <w:jc w:val="center"/>
      </w:pPr>
      <w:bookmarkStart w:id="282" w:name="_Ref70917482"/>
      <w:bookmarkStart w:id="283" w:name="_Toc74189621"/>
      <w:bookmarkStart w:id="284" w:name="_Ref7428494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2</w:t>
        </w:r>
      </w:fldSimple>
      <w:bookmarkEnd w:id="282"/>
      <w:r w:rsidRPr="0023508D">
        <w:t xml:space="preserve"> </w:t>
      </w:r>
      <w:bookmarkStart w:id="285" w:name="_Ref74284683"/>
      <w:r w:rsidRPr="0023508D">
        <w:t xml:space="preserve">Solidity Code Snippet of Smart Contract </w:t>
      </w:r>
      <w:bookmarkEnd w:id="283"/>
      <w:r w:rsidR="0055072E" w:rsidRPr="0023508D">
        <w:br/>
        <w:t xml:space="preserve">(Highlight - </w:t>
      </w:r>
      <w:r w:rsidR="0083533F" w:rsidRPr="0023508D">
        <w:t>green</w:t>
      </w:r>
      <w:r w:rsidR="0055072E" w:rsidRPr="0023508D">
        <w:t xml:space="preserve"> color) related to Document Registering Function</w:t>
      </w:r>
      <w:bookmarkEnd w:id="284"/>
      <w:bookmarkEnd w:id="285"/>
    </w:p>
    <w:p w14:paraId="3CEDD053" w14:textId="3DB86540" w:rsidR="00BC5A0F"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520F31" w:rsidRPr="0023508D">
        <w:rPr>
          <w:rFonts w:ascii="Times New Roman" w:hAnsi="Times New Roman" w:cs="Times New Roman"/>
          <w:sz w:val="24"/>
          <w:szCs w:val="24"/>
        </w:rPr>
        <w:t xml:space="preserve">4.2.3.2 </w:t>
      </w:r>
      <w:r w:rsidR="00BC5A0F" w:rsidRPr="0023508D">
        <w:rPr>
          <w:rFonts w:ascii="Times New Roman" w:hAnsi="Times New Roman" w:cs="Times New Roman"/>
          <w:sz w:val="24"/>
          <w:szCs w:val="24"/>
        </w:rPr>
        <w:t xml:space="preserve">Implementing Document Search </w:t>
      </w:r>
      <w:r w:rsidR="00F3749E" w:rsidRPr="0023508D">
        <w:rPr>
          <w:rFonts w:ascii="Times New Roman" w:hAnsi="Times New Roman" w:cs="Times New Roman"/>
          <w:sz w:val="24"/>
          <w:szCs w:val="24"/>
        </w:rPr>
        <w:t>F</w:t>
      </w:r>
      <w:r w:rsidR="00BC5A0F" w:rsidRPr="0023508D">
        <w:rPr>
          <w:rFonts w:ascii="Times New Roman" w:hAnsi="Times New Roman" w:cs="Times New Roman"/>
          <w:sz w:val="24"/>
          <w:szCs w:val="24"/>
        </w:rPr>
        <w:t>unction</w:t>
      </w:r>
    </w:p>
    <w:p w14:paraId="3A989DD9" w14:textId="4A69886F"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Pr="0023508D">
        <w:rPr>
          <w:rFonts w:ascii="Times New Roman" w:hAnsi="Times New Roman" w:cs="Times New Roman"/>
          <w:sz w:val="24"/>
          <w:szCs w:val="24"/>
        </w:rPr>
        <w:t>4.2.3.2.1 Native</w:t>
      </w:r>
      <w:r w:rsidR="00F3749E" w:rsidRPr="0023508D">
        <w:rPr>
          <w:rFonts w:ascii="Times New Roman" w:hAnsi="Times New Roman" w:cs="Times New Roman"/>
          <w:sz w:val="24"/>
          <w:szCs w:val="24"/>
        </w:rPr>
        <w:t>-S</w:t>
      </w:r>
      <w:r w:rsidR="000F728E" w:rsidRPr="0023508D">
        <w:rPr>
          <w:rFonts w:ascii="Times New Roman" w:hAnsi="Times New Roman" w:cs="Times New Roman"/>
          <w:sz w:val="24"/>
          <w:szCs w:val="24"/>
        </w:rPr>
        <w:t xml:space="preserve">ide </w:t>
      </w:r>
      <w:proofErr w:type="spellStart"/>
      <w:r w:rsidR="000F728E" w:rsidRPr="0023508D">
        <w:rPr>
          <w:rFonts w:ascii="Times New Roman" w:hAnsi="Times New Roman" w:cs="Times New Roman"/>
          <w:sz w:val="24"/>
          <w:szCs w:val="24"/>
        </w:rPr>
        <w:t>Javascript</w:t>
      </w:r>
      <w:proofErr w:type="spellEnd"/>
      <w:r w:rsidR="000F728E" w:rsidRPr="0023508D">
        <w:rPr>
          <w:rFonts w:ascii="Times New Roman" w:hAnsi="Times New Roman" w:cs="Times New Roman"/>
          <w:sz w:val="24"/>
          <w:szCs w:val="24"/>
        </w:rPr>
        <w:t xml:space="preserve"> </w:t>
      </w:r>
      <w:r w:rsidR="00F3749E" w:rsidRPr="0023508D">
        <w:rPr>
          <w:rFonts w:ascii="Times New Roman" w:hAnsi="Times New Roman" w:cs="Times New Roman"/>
          <w:sz w:val="24"/>
          <w:szCs w:val="24"/>
        </w:rPr>
        <w:t>P</w:t>
      </w:r>
      <w:r w:rsidR="000F728E" w:rsidRPr="0023508D">
        <w:rPr>
          <w:rFonts w:ascii="Times New Roman" w:hAnsi="Times New Roman" w:cs="Times New Roman"/>
          <w:sz w:val="24"/>
          <w:szCs w:val="24"/>
        </w:rPr>
        <w:t>rogram</w:t>
      </w:r>
    </w:p>
    <w:p w14:paraId="3E25975E" w14:textId="2C08D0D3" w:rsidR="00D27893" w:rsidRPr="0023508D" w:rsidRDefault="00D27893"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9A794E" w:rsidRPr="0023508D">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22 \h </w:instrText>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3</w:t>
      </w:r>
      <w:r w:rsidR="00916848" w:rsidRPr="0023508D">
        <w:rPr>
          <w:rFonts w:ascii="Times New Roman" w:hAnsi="Times New Roman" w:cs="Times New Roman"/>
          <w:sz w:val="24"/>
          <w:szCs w:val="24"/>
        </w:rPr>
        <w:fldChar w:fldCharType="end"/>
      </w:r>
      <w:r w:rsidR="009A794E" w:rsidRPr="0023508D">
        <w:rPr>
          <w:rFonts w:ascii="Times New Roman" w:hAnsi="Times New Roman" w:cs="Times New Roman"/>
          <w:sz w:val="24"/>
          <w:szCs w:val="24"/>
        </w:rPr>
        <w:t>. The transaction is specified with the header “</w:t>
      </w:r>
      <w:proofErr w:type="spellStart"/>
      <w:r w:rsidR="009A794E" w:rsidRPr="0023508D">
        <w:rPr>
          <w:rFonts w:ascii="Times New Roman" w:hAnsi="Times New Roman" w:cs="Times New Roman"/>
          <w:sz w:val="24"/>
          <w:szCs w:val="24"/>
        </w:rPr>
        <w:t>QueryResponse</w:t>
      </w:r>
      <w:proofErr w:type="spellEnd"/>
      <w:r w:rsidR="009A794E" w:rsidRPr="0023508D">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23508D">
        <w:rPr>
          <w:rFonts w:ascii="Times New Roman" w:hAnsi="Times New Roman" w:cs="Times New Roman"/>
          <w:sz w:val="24"/>
          <w:szCs w:val="24"/>
        </w:rPr>
        <w:t>Smartcontract</w:t>
      </w:r>
      <w:proofErr w:type="spellEnd"/>
      <w:r w:rsidR="009A794E" w:rsidRPr="0023508D">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23508D">
        <w:rPr>
          <w:rFonts w:ascii="Times New Roman" w:hAnsi="Times New Roman" w:cs="Times New Roman"/>
          <w:sz w:val="24"/>
          <w:szCs w:val="24"/>
        </w:rPr>
        <w:t xml:space="preserve"> </w:t>
      </w:r>
      <w:r w:rsidR="00DE3A22" w:rsidRPr="0023508D">
        <w:rPr>
          <w:rFonts w:ascii="Times New Roman" w:hAnsi="Times New Roman" w:cs="Times New Roman"/>
          <w:sz w:val="24"/>
          <w:szCs w:val="24"/>
        </w:rPr>
        <w:fldChar w:fldCharType="begin" w:fldLock="1"/>
      </w:r>
      <w:r w:rsidR="00DE3A22" w:rsidRPr="0023508D">
        <w:rPr>
          <w:rFonts w:ascii="Times New Roman" w:hAnsi="Times New Roman" w:cs="Times New Roman"/>
          <w:sz w:val="24"/>
          <w:szCs w:val="24"/>
        </w:rPr>
        <w:instrText xml:space="preserve"> REF _Ref74271688 \h </w:instrText>
      </w:r>
      <w:r w:rsidR="0023508D" w:rsidRPr="0023508D">
        <w:rPr>
          <w:rFonts w:ascii="Times New Roman" w:hAnsi="Times New Roman" w:cs="Times New Roman"/>
          <w:sz w:val="24"/>
          <w:szCs w:val="24"/>
        </w:rPr>
        <w:instrText xml:space="preserve"> \* MERGEFORMAT </w:instrText>
      </w:r>
      <w:r w:rsidR="00DE3A22" w:rsidRPr="0023508D">
        <w:rPr>
          <w:rFonts w:ascii="Times New Roman" w:hAnsi="Times New Roman" w:cs="Times New Roman"/>
          <w:sz w:val="24"/>
          <w:szCs w:val="24"/>
        </w:rPr>
      </w:r>
      <w:r w:rsidR="00DE3A2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4</w:t>
      </w:r>
      <w:r w:rsidR="00DE3A22" w:rsidRPr="0023508D">
        <w:rPr>
          <w:rFonts w:ascii="Times New Roman" w:hAnsi="Times New Roman" w:cs="Times New Roman"/>
          <w:sz w:val="24"/>
          <w:szCs w:val="24"/>
        </w:rPr>
        <w:fldChar w:fldCharType="end"/>
      </w:r>
      <w:r w:rsidR="00A923B0" w:rsidRPr="0023508D">
        <w:rPr>
          <w:rFonts w:ascii="Times New Roman" w:hAnsi="Times New Roman" w:cs="Times New Roman"/>
          <w:sz w:val="24"/>
          <w:szCs w:val="24"/>
        </w:rPr>
        <w:t xml:space="preserve"> showing the pseudocode describing the process flow for the native-side </w:t>
      </w:r>
      <w:proofErr w:type="spellStart"/>
      <w:r w:rsidR="00A923B0" w:rsidRPr="0023508D">
        <w:rPr>
          <w:rFonts w:ascii="Times New Roman" w:hAnsi="Times New Roman" w:cs="Times New Roman"/>
          <w:sz w:val="24"/>
          <w:szCs w:val="24"/>
        </w:rPr>
        <w:t>Javascript</w:t>
      </w:r>
      <w:proofErr w:type="spellEnd"/>
      <w:r w:rsidR="00A923B0" w:rsidRPr="0023508D">
        <w:rPr>
          <w:rFonts w:ascii="Times New Roman" w:hAnsi="Times New Roman" w:cs="Times New Roman"/>
          <w:sz w:val="24"/>
          <w:szCs w:val="24"/>
        </w:rPr>
        <w:t xml:space="preserve"> program related to Document Search.</w:t>
      </w:r>
      <w:r w:rsidR="009A794E" w:rsidRPr="0023508D">
        <w:rPr>
          <w:rFonts w:ascii="Times New Roman" w:hAnsi="Times New Roman" w:cs="Times New Roman"/>
          <w:sz w:val="24"/>
          <w:szCs w:val="24"/>
        </w:rPr>
        <w:t xml:space="preserve">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32 \h </w:instrText>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5</w:t>
      </w:r>
      <w:r w:rsidR="00916848" w:rsidRPr="0023508D">
        <w:rPr>
          <w:rFonts w:ascii="Times New Roman" w:hAnsi="Times New Roman" w:cs="Times New Roman"/>
          <w:sz w:val="24"/>
          <w:szCs w:val="24"/>
        </w:rPr>
        <w:fldChar w:fldCharType="end"/>
      </w:r>
      <w:r w:rsidR="00916848" w:rsidRPr="0023508D">
        <w:rPr>
          <w:rFonts w:ascii="Times New Roman" w:hAnsi="Times New Roman" w:cs="Times New Roman"/>
          <w:sz w:val="24"/>
          <w:szCs w:val="24"/>
        </w:rPr>
        <w:t xml:space="preserve"> to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51 \h </w:instrText>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9</w:t>
      </w:r>
      <w:r w:rsidR="00916848" w:rsidRPr="0023508D">
        <w:rPr>
          <w:rFonts w:ascii="Times New Roman" w:hAnsi="Times New Roman" w:cs="Times New Roman"/>
          <w:sz w:val="24"/>
          <w:szCs w:val="24"/>
        </w:rPr>
        <w:fldChar w:fldCharType="end"/>
      </w:r>
      <w:r w:rsidR="009A794E" w:rsidRPr="0023508D">
        <w:rPr>
          <w:rFonts w:ascii="Times New Roman" w:hAnsi="Times New Roman" w:cs="Times New Roman"/>
          <w:sz w:val="24"/>
          <w:szCs w:val="24"/>
        </w:rPr>
        <w:t xml:space="preserve"> show the </w:t>
      </w:r>
      <w:proofErr w:type="spellStart"/>
      <w:r w:rsidR="009A794E" w:rsidRPr="0023508D">
        <w:rPr>
          <w:rFonts w:ascii="Times New Roman" w:hAnsi="Times New Roman" w:cs="Times New Roman"/>
          <w:sz w:val="24"/>
          <w:szCs w:val="24"/>
        </w:rPr>
        <w:t>Javascript</w:t>
      </w:r>
      <w:proofErr w:type="spellEnd"/>
      <w:r w:rsidR="009A794E" w:rsidRPr="0023508D">
        <w:rPr>
          <w:rFonts w:ascii="Times New Roman" w:hAnsi="Times New Roman" w:cs="Times New Roman"/>
          <w:sz w:val="24"/>
          <w:szCs w:val="24"/>
        </w:rPr>
        <w:t xml:space="preserve"> code snippet for native-side of XDS Document Registry handling ITI-18 transaction and Document Search function.</w:t>
      </w:r>
    </w:p>
    <w:bookmarkStart w:id="286" w:name="_MON_1681540560"/>
    <w:bookmarkEnd w:id="286"/>
    <w:p w14:paraId="0AB3B1DD" w14:textId="6C6A4885" w:rsidR="00D27893" w:rsidRPr="0023508D" w:rsidRDefault="00E80FCD" w:rsidP="008E649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975" w14:anchorId="3E31771F">
          <v:shape id="_x0000_i1082" type="#_x0000_t75" style="width:349.5pt;height:186pt" o:ole="" o:bordertopcolor="this" o:borderleftcolor="this" o:borderbottomcolor="this" o:borderrightcolor="this">
            <v:imagedata r:id="rId152" o:title=""/>
            <w10:bordertop type="single" width="4"/>
            <w10:borderleft type="single" width="4"/>
            <w10:borderbottom type="single" width="4"/>
            <w10:borderright type="single" width="4"/>
          </v:shape>
          <o:OLEObject Type="Embed" ProgID="Word.OpenDocumentText.12" ShapeID="_x0000_i1082" DrawAspect="Content" ObjectID="_1688208948" r:id="rId153"/>
        </w:object>
      </w:r>
    </w:p>
    <w:p w14:paraId="2ABB1758" w14:textId="639A2AC7" w:rsidR="00D27893" w:rsidRPr="0023508D" w:rsidRDefault="00D27893" w:rsidP="008E649C">
      <w:pPr>
        <w:pStyle w:val="Caption"/>
        <w:jc w:val="center"/>
      </w:pPr>
      <w:bookmarkStart w:id="287" w:name="_Ref74257922"/>
      <w:bookmarkStart w:id="288" w:name="_Toc74189622"/>
      <w:bookmarkStart w:id="289" w:name="_Ref7428494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3</w:t>
        </w:r>
      </w:fldSimple>
      <w:bookmarkEnd w:id="287"/>
      <w:r w:rsidRPr="0023508D">
        <w:t xml:space="preserve"> </w:t>
      </w:r>
      <w:bookmarkStart w:id="290" w:name="_Ref74284690"/>
      <w:r w:rsidRPr="0023508D">
        <w:t>XDS Document Registry Actor</w:t>
      </w:r>
      <w:r w:rsidRPr="0023508D">
        <w:br/>
        <w:t>Define variable of query request type UUID label following IHE ITI Framework</w:t>
      </w:r>
      <w:bookmarkEnd w:id="288"/>
      <w:bookmarkEnd w:id="289"/>
      <w:bookmarkEnd w:id="290"/>
    </w:p>
    <w:p w14:paraId="4DC8EF09" w14:textId="77777777" w:rsidR="00E80FCD" w:rsidRPr="0023508D" w:rsidRDefault="00E80FCD" w:rsidP="00E80FCD"/>
    <w:bookmarkStart w:id="291" w:name="_MON_1684892912"/>
    <w:bookmarkEnd w:id="291"/>
    <w:p w14:paraId="20B61A89" w14:textId="77777777" w:rsidR="00E80FCD" w:rsidRPr="0023508D" w:rsidRDefault="00E80FCD" w:rsidP="00E80FCD">
      <w:pPr>
        <w:keepNext/>
        <w:jc w:val="center"/>
      </w:pPr>
      <w:r w:rsidRPr="0023508D">
        <w:object w:dxaOrig="9360" w:dyaOrig="1611" w14:anchorId="5D403376">
          <v:shape id="_x0000_i1083" type="#_x0000_t75" style="width:380.25pt;height:65.25pt" o:ole="" o:bordertopcolor="this" o:borderleftcolor="this" o:borderbottomcolor="this" o:borderrightcolor="this">
            <v:imagedata r:id="rId154" o:title=""/>
            <w10:bordertop type="single" width="4"/>
            <w10:borderleft type="single" width="4"/>
            <w10:borderbottom type="single" width="4"/>
            <w10:borderright type="single" width="4"/>
          </v:shape>
          <o:OLEObject Type="Embed" ProgID="Word.OpenDocumentText.12" ShapeID="_x0000_i1083" DrawAspect="Content" ObjectID="_1688208949" r:id="rId155"/>
        </w:object>
      </w:r>
    </w:p>
    <w:p w14:paraId="0B15E4A1" w14:textId="06CF38CE" w:rsidR="00E80FCD" w:rsidRPr="0023508D" w:rsidRDefault="00E80FCD" w:rsidP="00E80FCD">
      <w:pPr>
        <w:pStyle w:val="Caption"/>
        <w:jc w:val="center"/>
      </w:pPr>
      <w:bookmarkStart w:id="292" w:name="_Ref74271688"/>
      <w:bookmarkStart w:id="293" w:name="_Ref7428494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4</w:t>
        </w:r>
      </w:fldSimple>
      <w:bookmarkEnd w:id="292"/>
      <w:r w:rsidRPr="0023508D">
        <w:t xml:space="preserve"> </w:t>
      </w:r>
      <w:bookmarkStart w:id="294" w:name="_Ref74284696"/>
      <w:r w:rsidRPr="0023508D">
        <w:t xml:space="preserve">The process flow for the native-side </w:t>
      </w:r>
      <w:proofErr w:type="spellStart"/>
      <w:r w:rsidRPr="0023508D">
        <w:t>Javasceipt</w:t>
      </w:r>
      <w:proofErr w:type="spellEnd"/>
      <w:r w:rsidRPr="0023508D">
        <w:t xml:space="preserve"> program</w:t>
      </w:r>
      <w:bookmarkEnd w:id="293"/>
      <w:bookmarkEnd w:id="294"/>
      <w:r w:rsidRPr="0023508D">
        <w:t xml:space="preserve"> </w:t>
      </w:r>
    </w:p>
    <w:p w14:paraId="5F1F648A" w14:textId="58032100" w:rsidR="00E80FCD" w:rsidRPr="0023508D" w:rsidRDefault="00E80FCD" w:rsidP="00E80FCD">
      <w:pPr>
        <w:pStyle w:val="Caption"/>
        <w:jc w:val="center"/>
      </w:pPr>
      <w:r w:rsidRPr="0023508D">
        <w:t>related Document Search Function</w:t>
      </w:r>
    </w:p>
    <w:bookmarkStart w:id="295" w:name="_MON_1681545399"/>
    <w:bookmarkEnd w:id="295"/>
    <w:p w14:paraId="3C4152E1" w14:textId="77777777" w:rsidR="00D27893" w:rsidRPr="0023508D" w:rsidRDefault="00D27893" w:rsidP="00805F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56885A39">
          <v:shape id="_x0000_i1084" type="#_x0000_t75" style="width:423pt;height:8in" o:ole="" o:bordertopcolor="this" o:borderleftcolor="this" o:borderbottomcolor="this" o:borderrightcolor="this">
            <v:imagedata r:id="rId156" o:title=""/>
            <w10:bordertop type="single" width="4"/>
            <w10:borderleft type="single" width="4"/>
            <w10:borderbottom type="single" width="4"/>
            <w10:borderright type="single" width="4"/>
          </v:shape>
          <o:OLEObject Type="Embed" ProgID="Word.OpenDocumentText.12" ShapeID="_x0000_i1084" DrawAspect="Content" ObjectID="_1688208950" r:id="rId157"/>
        </w:object>
      </w:r>
    </w:p>
    <w:p w14:paraId="1B0DF273" w14:textId="77777777" w:rsidR="00D27893" w:rsidRPr="0023508D" w:rsidRDefault="00D27893" w:rsidP="00D27893"/>
    <w:p w14:paraId="011AE578" w14:textId="77777777" w:rsidR="00D27893" w:rsidRPr="0023508D" w:rsidRDefault="00D27893" w:rsidP="00D27893"/>
    <w:p w14:paraId="7FE1EF34"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296" w:name="_MON_1681545963"/>
    <w:bookmarkEnd w:id="296"/>
    <w:p w14:paraId="19A28A17" w14:textId="77777777" w:rsidR="00D27893" w:rsidRPr="0023508D" w:rsidRDefault="00D27893" w:rsidP="00805F49">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622" w14:anchorId="47FA2AB4">
          <v:shape id="_x0000_i1085" type="#_x0000_t75" style="width:412.5pt;height:556.5pt" o:ole="" o:bordertopcolor="this" o:borderleftcolor="this" o:borderbottomcolor="this" o:borderrightcolor="this">
            <v:imagedata r:id="rId158" o:title=""/>
            <w10:bordertop type="single" width="4"/>
            <w10:borderleft type="single" width="4"/>
            <w10:borderbottom type="single" width="4"/>
            <w10:borderright type="single" width="4"/>
          </v:shape>
          <o:OLEObject Type="Embed" ProgID="Word.OpenDocumentText.12" ShapeID="_x0000_i1085" DrawAspect="Content" ObjectID="_1688208951" r:id="rId159"/>
        </w:object>
      </w:r>
    </w:p>
    <w:p w14:paraId="6F6CA0FE"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297" w:name="_MON_1681545986"/>
    <w:bookmarkEnd w:id="297"/>
    <w:p w14:paraId="1CDAA813"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622" w14:anchorId="634507BE">
          <v:shape id="_x0000_i1086" type="#_x0000_t75" style="width:416.25pt;height:561.75pt" o:ole="" o:bordertopcolor="this" o:borderleftcolor="this" o:borderbottomcolor="this" o:borderrightcolor="this">
            <v:imagedata r:id="rId160" o:title=""/>
            <w10:bordertop type="single" width="4"/>
            <w10:borderleft type="single" width="4"/>
            <w10:borderbottom type="single" width="4"/>
            <w10:borderright type="single" width="4"/>
          </v:shape>
          <o:OLEObject Type="Embed" ProgID="Word.OpenDocumentText.12" ShapeID="_x0000_i1086" DrawAspect="Content" ObjectID="_1688208952" r:id="rId161"/>
        </w:object>
      </w:r>
    </w:p>
    <w:p w14:paraId="2CC638D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298" w:name="_MON_1681546049"/>
    <w:bookmarkEnd w:id="298"/>
    <w:p w14:paraId="7F76033A" w14:textId="7F644015" w:rsidR="00D27893" w:rsidRPr="0023508D" w:rsidRDefault="00D27893" w:rsidP="004B08D6">
      <w:pPr>
        <w:pStyle w:val="ListParagraph"/>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6A46E162">
          <v:shape id="_x0000_i1087" type="#_x0000_t75" style="width:423pt;height:522.75pt" o:ole="" o:bordertopcolor="this" o:borderleftcolor="this" o:borderbottomcolor="this" o:borderrightcolor="this">
            <v:imagedata r:id="rId162" o:title=""/>
            <w10:bordertop type="single" width="4"/>
            <w10:borderleft type="single" width="4"/>
            <w10:borderbottom type="single" width="4"/>
            <w10:borderright type="single" width="4"/>
          </v:shape>
          <o:OLEObject Type="Embed" ProgID="Word.OpenDocumentText.12" ShapeID="_x0000_i1087" DrawAspect="Content" ObjectID="_1688208953" r:id="rId163"/>
        </w:object>
      </w:r>
    </w:p>
    <w:p w14:paraId="1D229DDA" w14:textId="3784BD3F" w:rsidR="004B08D6" w:rsidRPr="0023508D" w:rsidRDefault="004B08D6" w:rsidP="004B08D6">
      <w:pPr>
        <w:pStyle w:val="Caption"/>
        <w:jc w:val="center"/>
        <w:rPr>
          <w:i/>
          <w:iCs/>
        </w:rPr>
      </w:pPr>
      <w:bookmarkStart w:id="299" w:name="_Ref74257932"/>
      <w:bookmarkStart w:id="300" w:name="_Toc74189623"/>
      <w:bookmarkStart w:id="301" w:name="_Ref7428495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5</w:t>
        </w:r>
      </w:fldSimple>
      <w:bookmarkEnd w:id="299"/>
      <w:r w:rsidRPr="0023508D">
        <w:t xml:space="preserve"> </w:t>
      </w:r>
      <w:bookmarkStart w:id="302" w:name="_Ref74284708"/>
      <w:r w:rsidRPr="0023508D">
        <w:t>XDS Document Registry Actor</w:t>
      </w:r>
      <w:r w:rsidRPr="0023508D">
        <w:br/>
        <w:t>Identify query request type following received ITI-18 header and assort search keyword</w:t>
      </w:r>
      <w:bookmarkEnd w:id="300"/>
      <w:bookmarkEnd w:id="301"/>
      <w:bookmarkEnd w:id="302"/>
    </w:p>
    <w:p w14:paraId="43FB5CC4" w14:textId="77777777" w:rsidR="004B08D6" w:rsidRPr="0023508D" w:rsidRDefault="004B08D6" w:rsidP="00D27893">
      <w:pPr>
        <w:pStyle w:val="ListParagraph"/>
        <w:spacing w:line="360" w:lineRule="auto"/>
        <w:ind w:left="0"/>
        <w:jc w:val="thaiDistribute"/>
        <w:rPr>
          <w:rFonts w:ascii="Times New Roman" w:hAnsi="Times New Roman" w:cs="Times New Roman"/>
          <w:sz w:val="24"/>
          <w:szCs w:val="24"/>
        </w:rPr>
      </w:pPr>
    </w:p>
    <w:bookmarkStart w:id="303" w:name="_MON_1681546744"/>
    <w:bookmarkEnd w:id="303"/>
    <w:p w14:paraId="44E558D8" w14:textId="77777777" w:rsidR="00D27893" w:rsidRPr="0023508D" w:rsidRDefault="00D27893" w:rsidP="00E205A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5A164453">
          <v:shape id="_x0000_i1088" type="#_x0000_t75" style="width:423pt;height:522.75pt" o:ole="" o:bordertopcolor="this" o:borderleftcolor="this" o:borderbottomcolor="this" o:borderrightcolor="this">
            <v:imagedata r:id="rId164" o:title=""/>
            <w10:bordertop type="single" width="4"/>
            <w10:borderleft type="single" width="4"/>
            <w10:borderbottom type="single" width="4"/>
            <w10:borderright type="single" width="4"/>
          </v:shape>
          <o:OLEObject Type="Embed" ProgID="Word.OpenDocumentText.12" ShapeID="_x0000_i1088" DrawAspect="Content" ObjectID="_1688208954" r:id="rId165"/>
        </w:object>
      </w:r>
    </w:p>
    <w:bookmarkStart w:id="304" w:name="_MON_1681547945"/>
    <w:bookmarkEnd w:id="304"/>
    <w:p w14:paraId="41C0A54E" w14:textId="77777777" w:rsidR="00D27893" w:rsidRPr="0023508D" w:rsidRDefault="00D27893" w:rsidP="00E205A1">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234801BD">
          <v:shape id="_x0000_i1089" type="#_x0000_t75" style="width:423pt;height:558.75pt" o:ole="" o:bordertopcolor="this" o:borderleftcolor="this" o:borderbottomcolor="this" o:borderrightcolor="this">
            <v:imagedata r:id="rId166" o:title=""/>
            <w10:bordertop type="single" width="4"/>
            <w10:borderleft type="single" width="4"/>
            <w10:borderbottom type="single" width="4"/>
            <w10:borderright type="single" width="4"/>
          </v:shape>
          <o:OLEObject Type="Embed" ProgID="Word.OpenDocumentText.12" ShapeID="_x0000_i1089" DrawAspect="Content" ObjectID="_1688208955" r:id="rId167"/>
        </w:object>
      </w:r>
    </w:p>
    <w:p w14:paraId="0AFF90DF"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0965674C"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12388F80"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1EE5E084"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305" w:name="_MON_1681547970"/>
    <w:bookmarkEnd w:id="305"/>
    <w:p w14:paraId="73E2F893" w14:textId="77777777" w:rsidR="00D27893" w:rsidRPr="0023508D" w:rsidRDefault="00D27893" w:rsidP="00E205A1">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34" w14:anchorId="1C77847B">
          <v:shape id="_x0000_i1090" type="#_x0000_t75" style="width:423pt;height:218.25pt" o:ole="" o:bordertopcolor="this" o:borderleftcolor="this" o:borderbottomcolor="this" o:borderrightcolor="this">
            <v:imagedata r:id="rId168" o:title=""/>
            <w10:bordertop type="single" width="4"/>
            <w10:borderleft type="single" width="4"/>
            <w10:borderbottom type="single" width="4"/>
            <w10:borderright type="single" width="4"/>
          </v:shape>
          <o:OLEObject Type="Embed" ProgID="Word.OpenDocumentText.12" ShapeID="_x0000_i1090" DrawAspect="Content" ObjectID="_1688208956" r:id="rId169"/>
        </w:object>
      </w:r>
    </w:p>
    <w:p w14:paraId="1329E61E" w14:textId="1E87E68F" w:rsidR="00E205A1" w:rsidRPr="0023508D" w:rsidRDefault="00E205A1" w:rsidP="00E205A1">
      <w:pPr>
        <w:pStyle w:val="Caption"/>
        <w:jc w:val="center"/>
        <w:rPr>
          <w:i/>
          <w:iCs/>
        </w:rPr>
      </w:pPr>
      <w:bookmarkStart w:id="306" w:name="_Ref74284269"/>
      <w:bookmarkStart w:id="307" w:name="_Toc74189624"/>
      <w:bookmarkStart w:id="308" w:name="_Ref7428495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6</w:t>
        </w:r>
      </w:fldSimple>
      <w:bookmarkEnd w:id="306"/>
      <w:r w:rsidRPr="0023508D">
        <w:t xml:space="preserve"> </w:t>
      </w:r>
      <w:bookmarkStart w:id="309" w:name="_Ref74284712"/>
      <w:r w:rsidRPr="0023508D">
        <w:t>XDS Document Registry Actor</w:t>
      </w:r>
      <w:r w:rsidRPr="0023508D">
        <w:br/>
        <w:t>Check for the latest document ID published in Blockchain before beginning search operation</w:t>
      </w:r>
      <w:bookmarkEnd w:id="307"/>
      <w:bookmarkEnd w:id="308"/>
      <w:bookmarkEnd w:id="309"/>
    </w:p>
    <w:p w14:paraId="3D03F3C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84061E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0" w:name="_MON_1681547808"/>
    <w:bookmarkEnd w:id="310"/>
    <w:p w14:paraId="432B3D0E"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30222DD7">
          <v:shape id="_x0000_i1091" type="#_x0000_t75" style="width:423pt;height:534.75pt" o:ole="" o:bordertopcolor="this" o:borderleftcolor="this" o:borderbottomcolor="this" o:borderrightcolor="this">
            <v:imagedata r:id="rId170" o:title=""/>
            <w10:bordertop type="single" width="4"/>
            <w10:borderleft type="single" width="4"/>
            <w10:borderbottom type="single" width="4"/>
            <w10:borderright type="single" width="4"/>
          </v:shape>
          <o:OLEObject Type="Embed" ProgID="Word.OpenDocumentText.12" ShapeID="_x0000_i1091" DrawAspect="Content" ObjectID="_1688208957" r:id="rId171"/>
        </w:object>
      </w:r>
    </w:p>
    <w:bookmarkStart w:id="311" w:name="_MON_1681547198"/>
    <w:bookmarkEnd w:id="311"/>
    <w:p w14:paraId="53526719"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2A454BB3">
          <v:shape id="_x0000_i1092" type="#_x0000_t75" style="width:423pt;height:558.75pt" o:ole="" o:bordertopcolor="this" o:borderleftcolor="this" o:borderbottomcolor="this" o:borderrightcolor="this">
            <v:imagedata r:id="rId172" o:title=""/>
            <w10:bordertop type="single" width="4"/>
            <w10:borderleft type="single" width="4"/>
            <w10:borderbottom type="single" width="4"/>
            <w10:borderright type="single" width="4"/>
          </v:shape>
          <o:OLEObject Type="Embed" ProgID="Word.OpenDocumentText.12" ShapeID="_x0000_i1092" DrawAspect="Content" ObjectID="_1688208958" r:id="rId173"/>
        </w:object>
      </w:r>
    </w:p>
    <w:p w14:paraId="01124B9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2" w:name="_MON_1681547229"/>
    <w:bookmarkEnd w:id="312"/>
    <w:p w14:paraId="43E83E72" w14:textId="77777777" w:rsidR="00D27893" w:rsidRPr="0023508D" w:rsidRDefault="00D27893" w:rsidP="000759DF">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177" w14:anchorId="3F75ED84">
          <v:shape id="_x0000_i1093" type="#_x0000_t75" style="width:423pt;height:278.25pt" o:ole="" o:bordertopcolor="this" o:borderleftcolor="this" o:borderbottomcolor="this" o:borderrightcolor="this">
            <v:imagedata r:id="rId174" o:title=""/>
            <w10:bordertop type="single" width="4"/>
            <w10:borderleft type="single" width="4"/>
            <w10:borderbottom type="single" width="4"/>
            <w10:borderright type="single" width="4"/>
          </v:shape>
          <o:OLEObject Type="Embed" ProgID="Word.OpenDocumentText.12" ShapeID="_x0000_i1093" DrawAspect="Content" ObjectID="_1688208959" r:id="rId175"/>
        </w:object>
      </w:r>
    </w:p>
    <w:p w14:paraId="403373B7" w14:textId="55E81F78" w:rsidR="009F6BA9" w:rsidRPr="0023508D" w:rsidRDefault="009F6BA9" w:rsidP="009F6BA9">
      <w:pPr>
        <w:pStyle w:val="Caption"/>
        <w:jc w:val="center"/>
        <w:rPr>
          <w:i/>
          <w:iCs/>
        </w:rPr>
      </w:pPr>
      <w:bookmarkStart w:id="313" w:name="_Ref74284274"/>
      <w:bookmarkStart w:id="314" w:name="_Toc74189625"/>
      <w:bookmarkStart w:id="315" w:name="_Ref7428495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7</w:t>
        </w:r>
      </w:fldSimple>
      <w:bookmarkEnd w:id="313"/>
      <w:r w:rsidRPr="0023508D">
        <w:rPr>
          <w:cs/>
        </w:rPr>
        <w:t xml:space="preserve"> </w:t>
      </w:r>
      <w:bookmarkStart w:id="316" w:name="_Ref74284717"/>
      <w:r w:rsidRPr="0023508D">
        <w:t>XDS Document Registry Actor</w:t>
      </w:r>
      <w:r w:rsidRPr="0023508D">
        <w:br/>
        <w:t>Begin search operation by sequentially check each published contract one-by-one</w:t>
      </w:r>
      <w:bookmarkEnd w:id="314"/>
      <w:bookmarkEnd w:id="315"/>
      <w:bookmarkEnd w:id="316"/>
    </w:p>
    <w:p w14:paraId="6E613DD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7" w:name="_MON_1681547847"/>
    <w:bookmarkEnd w:id="317"/>
    <w:p w14:paraId="7A9F47B0"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2A25B27A">
          <v:shape id="_x0000_i1094" type="#_x0000_t75" style="width:423pt;height:522.75pt" o:ole="" o:bordertopcolor="this" o:borderleftcolor="this" o:borderbottomcolor="this" o:borderrightcolor="this">
            <v:imagedata r:id="rId176" o:title=""/>
            <w10:bordertop type="single" width="4"/>
            <w10:borderleft type="single" width="4"/>
            <w10:borderbottom type="single" width="4"/>
            <w10:borderright type="single" width="4"/>
          </v:shape>
          <o:OLEObject Type="Embed" ProgID="Word.OpenDocumentText.12" ShapeID="_x0000_i1094" DrawAspect="Content" ObjectID="_1688208960" r:id="rId177"/>
        </w:object>
      </w:r>
    </w:p>
    <w:p w14:paraId="255F552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9144"/>
    <w:bookmarkEnd w:id="318"/>
    <w:p w14:paraId="750ED311"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033CBDC7">
          <v:shape id="_x0000_i1095" type="#_x0000_t75" style="width:423pt;height:583.5pt" o:ole="" o:bordertopcolor="this" o:borderleftcolor="this" o:borderbottomcolor="this" o:borderrightcolor="this">
            <v:imagedata r:id="rId178" o:title=""/>
            <w10:bordertop type="single" width="4"/>
            <w10:borderleft type="single" width="4"/>
            <w10:borderbottom type="single" width="4"/>
            <w10:borderright type="single" width="4"/>
          </v:shape>
          <o:OLEObject Type="Embed" ProgID="Word.OpenDocumentText.12" ShapeID="_x0000_i1095" DrawAspect="Content" ObjectID="_1688208961" r:id="rId179"/>
        </w:object>
      </w:r>
    </w:p>
    <w:p w14:paraId="0208AF3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9" w:name="_MON_1681549172"/>
    <w:bookmarkEnd w:id="319"/>
    <w:p w14:paraId="089C8184"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4C492B66">
          <v:shape id="_x0000_i1096" type="#_x0000_t75" style="width:423pt;height:558.75pt" o:ole="" o:bordertopcolor="this" o:borderleftcolor="this" o:borderbottomcolor="this" o:borderrightcolor="this">
            <v:imagedata r:id="rId180" o:title=""/>
            <w10:bordertop type="single" width="4"/>
            <w10:borderleft type="single" width="4"/>
            <w10:borderbottom type="single" width="4"/>
            <w10:borderright type="single" width="4"/>
          </v:shape>
          <o:OLEObject Type="Embed" ProgID="Word.OpenDocumentText.12" ShapeID="_x0000_i1096" DrawAspect="Content" ObjectID="_1688208962" r:id="rId181"/>
        </w:object>
      </w:r>
    </w:p>
    <w:p w14:paraId="56F3B27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0" w:name="_MON_1681549202"/>
    <w:bookmarkEnd w:id="320"/>
    <w:p w14:paraId="29B80380"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2E12B310">
          <v:shape id="_x0000_i1097" type="#_x0000_t75" style="width:423pt;height:583.5pt" o:ole="" o:bordertopcolor="this" o:borderleftcolor="this" o:borderbottomcolor="this" o:borderrightcolor="this">
            <v:imagedata r:id="rId182" o:title=""/>
            <w10:bordertop type="single" width="4"/>
            <w10:borderleft type="single" width="4"/>
            <w10:borderbottom type="single" width="4"/>
            <w10:borderright type="single" width="4"/>
          </v:shape>
          <o:OLEObject Type="Embed" ProgID="Word.OpenDocumentText.12" ShapeID="_x0000_i1097" DrawAspect="Content" ObjectID="_1688208963" r:id="rId183"/>
        </w:object>
      </w:r>
    </w:p>
    <w:p w14:paraId="0EA6E96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1" w:name="_MON_1681549222"/>
    <w:bookmarkEnd w:id="321"/>
    <w:p w14:paraId="34D2DEDD" w14:textId="77777777" w:rsidR="00D27893" w:rsidRPr="0023508D" w:rsidRDefault="00D27893" w:rsidP="000759DF">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473" w14:anchorId="1E6C307A">
          <v:shape id="_x0000_i1098" type="#_x0000_t75" style="width:423pt;height:474pt" o:ole="" o:bordertopcolor="this" o:borderleftcolor="this" o:borderbottomcolor="this" o:borderrightcolor="this">
            <v:imagedata r:id="rId184" o:title=""/>
            <w10:bordertop type="single" width="4"/>
            <w10:borderleft type="single" width="4"/>
            <w10:borderbottom type="single" width="4"/>
            <w10:borderright type="single" width="4"/>
          </v:shape>
          <o:OLEObject Type="Embed" ProgID="Word.OpenDocumentText.12" ShapeID="_x0000_i1098" DrawAspect="Content" ObjectID="_1688208964" r:id="rId185"/>
        </w:object>
      </w:r>
    </w:p>
    <w:p w14:paraId="0540431F" w14:textId="1245E677" w:rsidR="000759DF" w:rsidRPr="0023508D" w:rsidRDefault="000759DF" w:rsidP="000759DF">
      <w:pPr>
        <w:pStyle w:val="Caption"/>
        <w:jc w:val="center"/>
        <w:rPr>
          <w:i/>
          <w:iCs/>
        </w:rPr>
      </w:pPr>
      <w:bookmarkStart w:id="322" w:name="_Ref74284278"/>
      <w:bookmarkStart w:id="323" w:name="_Toc74189626"/>
      <w:bookmarkStart w:id="324" w:name="_Ref7428495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8</w:t>
        </w:r>
      </w:fldSimple>
      <w:bookmarkEnd w:id="322"/>
      <w:r w:rsidRPr="0023508D">
        <w:t xml:space="preserve"> </w:t>
      </w:r>
      <w:bookmarkStart w:id="325" w:name="_Ref74284722"/>
      <w:r w:rsidRPr="0023508D">
        <w:t>XDS Document Registry Actor</w:t>
      </w:r>
      <w:r w:rsidRPr="0023508D">
        <w:br/>
        <w:t>Check if value of Metadata attributes in each publish contract matched with search keyword before summarize search result.</w:t>
      </w:r>
      <w:bookmarkEnd w:id="323"/>
      <w:bookmarkEnd w:id="324"/>
      <w:bookmarkEnd w:id="325"/>
    </w:p>
    <w:p w14:paraId="1453629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Pr="0023508D"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26" w:name="_MON_1681546966"/>
    <w:bookmarkEnd w:id="326"/>
    <w:p w14:paraId="63A18127"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378C6C9F">
          <v:shape id="_x0000_i1099" type="#_x0000_t75" style="width:423pt;height:8in" o:ole="" o:bordertopcolor="this" o:borderleftcolor="this" o:borderbottomcolor="this" o:borderrightcolor="this">
            <v:imagedata r:id="rId186" o:title=""/>
            <w10:bordertop type="single" width="4"/>
            <w10:borderleft type="single" width="4"/>
            <w10:borderbottom type="single" width="4"/>
            <w10:borderright type="single" width="4"/>
          </v:shape>
          <o:OLEObject Type="Embed" ProgID="Word.OpenDocumentText.12" ShapeID="_x0000_i1099" DrawAspect="Content" ObjectID="_1688208965" r:id="rId187"/>
        </w:object>
      </w:r>
    </w:p>
    <w:p w14:paraId="712E9945" w14:textId="77777777" w:rsidR="00D27893" w:rsidRPr="0023508D" w:rsidRDefault="00D27893" w:rsidP="00D27893"/>
    <w:p w14:paraId="23BAD3FE" w14:textId="77777777" w:rsidR="00D27893" w:rsidRPr="0023508D" w:rsidRDefault="00D27893" w:rsidP="00D27893"/>
    <w:bookmarkStart w:id="327" w:name="_MON_1681547271"/>
    <w:bookmarkEnd w:id="327"/>
    <w:p w14:paraId="51638EB7" w14:textId="77777777" w:rsidR="00D27893" w:rsidRPr="0023508D" w:rsidRDefault="00D27893" w:rsidP="000759DF">
      <w:pPr>
        <w:jc w:val="center"/>
      </w:pPr>
      <w:r w:rsidRPr="0023508D">
        <w:object w:dxaOrig="9360" w:dyaOrig="6177" w14:anchorId="212FE15C">
          <v:shape id="_x0000_i1100" type="#_x0000_t75" style="width:423pt;height:278.25pt" o:ole="" o:bordertopcolor="this" o:borderleftcolor="this" o:borderbottomcolor="this" o:borderrightcolor="this">
            <v:imagedata r:id="rId188" o:title=""/>
            <w10:bordertop type="single" width="4"/>
            <w10:borderleft type="single" width="4"/>
            <w10:borderbottom type="single" width="4"/>
            <w10:borderright type="single" width="4"/>
          </v:shape>
          <o:OLEObject Type="Embed" ProgID="Word.OpenDocumentText.12" ShapeID="_x0000_i1100" DrawAspect="Content" ObjectID="_1688208966" r:id="rId189"/>
        </w:object>
      </w:r>
    </w:p>
    <w:p w14:paraId="0FC362EA" w14:textId="63AC4879" w:rsidR="000759DF" w:rsidRPr="0023508D" w:rsidRDefault="000759DF" w:rsidP="000759DF">
      <w:pPr>
        <w:pStyle w:val="Caption"/>
        <w:jc w:val="center"/>
        <w:rPr>
          <w:i/>
          <w:iCs/>
        </w:rPr>
      </w:pPr>
      <w:bookmarkStart w:id="328" w:name="_Ref74257951"/>
      <w:bookmarkStart w:id="329" w:name="_Toc74189627"/>
      <w:bookmarkStart w:id="330" w:name="_Ref7428496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49</w:t>
        </w:r>
      </w:fldSimple>
      <w:bookmarkEnd w:id="328"/>
      <w:r w:rsidRPr="0023508D">
        <w:t xml:space="preserve"> </w:t>
      </w:r>
      <w:bookmarkStart w:id="331" w:name="_Ref74284733"/>
      <w:r w:rsidRPr="0023508D">
        <w:t>XDS Document Registry</w:t>
      </w:r>
      <w:r w:rsidRPr="0023508D">
        <w:br/>
        <w:t>Gather search result and response back to Document Consumer Actor</w:t>
      </w:r>
      <w:bookmarkEnd w:id="329"/>
      <w:bookmarkEnd w:id="330"/>
      <w:bookmarkEnd w:id="331"/>
    </w:p>
    <w:p w14:paraId="1CD9867B" w14:textId="0C9BB060" w:rsidR="00D27893" w:rsidRPr="0023508D" w:rsidRDefault="00D27893" w:rsidP="00F81C49">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b/>
          <w:bCs/>
          <w:sz w:val="24"/>
          <w:szCs w:val="24"/>
        </w:rPr>
        <w:br w:type="page"/>
      </w:r>
    </w:p>
    <w:p w14:paraId="30F068A0" w14:textId="4F7B860F"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 xml:space="preserve">4.2.3.2.2 </w:t>
      </w:r>
      <w:proofErr w:type="spellStart"/>
      <w:r w:rsidRPr="0023508D">
        <w:rPr>
          <w:rFonts w:ascii="Times New Roman" w:hAnsi="Times New Roman" w:cs="Times New Roman"/>
          <w:sz w:val="24"/>
          <w:szCs w:val="24"/>
        </w:rPr>
        <w:t>Smartcontract</w:t>
      </w:r>
      <w:proofErr w:type="spellEnd"/>
    </w:p>
    <w:p w14:paraId="1BC8AC8E" w14:textId="57BB0525" w:rsidR="003E644E" w:rsidRPr="0023508D" w:rsidRDefault="003E644E" w:rsidP="003E644E">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cs/>
        </w:rPr>
        <w:tab/>
      </w:r>
      <w:r w:rsidR="00D03468" w:rsidRPr="0023508D">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23508D">
        <w:rPr>
          <w:rFonts w:ascii="Times New Roman" w:hAnsi="Times New Roman" w:cs="Times New Roman"/>
          <w:sz w:val="24"/>
          <w:szCs w:val="24"/>
        </w:rPr>
        <w:t>similar to</w:t>
      </w:r>
      <w:proofErr w:type="gramEnd"/>
      <w:r w:rsidR="00D03468" w:rsidRPr="0023508D">
        <w:rPr>
          <w:rFonts w:ascii="Times New Roman" w:hAnsi="Times New Roman" w:cs="Times New Roman"/>
          <w:sz w:val="24"/>
          <w:szCs w:val="24"/>
        </w:rPr>
        <w:t xml:space="preserve"> NoSQL. That means search operation will need to rely on a sequential search algorithm. The program will need to </w:t>
      </w:r>
      <w:proofErr w:type="gramStart"/>
      <w:r w:rsidR="00D03468" w:rsidRPr="0023508D">
        <w:rPr>
          <w:rFonts w:ascii="Times New Roman" w:hAnsi="Times New Roman" w:cs="Times New Roman"/>
          <w:sz w:val="24"/>
          <w:szCs w:val="24"/>
        </w:rPr>
        <w:t>take a look</w:t>
      </w:r>
      <w:proofErr w:type="gramEnd"/>
      <w:r w:rsidR="00D03468" w:rsidRPr="0023508D">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23508D">
        <w:rPr>
          <w:rFonts w:ascii="Times New Roman" w:hAnsi="Times New Roman" w:cs="Times New Roman"/>
          <w:sz w:val="24"/>
          <w:szCs w:val="24"/>
        </w:rPr>
        <w:t>all of</w:t>
      </w:r>
      <w:proofErr w:type="gramEnd"/>
      <w:r w:rsidR="00D03468" w:rsidRPr="0023508D">
        <w:rPr>
          <w:rFonts w:ascii="Times New Roman" w:hAnsi="Times New Roman" w:cs="Times New Roman"/>
          <w:sz w:val="24"/>
          <w:szCs w:val="24"/>
        </w:rPr>
        <w:t xml:space="preserve"> the values called from the </w:t>
      </w:r>
      <w:proofErr w:type="spellStart"/>
      <w:r w:rsidR="00D03468" w:rsidRPr="0023508D">
        <w:rPr>
          <w:rFonts w:ascii="Times New Roman" w:hAnsi="Times New Roman" w:cs="Times New Roman"/>
          <w:sz w:val="24"/>
          <w:szCs w:val="24"/>
        </w:rPr>
        <w:t>Smartcontract</w:t>
      </w:r>
      <w:proofErr w:type="spellEnd"/>
      <w:r w:rsidR="00D03468" w:rsidRPr="0023508D">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23508D">
        <w:rPr>
          <w:rFonts w:ascii="Times New Roman" w:hAnsi="Times New Roman" w:cs="Times New Roman"/>
          <w:sz w:val="24"/>
          <w:szCs w:val="24"/>
        </w:rPr>
        <w:fldChar w:fldCharType="begin" w:fldLock="1"/>
      </w:r>
      <w:r w:rsidR="00386B19" w:rsidRPr="0023508D">
        <w:rPr>
          <w:rFonts w:ascii="Times New Roman" w:hAnsi="Times New Roman" w:cs="Times New Roman"/>
          <w:sz w:val="24"/>
          <w:szCs w:val="24"/>
        </w:rPr>
        <w:instrText xml:space="preserve"> REF _Ref74271315 \h </w:instrText>
      </w:r>
      <w:r w:rsidR="0023508D" w:rsidRPr="0023508D">
        <w:rPr>
          <w:rFonts w:ascii="Times New Roman" w:hAnsi="Times New Roman" w:cs="Times New Roman"/>
          <w:sz w:val="24"/>
          <w:szCs w:val="24"/>
        </w:rPr>
        <w:instrText xml:space="preserve"> \* MERGEFORMAT </w:instrText>
      </w:r>
      <w:r w:rsidR="00386B19" w:rsidRPr="0023508D">
        <w:rPr>
          <w:rFonts w:ascii="Times New Roman" w:hAnsi="Times New Roman" w:cs="Times New Roman"/>
          <w:sz w:val="24"/>
          <w:szCs w:val="24"/>
        </w:rPr>
      </w:r>
      <w:r w:rsidR="00386B1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0</w:t>
      </w:r>
      <w:r w:rsidR="00386B19" w:rsidRPr="0023508D">
        <w:rPr>
          <w:rFonts w:ascii="Times New Roman" w:hAnsi="Times New Roman" w:cs="Times New Roman"/>
          <w:sz w:val="24"/>
          <w:szCs w:val="24"/>
        </w:rPr>
        <w:fldChar w:fldCharType="end"/>
      </w:r>
      <w:r w:rsidR="00D03468" w:rsidRPr="0023508D">
        <w:rPr>
          <w:rFonts w:ascii="Times New Roman" w:hAnsi="Times New Roman" w:cs="Times New Roman"/>
          <w:sz w:val="24"/>
          <w:szCs w:val="24"/>
        </w:rPr>
        <w:t xml:space="preserve"> showing the pseudocode describing the process flow for the </w:t>
      </w:r>
      <w:proofErr w:type="spellStart"/>
      <w:r w:rsidR="00D03468" w:rsidRPr="0023508D">
        <w:rPr>
          <w:rFonts w:ascii="Times New Roman" w:hAnsi="Times New Roman" w:cs="Times New Roman"/>
          <w:sz w:val="24"/>
          <w:szCs w:val="24"/>
        </w:rPr>
        <w:t>Smartcontract</w:t>
      </w:r>
      <w:proofErr w:type="spellEnd"/>
      <w:r w:rsidR="00D03468" w:rsidRPr="0023508D">
        <w:rPr>
          <w:rFonts w:ascii="Times New Roman" w:hAnsi="Times New Roman" w:cs="Times New Roman"/>
          <w:sz w:val="24"/>
          <w:szCs w:val="24"/>
        </w:rPr>
        <w:t xml:space="preserve"> function related to Document Search. </w:t>
      </w:r>
      <w:r w:rsidR="00386B19" w:rsidRPr="0023508D">
        <w:rPr>
          <w:rFonts w:ascii="Times New Roman" w:hAnsi="Times New Roman" w:cs="Times New Roman"/>
          <w:sz w:val="24"/>
          <w:szCs w:val="24"/>
        </w:rPr>
        <w:fldChar w:fldCharType="begin" w:fldLock="1"/>
      </w:r>
      <w:r w:rsidR="00386B19" w:rsidRPr="0023508D">
        <w:rPr>
          <w:rFonts w:ascii="Times New Roman" w:hAnsi="Times New Roman" w:cs="Times New Roman"/>
          <w:sz w:val="24"/>
          <w:szCs w:val="24"/>
        </w:rPr>
        <w:instrText xml:space="preserve"> REF _Ref74271325 \h </w:instrText>
      </w:r>
      <w:r w:rsidR="0023508D" w:rsidRPr="0023508D">
        <w:rPr>
          <w:rFonts w:ascii="Times New Roman" w:hAnsi="Times New Roman" w:cs="Times New Roman"/>
          <w:sz w:val="24"/>
          <w:szCs w:val="24"/>
        </w:rPr>
        <w:instrText xml:space="preserve"> \* MERGEFORMAT </w:instrText>
      </w:r>
      <w:r w:rsidR="00386B19" w:rsidRPr="0023508D">
        <w:rPr>
          <w:rFonts w:ascii="Times New Roman" w:hAnsi="Times New Roman" w:cs="Times New Roman"/>
          <w:sz w:val="24"/>
          <w:szCs w:val="24"/>
        </w:rPr>
      </w:r>
      <w:r w:rsidR="00386B1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1</w:t>
      </w:r>
      <w:r w:rsidR="00386B19" w:rsidRPr="0023508D">
        <w:rPr>
          <w:rFonts w:ascii="Times New Roman" w:hAnsi="Times New Roman" w:cs="Times New Roman"/>
          <w:sz w:val="24"/>
          <w:szCs w:val="24"/>
        </w:rPr>
        <w:fldChar w:fldCharType="end"/>
      </w:r>
      <w:r w:rsidR="00D03468" w:rsidRPr="0023508D">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23508D" w:rsidRDefault="00D03468" w:rsidP="003E644E">
      <w:pPr>
        <w:pStyle w:val="ListParagraph"/>
        <w:spacing w:line="360" w:lineRule="auto"/>
        <w:ind w:left="0"/>
        <w:jc w:val="thaiDistribute"/>
        <w:rPr>
          <w:rFonts w:ascii="Times New Roman" w:hAnsi="Times New Roman" w:cs="Times New Roman"/>
          <w:sz w:val="24"/>
          <w:szCs w:val="24"/>
        </w:rPr>
      </w:pPr>
    </w:p>
    <w:bookmarkStart w:id="332" w:name="_MON_1684892257"/>
    <w:bookmarkEnd w:id="332"/>
    <w:p w14:paraId="4389E2AD" w14:textId="77777777" w:rsidR="00D03468" w:rsidRPr="0023508D" w:rsidRDefault="00D03468" w:rsidP="00D03468">
      <w:pPr>
        <w:pStyle w:val="ListParagraph"/>
        <w:keepNext/>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object w:dxaOrig="9360" w:dyaOrig="2954" w14:anchorId="66BC6BBE">
          <v:shape id="_x0000_i1101" type="#_x0000_t75" style="width:414.75pt;height:130.5pt" o:ole="" o:bordertopcolor="this" o:borderleftcolor="this" o:borderbottomcolor="this" o:borderrightcolor="this">
            <v:imagedata r:id="rId190" o:title=""/>
            <w10:bordertop type="single" width="4"/>
            <w10:borderleft type="single" width="4"/>
            <w10:borderbottom type="single" width="4"/>
            <w10:borderright type="single" width="4"/>
          </v:shape>
          <o:OLEObject Type="Embed" ProgID="Word.OpenDocumentText.12" ShapeID="_x0000_i1101" DrawAspect="Content" ObjectID="_1688208967" r:id="rId191"/>
        </w:object>
      </w:r>
    </w:p>
    <w:p w14:paraId="337B4641" w14:textId="16A29874" w:rsidR="00D03468" w:rsidRPr="0023508D" w:rsidRDefault="00D03468" w:rsidP="00D03468">
      <w:pPr>
        <w:pStyle w:val="Caption"/>
        <w:spacing w:after="240"/>
        <w:jc w:val="center"/>
      </w:pPr>
      <w:bookmarkStart w:id="333" w:name="_Ref74271315"/>
      <w:bookmarkStart w:id="334" w:name="_Ref7428496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0</w:t>
        </w:r>
      </w:fldSimple>
      <w:bookmarkEnd w:id="333"/>
      <w:r w:rsidRPr="0023508D">
        <w:t xml:space="preserve"> </w:t>
      </w:r>
      <w:bookmarkStart w:id="335" w:name="_Ref74284737"/>
      <w:r w:rsidRPr="0023508D">
        <w:t xml:space="preserve">The pseudocode showing the process flow of </w:t>
      </w:r>
      <w:proofErr w:type="spellStart"/>
      <w:r w:rsidRPr="0023508D">
        <w:t>Smartcontract</w:t>
      </w:r>
      <w:proofErr w:type="spellEnd"/>
      <w:r w:rsidRPr="0023508D">
        <w:t xml:space="preserve"> function related to Document Search</w:t>
      </w:r>
      <w:bookmarkEnd w:id="334"/>
      <w:bookmarkEnd w:id="335"/>
    </w:p>
    <w:bookmarkStart w:id="336" w:name="_MON_1684892052"/>
    <w:bookmarkEnd w:id="336"/>
    <w:p w14:paraId="20EA71A8" w14:textId="5034688D" w:rsidR="004809CD" w:rsidRPr="0023508D" w:rsidRDefault="00D03468" w:rsidP="004809C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453E1388">
          <v:shape id="_x0000_i1102" type="#_x0000_t75" style="width:407.25pt;height:503.25pt" o:ole="" o:bordertopcolor="this" o:borderleftcolor="this" o:borderbottomcolor="this" o:borderrightcolor="this">
            <v:imagedata r:id="rId192" o:title=""/>
            <w10:bordertop type="single" width="4"/>
            <w10:borderleft type="single" width="4"/>
            <w10:borderbottom type="single" width="4"/>
            <w10:borderright type="single" width="4"/>
          </v:shape>
          <o:OLEObject Type="Embed" ProgID="Word.OpenDocumentText.12" ShapeID="_x0000_i1102" DrawAspect="Content" ObjectID="_1688208968" r:id="rId193"/>
        </w:object>
      </w:r>
    </w:p>
    <w:p w14:paraId="4DF7531D" w14:textId="1C9869CE" w:rsidR="004809CD" w:rsidRPr="0023508D" w:rsidRDefault="004809CD" w:rsidP="004809CD">
      <w:pPr>
        <w:pStyle w:val="Caption"/>
        <w:jc w:val="center"/>
      </w:pPr>
      <w:bookmarkStart w:id="337" w:name="_Ref74271325"/>
      <w:bookmarkStart w:id="338" w:name="_Ref7428497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1</w:t>
        </w:r>
      </w:fldSimple>
      <w:bookmarkEnd w:id="337"/>
      <w:r w:rsidRPr="0023508D">
        <w:t xml:space="preserve"> </w:t>
      </w:r>
      <w:bookmarkStart w:id="339" w:name="_Ref74284740"/>
      <w:r w:rsidRPr="0023508D">
        <w:t xml:space="preserve">Solidity Code Snippet of </w:t>
      </w:r>
      <w:proofErr w:type="spellStart"/>
      <w:r w:rsidRPr="0023508D">
        <w:t>Smartcontract</w:t>
      </w:r>
      <w:bookmarkEnd w:id="338"/>
      <w:bookmarkEnd w:id="339"/>
      <w:proofErr w:type="spellEnd"/>
      <w:r w:rsidRPr="0023508D">
        <w:t xml:space="preserve"> </w:t>
      </w:r>
    </w:p>
    <w:p w14:paraId="50D2DF90" w14:textId="059BBCB2" w:rsidR="003E644E" w:rsidRPr="0023508D" w:rsidRDefault="004809CD" w:rsidP="004809CD">
      <w:pPr>
        <w:pStyle w:val="Caption"/>
        <w:spacing w:after="240"/>
        <w:jc w:val="center"/>
      </w:pPr>
      <w:r w:rsidRPr="0023508D">
        <w:t>(Highlight - green color) related to Document Search Function</w:t>
      </w:r>
    </w:p>
    <w:p w14:paraId="42A2B97A" w14:textId="1075E9AE" w:rsidR="00D03468" w:rsidRPr="0023508D" w:rsidRDefault="00D03468" w:rsidP="00D03468">
      <w:r w:rsidRPr="0023508D">
        <w:br w:type="page"/>
      </w:r>
    </w:p>
    <w:p w14:paraId="4C6D1F69" w14:textId="247D343E" w:rsidR="0084619E" w:rsidRPr="0023508D" w:rsidRDefault="00A34155" w:rsidP="0084619E">
      <w:pPr>
        <w:pStyle w:val="Heading2"/>
        <w:rPr>
          <w:sz w:val="24"/>
          <w:szCs w:val="24"/>
        </w:rPr>
      </w:pPr>
      <w:bookmarkStart w:id="340" w:name="CHAPTERIV_43"/>
      <w:r w:rsidRPr="0023508D">
        <w:rPr>
          <w:sz w:val="24"/>
          <w:szCs w:val="24"/>
        </w:rPr>
        <w:lastRenderedPageBreak/>
        <w:t xml:space="preserve">4.3 </w:t>
      </w:r>
      <w:r w:rsidR="00441DE7" w:rsidRPr="0023508D">
        <w:rPr>
          <w:sz w:val="24"/>
          <w:szCs w:val="24"/>
        </w:rPr>
        <w:t>Implementation Result</w:t>
      </w:r>
    </w:p>
    <w:bookmarkEnd w:id="340"/>
    <w:p w14:paraId="6AE97020" w14:textId="63A995F2" w:rsidR="006F1488" w:rsidRPr="0023508D" w:rsidRDefault="006F1488" w:rsidP="008132D5">
      <w:pPr>
        <w:spacing w:line="360" w:lineRule="auto"/>
        <w:jc w:val="thaiDistribute"/>
      </w:pPr>
      <w:r w:rsidRPr="0023508D">
        <w:tab/>
        <w:t>As mentioned in Section 4.1.1, the environment of the test machine is running on Linux Ubuntu (64-bit) version 18.10 with 8 GB RAM and 100 GB storage dynamically shared from the host machine.</w:t>
      </w:r>
    </w:p>
    <w:p w14:paraId="7BEA56E0" w14:textId="36238055" w:rsidR="006F1488" w:rsidRPr="0023508D" w:rsidRDefault="006F1488">
      <w:pPr>
        <w:spacing w:line="360" w:lineRule="auto"/>
        <w:jc w:val="thaiDistribute"/>
      </w:pPr>
      <w:r w:rsidRPr="0023508D">
        <w:tab/>
        <w:t xml:space="preserve">As mentioned in Section 4.1.3, the Blockchain network environment for the </w:t>
      </w:r>
      <w:r w:rsidR="002C74BB" w:rsidRPr="0023508D">
        <w:t>implementation</w:t>
      </w:r>
      <w:r w:rsidRPr="0023508D">
        <w:t xml:space="preserve"> will be demonstrated using the 7-Nodes Example Blockchain. That means there will be seven IBFT Blockchain nodes simulated within the environment of the test machine. The test sample will be monitored from node number one</w:t>
      </w:r>
      <w:r w:rsidR="00996747" w:rsidRPr="0023508D">
        <w:t xml:space="preserve"> (</w:t>
      </w:r>
      <w:r w:rsidR="00F20218" w:rsidRPr="0023508D">
        <w:t>which would later refer</w:t>
      </w:r>
      <w:r w:rsidR="00996747" w:rsidRPr="0023508D">
        <w:t xml:space="preserve"> as “1</w:t>
      </w:r>
      <w:r w:rsidR="00996747" w:rsidRPr="0023508D">
        <w:rPr>
          <w:vertAlign w:val="superscript"/>
        </w:rPr>
        <w:t>st</w:t>
      </w:r>
      <w:r w:rsidR="00996747" w:rsidRPr="0023508D">
        <w:t xml:space="preserve"> Node”)</w:t>
      </w:r>
      <w:r w:rsidRPr="0023508D">
        <w:t>.</w:t>
      </w:r>
    </w:p>
    <w:p w14:paraId="2061076F" w14:textId="115DD0C0" w:rsidR="00AF3779" w:rsidRPr="0023508D" w:rsidRDefault="00AF3779" w:rsidP="008132D5">
      <w:pPr>
        <w:spacing w:line="360" w:lineRule="auto"/>
        <w:jc w:val="thaiDistribute"/>
      </w:pPr>
      <w:r w:rsidRPr="0023508D">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23508D" w:rsidRDefault="00EF463A" w:rsidP="00F71653">
      <w:pPr>
        <w:tabs>
          <w:tab w:val="left" w:pos="709"/>
        </w:tabs>
        <w:spacing w:line="360" w:lineRule="auto"/>
        <w:jc w:val="thaiDistribute"/>
      </w:pPr>
      <w:r w:rsidRPr="0023508D">
        <w:rPr>
          <w:color w:val="FF0000"/>
          <w:cs/>
        </w:rPr>
        <w:tab/>
      </w:r>
      <w:r w:rsidR="00F71653" w:rsidRPr="0023508D">
        <w:t xml:space="preserve">The main group of XDS Actors in the implementation are XDS Document Registry Actor, XDS Document Repository Actor, and XDS Document Consumer Actor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All files corresponding to the implementation must be included within the directory that contains the 7-Node Examples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top left terminal and </w:t>
      </w:r>
      <w:r w:rsidR="00682811" w:rsidRPr="0023508D">
        <w:fldChar w:fldCharType="begin" w:fldLock="1"/>
      </w:r>
      <w:r w:rsidR="00682811" w:rsidRPr="0023508D">
        <w:instrText xml:space="preserve"> REF _Ref76908353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3</w:t>
      </w:r>
      <w:r w:rsidR="00682811" w:rsidRPr="0023508D">
        <w:fldChar w:fldCharType="end"/>
      </w:r>
      <w:r w:rsidR="00F71653" w:rsidRPr="0023508D">
        <w:t>.</w:t>
      </w:r>
    </w:p>
    <w:p w14:paraId="00DDB6E7" w14:textId="16898AB4" w:rsidR="00EF463A" w:rsidRPr="0023508D" w:rsidRDefault="00EF463A" w:rsidP="00F71653">
      <w:pPr>
        <w:tabs>
          <w:tab w:val="left" w:pos="709"/>
        </w:tabs>
        <w:spacing w:line="360" w:lineRule="auto"/>
        <w:jc w:val="thaiDistribute"/>
      </w:pPr>
      <w:r w:rsidRPr="0023508D">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94"/>
                    <a:stretch>
                      <a:fillRect/>
                    </a:stretch>
                  </pic:blipFill>
                  <pic:spPr>
                    <a:xfrm>
                      <a:off x="0" y="0"/>
                      <a:ext cx="5727271" cy="3208834"/>
                    </a:xfrm>
                    <a:prstGeom prst="rect">
                      <a:avLst/>
                    </a:prstGeom>
                  </pic:spPr>
                </pic:pic>
              </a:graphicData>
            </a:graphic>
          </wp:inline>
        </w:drawing>
      </w:r>
    </w:p>
    <w:p w14:paraId="54BE7370" w14:textId="2492DFC9" w:rsidR="00EF463A" w:rsidRPr="0023508D" w:rsidRDefault="00EF463A" w:rsidP="00EF463A">
      <w:pPr>
        <w:pStyle w:val="Caption"/>
        <w:spacing w:line="240" w:lineRule="auto"/>
        <w:jc w:val="center"/>
      </w:pPr>
      <w:bookmarkStart w:id="341" w:name="_Ref76908318"/>
      <w:bookmarkStart w:id="342" w:name="_Ref7693714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2</w:t>
        </w:r>
      </w:fldSimple>
      <w:bookmarkEnd w:id="341"/>
      <w:r w:rsidRPr="0023508D">
        <w:t xml:space="preserve"> </w:t>
      </w:r>
      <w:bookmarkStart w:id="343" w:name="_Ref76937009"/>
      <w:r w:rsidRPr="0023508D">
        <w:t>All XDS Actors activated via its terminal</w:t>
      </w:r>
      <w:r w:rsidRPr="0023508D">
        <w:br/>
        <w:t>(Top Left) XDS Document Registry Actor</w:t>
      </w:r>
      <w:bookmarkEnd w:id="342"/>
      <w:bookmarkEnd w:id="343"/>
    </w:p>
    <w:p w14:paraId="295F8062" w14:textId="77777777" w:rsidR="00EF463A" w:rsidRPr="0023508D" w:rsidRDefault="00EF463A" w:rsidP="00EF463A">
      <w:pPr>
        <w:jc w:val="center"/>
      </w:pPr>
      <w:r w:rsidRPr="0023508D">
        <w:t>(Top Right) XDS Document Consumer Actor</w:t>
      </w:r>
    </w:p>
    <w:p w14:paraId="4FCCF5BC" w14:textId="77777777" w:rsidR="00EF463A" w:rsidRPr="0023508D" w:rsidRDefault="00EF463A" w:rsidP="00EF463A">
      <w:pPr>
        <w:jc w:val="center"/>
      </w:pPr>
      <w:r w:rsidRPr="0023508D">
        <w:t>(Bottom Left) XDS Document Repository Actor</w:t>
      </w:r>
    </w:p>
    <w:p w14:paraId="04FC07BD" w14:textId="77777777" w:rsidR="00EF463A" w:rsidRPr="0023508D" w:rsidRDefault="00EF463A" w:rsidP="00EF463A">
      <w:pPr>
        <w:spacing w:after="240"/>
        <w:jc w:val="center"/>
      </w:pPr>
      <w:r w:rsidRPr="0023508D">
        <w:t>(Bottom Right) The folder containing all files related to the XDS Blockchain</w:t>
      </w:r>
    </w:p>
    <w:p w14:paraId="53C19A5A" w14:textId="77777777" w:rsidR="00EF463A" w:rsidRPr="0023508D" w:rsidRDefault="00EF463A" w:rsidP="00EF463A">
      <w:pPr>
        <w:keepNext/>
        <w:tabs>
          <w:tab w:val="left" w:pos="709"/>
        </w:tabs>
        <w:spacing w:line="360" w:lineRule="auto"/>
        <w:jc w:val="center"/>
      </w:pPr>
      <w:r w:rsidRPr="0023508D">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95"/>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23508D" w:rsidRDefault="00EF463A" w:rsidP="00EF463A">
      <w:pPr>
        <w:pStyle w:val="Caption"/>
        <w:spacing w:after="240"/>
        <w:jc w:val="center"/>
      </w:pPr>
      <w:bookmarkStart w:id="344" w:name="_Ref76908353"/>
      <w:bookmarkStart w:id="345" w:name="_Ref7693714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3</w:t>
        </w:r>
      </w:fldSimple>
      <w:bookmarkEnd w:id="344"/>
      <w:r w:rsidRPr="0023508D">
        <w:t xml:space="preserve"> </w:t>
      </w:r>
      <w:bookmarkStart w:id="346" w:name="_Ref76937013"/>
      <w:r w:rsidRPr="0023508D">
        <w:t>XDS Document Registry Actor standby and wait for incoming XML Messages.</w:t>
      </w:r>
      <w:bookmarkEnd w:id="345"/>
      <w:bookmarkEnd w:id="346"/>
    </w:p>
    <w:p w14:paraId="4681EAB9" w14:textId="633EB2BF" w:rsidR="00F71653" w:rsidRPr="0023508D" w:rsidRDefault="00F71653" w:rsidP="00F71653">
      <w:pPr>
        <w:spacing w:line="360" w:lineRule="auto"/>
        <w:jc w:val="thaiDistribute"/>
      </w:pPr>
      <w:r w:rsidRPr="0023508D">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23508D">
        <w:fldChar w:fldCharType="begin" w:fldLock="1"/>
      </w:r>
      <w:r w:rsidR="00682811" w:rsidRPr="0023508D">
        <w:instrText xml:space="preserve"> REF _Ref76908390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4</w:t>
      </w:r>
      <w:r w:rsidR="00682811" w:rsidRPr="0023508D">
        <w:fldChar w:fldCharType="end"/>
      </w:r>
      <w:r w:rsidRPr="0023508D">
        <w:t xml:space="preserve"> and </w:t>
      </w:r>
      <w:r w:rsidR="00682811" w:rsidRPr="0023508D">
        <w:fldChar w:fldCharType="begin" w:fldLock="1"/>
      </w:r>
      <w:r w:rsidR="00682811" w:rsidRPr="0023508D">
        <w:instrText xml:space="preserve"> REF _Ref76908399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5</w:t>
      </w:r>
      <w:r w:rsidR="00682811" w:rsidRPr="0023508D">
        <w:fldChar w:fldCharType="end"/>
      </w:r>
      <w:r w:rsidRPr="0023508D">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23508D">
        <w:fldChar w:fldCharType="begin" w:fldLock="1"/>
      </w:r>
      <w:r w:rsidR="00682811" w:rsidRPr="0023508D">
        <w:instrText xml:space="preserve"> REF _Ref7690840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6</w:t>
      </w:r>
      <w:r w:rsidR="00682811" w:rsidRPr="0023508D">
        <w:fldChar w:fldCharType="end"/>
      </w:r>
      <w:r w:rsidRPr="0023508D">
        <w:t xml:space="preserve">. After the transaction was successfully published into the Blockchain ledger, the XDS Document Registry Actor response back to the Document Repository Actor to report that the process was completed as shown in </w:t>
      </w:r>
      <w:r w:rsidR="00682811" w:rsidRPr="0023508D">
        <w:fldChar w:fldCharType="begin" w:fldLock="1"/>
      </w:r>
      <w:r w:rsidR="00682811" w:rsidRPr="0023508D">
        <w:instrText xml:space="preserve"> REF _Ref76908423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7</w:t>
      </w:r>
      <w:r w:rsidR="00682811" w:rsidRPr="0023508D">
        <w:fldChar w:fldCharType="end"/>
      </w:r>
      <w:r w:rsidRPr="0023508D">
        <w:t xml:space="preserve"> which terminating the XDS Document Repository Actor program.</w:t>
      </w:r>
    </w:p>
    <w:p w14:paraId="74E838E7" w14:textId="77777777" w:rsidR="00EF463A" w:rsidRPr="0023508D" w:rsidRDefault="00EF463A" w:rsidP="00EF463A">
      <w:pPr>
        <w:keepNext/>
        <w:jc w:val="center"/>
      </w:pPr>
      <w:r w:rsidRPr="0023508D">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96"/>
                    <a:stretch>
                      <a:fillRect/>
                    </a:stretch>
                  </pic:blipFill>
                  <pic:spPr>
                    <a:xfrm>
                      <a:off x="0" y="0"/>
                      <a:ext cx="2664808" cy="591326"/>
                    </a:xfrm>
                    <a:prstGeom prst="rect">
                      <a:avLst/>
                    </a:prstGeom>
                  </pic:spPr>
                </pic:pic>
              </a:graphicData>
            </a:graphic>
          </wp:inline>
        </w:drawing>
      </w:r>
    </w:p>
    <w:p w14:paraId="0BDBF23A" w14:textId="4AD08B24" w:rsidR="00EF463A" w:rsidRPr="0023508D" w:rsidRDefault="00EF463A" w:rsidP="00EF463A">
      <w:pPr>
        <w:pStyle w:val="Caption"/>
        <w:jc w:val="center"/>
      </w:pPr>
      <w:bookmarkStart w:id="347" w:name="_Ref76908390"/>
      <w:bookmarkStart w:id="348" w:name="_Ref76937147"/>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4</w:t>
        </w:r>
      </w:fldSimple>
      <w:bookmarkEnd w:id="347"/>
      <w:r w:rsidRPr="0023508D">
        <w:t xml:space="preserve"> </w:t>
      </w:r>
      <w:bookmarkStart w:id="349" w:name="_Ref76937017"/>
      <w:r w:rsidRPr="0023508D">
        <w:t>XDS Document Repository prompt for health document number to register</w:t>
      </w:r>
      <w:bookmarkEnd w:id="348"/>
      <w:bookmarkEnd w:id="349"/>
    </w:p>
    <w:p w14:paraId="0FE85BBD" w14:textId="77777777" w:rsidR="00EF463A" w:rsidRPr="0023508D" w:rsidRDefault="00EF463A" w:rsidP="00EF463A">
      <w:pPr>
        <w:keepNext/>
        <w:jc w:val="center"/>
      </w:pPr>
      <w:r w:rsidRPr="0023508D">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97"/>
                    <a:stretch>
                      <a:fillRect/>
                    </a:stretch>
                  </pic:blipFill>
                  <pic:spPr>
                    <a:xfrm>
                      <a:off x="0" y="0"/>
                      <a:ext cx="4386405" cy="2398307"/>
                    </a:xfrm>
                    <a:prstGeom prst="rect">
                      <a:avLst/>
                    </a:prstGeom>
                  </pic:spPr>
                </pic:pic>
              </a:graphicData>
            </a:graphic>
          </wp:inline>
        </w:drawing>
      </w:r>
    </w:p>
    <w:p w14:paraId="60140BC5" w14:textId="3398D3A6" w:rsidR="00EF463A" w:rsidRPr="0023508D" w:rsidRDefault="00EF463A" w:rsidP="00EF463A">
      <w:pPr>
        <w:pStyle w:val="Caption"/>
        <w:spacing w:after="240"/>
        <w:jc w:val="center"/>
        <w:rPr>
          <w:noProof/>
        </w:rPr>
      </w:pPr>
      <w:bookmarkStart w:id="350" w:name="_Ref76908399"/>
      <w:bookmarkStart w:id="351" w:name="_Ref7693715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5</w:t>
        </w:r>
      </w:fldSimple>
      <w:bookmarkEnd w:id="350"/>
      <w:r w:rsidRPr="0023508D">
        <w:t xml:space="preserve">  </w:t>
      </w:r>
      <w:bookmarkStart w:id="352" w:name="_Ref76937020"/>
      <w:r w:rsidRPr="0023508D">
        <w:t>XDS</w:t>
      </w:r>
      <w:r w:rsidRPr="0023508D">
        <w:rPr>
          <w:noProof/>
        </w:rPr>
        <w:t xml:space="preserve"> Document Repository sent ITI-42 transaction to XDS Document Registry</w:t>
      </w:r>
      <w:bookmarkEnd w:id="351"/>
      <w:bookmarkEnd w:id="352"/>
    </w:p>
    <w:p w14:paraId="7C14618D" w14:textId="77777777" w:rsidR="00EF463A" w:rsidRPr="0023508D" w:rsidRDefault="00EF463A" w:rsidP="00EF463A">
      <w:pPr>
        <w:keepNext/>
        <w:jc w:val="center"/>
      </w:pPr>
      <w:r w:rsidRPr="0023508D">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98"/>
                    <a:stretch>
                      <a:fillRect/>
                    </a:stretch>
                  </pic:blipFill>
                  <pic:spPr>
                    <a:xfrm>
                      <a:off x="0" y="0"/>
                      <a:ext cx="5309870" cy="3586480"/>
                    </a:xfrm>
                    <a:prstGeom prst="rect">
                      <a:avLst/>
                    </a:prstGeom>
                  </pic:spPr>
                </pic:pic>
              </a:graphicData>
            </a:graphic>
          </wp:inline>
        </w:drawing>
      </w:r>
    </w:p>
    <w:p w14:paraId="34EF4806" w14:textId="3FCEC079" w:rsidR="00EF463A" w:rsidRPr="0023508D" w:rsidRDefault="00EF463A" w:rsidP="00EF463A">
      <w:pPr>
        <w:pStyle w:val="Caption"/>
        <w:jc w:val="center"/>
      </w:pPr>
      <w:bookmarkStart w:id="353" w:name="_Ref76908408"/>
      <w:bookmarkStart w:id="354" w:name="_Ref7693715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6</w:t>
        </w:r>
      </w:fldSimple>
      <w:bookmarkEnd w:id="353"/>
      <w:r w:rsidRPr="0023508D">
        <w:t xml:space="preserve"> </w:t>
      </w:r>
      <w:bookmarkStart w:id="355" w:name="_Ref76937023"/>
      <w:r w:rsidRPr="0023508D">
        <w:t>XDS Document Registry received ITI-42 transaction and</w:t>
      </w:r>
      <w:bookmarkEnd w:id="354"/>
      <w:bookmarkEnd w:id="355"/>
      <w:r w:rsidRPr="0023508D">
        <w:t xml:space="preserve"> </w:t>
      </w:r>
    </w:p>
    <w:p w14:paraId="5AAAD3F0" w14:textId="77777777" w:rsidR="00EF463A" w:rsidRPr="0023508D" w:rsidRDefault="00EF463A" w:rsidP="00EF463A">
      <w:pPr>
        <w:pStyle w:val="Caption"/>
        <w:spacing w:after="240"/>
        <w:jc w:val="center"/>
      </w:pPr>
      <w:r w:rsidRPr="0023508D">
        <w:t>successfully registered the metadata set into the Blockchain while wait for other XML Messages</w:t>
      </w:r>
    </w:p>
    <w:p w14:paraId="66917C25" w14:textId="77777777" w:rsidR="00EF463A" w:rsidRPr="0023508D" w:rsidRDefault="00EF463A" w:rsidP="00EF463A">
      <w:pPr>
        <w:keepNext/>
        <w:jc w:val="center"/>
      </w:pPr>
      <w:r w:rsidRPr="0023508D">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99"/>
                    <a:stretch>
                      <a:fillRect/>
                    </a:stretch>
                  </pic:blipFill>
                  <pic:spPr>
                    <a:xfrm>
                      <a:off x="0" y="0"/>
                      <a:ext cx="3157106" cy="815712"/>
                    </a:xfrm>
                    <a:prstGeom prst="rect">
                      <a:avLst/>
                    </a:prstGeom>
                  </pic:spPr>
                </pic:pic>
              </a:graphicData>
            </a:graphic>
          </wp:inline>
        </w:drawing>
      </w:r>
    </w:p>
    <w:p w14:paraId="76548F19" w14:textId="4A48A7EE" w:rsidR="00EF463A" w:rsidRPr="0023508D" w:rsidRDefault="00EF463A" w:rsidP="00EF463A">
      <w:pPr>
        <w:pStyle w:val="Caption"/>
        <w:jc w:val="center"/>
      </w:pPr>
      <w:bookmarkStart w:id="356" w:name="_Ref76908423"/>
      <w:bookmarkStart w:id="357" w:name="_Ref7693715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7</w:t>
        </w:r>
      </w:fldSimple>
      <w:bookmarkEnd w:id="356"/>
      <w:r w:rsidRPr="0023508D">
        <w:t xml:space="preserve"> </w:t>
      </w:r>
      <w:bookmarkStart w:id="358" w:name="_Ref76937032"/>
      <w:r w:rsidRPr="0023508D">
        <w:t>XDS Document Repository received response from XDS Document Registry</w:t>
      </w:r>
      <w:bookmarkEnd w:id="357"/>
      <w:bookmarkEnd w:id="358"/>
      <w:r w:rsidRPr="0023508D">
        <w:t xml:space="preserve"> </w:t>
      </w:r>
    </w:p>
    <w:p w14:paraId="2502B55C" w14:textId="0880FE26" w:rsidR="00EF463A" w:rsidRPr="0023508D" w:rsidRDefault="00EF463A" w:rsidP="00EF463A">
      <w:pPr>
        <w:pStyle w:val="Caption"/>
        <w:jc w:val="center"/>
      </w:pPr>
      <w:r w:rsidRPr="0023508D">
        <w:t>then terminate</w:t>
      </w:r>
    </w:p>
    <w:p w14:paraId="4EB2EB1D" w14:textId="77777777" w:rsidR="007755D6" w:rsidRPr="0023508D" w:rsidRDefault="007755D6" w:rsidP="00682811">
      <w:pPr>
        <w:spacing w:line="360" w:lineRule="auto"/>
        <w:jc w:val="thaiDistribute"/>
      </w:pPr>
    </w:p>
    <w:p w14:paraId="57A2AC67" w14:textId="3C254BBF" w:rsidR="00682811" w:rsidRPr="0023508D" w:rsidRDefault="00682811" w:rsidP="00682811">
      <w:pPr>
        <w:spacing w:line="360" w:lineRule="auto"/>
        <w:jc w:val="thaiDistribute"/>
      </w:pPr>
      <w:r w:rsidRPr="0023508D">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23508D">
        <w:fldChar w:fldCharType="begin" w:fldLock="1"/>
      </w:r>
      <w:r w:rsidR="007755D6" w:rsidRPr="0023508D">
        <w:instrText xml:space="preserve"> REF _Ref76908512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8</w:t>
      </w:r>
      <w:r w:rsidR="007755D6" w:rsidRPr="0023508D">
        <w:fldChar w:fldCharType="end"/>
      </w:r>
      <w:r w:rsidRPr="0023508D">
        <w:t>) then prompt for essential search keyword values (</w:t>
      </w:r>
      <w:r w:rsidR="007755D6" w:rsidRPr="0023508D">
        <w:fldChar w:fldCharType="begin" w:fldLock="1"/>
      </w:r>
      <w:r w:rsidR="007755D6" w:rsidRPr="0023508D">
        <w:instrText xml:space="preserve"> REF _Ref76908829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9</w:t>
      </w:r>
      <w:r w:rsidR="007755D6" w:rsidRPr="0023508D">
        <w:fldChar w:fldCharType="end"/>
      </w:r>
      <w:r w:rsidRPr="0023508D">
        <w:t>) and followed by the addition of optional search keyword values (</w:t>
      </w:r>
      <w:r w:rsidR="007755D6" w:rsidRPr="0023508D">
        <w:fldChar w:fldCharType="begin" w:fldLock="1"/>
      </w:r>
      <w:r w:rsidR="007755D6" w:rsidRPr="0023508D">
        <w:instrText xml:space="preserve"> REF _Ref76908959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60</w:t>
      </w:r>
      <w:r w:rsidR="007755D6" w:rsidRPr="0023508D">
        <w:fldChar w:fldCharType="end"/>
      </w:r>
      <w:r w:rsidRPr="0023508D">
        <w:t>).</w:t>
      </w:r>
      <w:r w:rsidR="00BD4259" w:rsidRPr="0023508D">
        <w:t xml:space="preserve"> After all search keyword values from the user were set, the XDS Document Consumer Actor program then proceeds to assort the input into the ITI-18 transaction format and send it to the XDS Document Registry Actor as shown in </w:t>
      </w:r>
      <w:r w:rsidR="00FE784B" w:rsidRPr="0023508D">
        <w:fldChar w:fldCharType="begin" w:fldLock="1"/>
      </w:r>
      <w:r w:rsidR="00FE784B" w:rsidRPr="0023508D">
        <w:instrText xml:space="preserve"> REF _Ref76908518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1</w:t>
      </w:r>
      <w:r w:rsidR="00FE784B" w:rsidRPr="0023508D">
        <w:fldChar w:fldCharType="end"/>
      </w:r>
      <w:r w:rsidR="00BD4259" w:rsidRPr="0023508D">
        <w:t xml:space="preserve">. Upon receiving the transaction, the XDS Document Registry Actor program then uses the provided search keywords to search the Blockchain ledger for the metadata set with a matching value as shown in </w:t>
      </w:r>
      <w:r w:rsidR="00FE784B" w:rsidRPr="0023508D">
        <w:fldChar w:fldCharType="begin" w:fldLock="1"/>
      </w:r>
      <w:r w:rsidR="00FE784B" w:rsidRPr="0023508D">
        <w:instrText xml:space="preserve"> REF _Ref76908524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2</w:t>
      </w:r>
      <w:r w:rsidR="00FE784B" w:rsidRPr="0023508D">
        <w:fldChar w:fldCharType="end"/>
      </w:r>
      <w:r w:rsidR="00BD4259" w:rsidRPr="0023508D">
        <w:t xml:space="preserve"> and </w:t>
      </w:r>
      <w:r w:rsidR="00FE784B" w:rsidRPr="0023508D">
        <w:fldChar w:fldCharType="begin" w:fldLock="1"/>
      </w:r>
      <w:r w:rsidR="00FE784B" w:rsidRPr="0023508D">
        <w:instrText xml:space="preserve"> REF _Ref76910725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3</w:t>
      </w:r>
      <w:r w:rsidR="00FE784B" w:rsidRPr="0023508D">
        <w:fldChar w:fldCharType="end"/>
      </w:r>
      <w:r w:rsidR="00BD4259" w:rsidRPr="0023508D">
        <w:t xml:space="preserve">. Whether the matching result was found or not, after searching on all registered metadata set, the XDS Document Registry Actor then response search result to the XDS Document Consumer Actor as shown in </w:t>
      </w:r>
      <w:r w:rsidR="00FE784B" w:rsidRPr="0023508D">
        <w:fldChar w:fldCharType="begin" w:fldLock="1"/>
      </w:r>
      <w:r w:rsidR="00FE784B" w:rsidRPr="0023508D">
        <w:instrText xml:space="preserve"> REF _Ref76910731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4</w:t>
      </w:r>
      <w:r w:rsidR="00FE784B" w:rsidRPr="0023508D">
        <w:fldChar w:fldCharType="end"/>
      </w:r>
      <w:r w:rsidR="00BD4259" w:rsidRPr="0023508D">
        <w:t xml:space="preserve">. The XDS Document Consumer Actor then interprets the response and displays the search result to the user as shown in </w:t>
      </w:r>
      <w:r w:rsidR="00FE784B" w:rsidRPr="0023508D">
        <w:fldChar w:fldCharType="begin" w:fldLock="1"/>
      </w:r>
      <w:r w:rsidR="00FE784B" w:rsidRPr="0023508D">
        <w:instrText xml:space="preserve"> REF _Ref76910735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5</w:t>
      </w:r>
      <w:r w:rsidR="00FE784B" w:rsidRPr="0023508D">
        <w:fldChar w:fldCharType="end"/>
      </w:r>
      <w:r w:rsidR="00BD4259" w:rsidRPr="0023508D">
        <w:t>.</w:t>
      </w:r>
    </w:p>
    <w:p w14:paraId="73F446E3" w14:textId="77777777" w:rsidR="00EF463A" w:rsidRPr="0023508D" w:rsidRDefault="00EF463A" w:rsidP="00EF463A">
      <w:pPr>
        <w:keepNext/>
        <w:jc w:val="center"/>
      </w:pPr>
      <w:r w:rsidRPr="0023508D">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200"/>
                    <a:stretch>
                      <a:fillRect/>
                    </a:stretch>
                  </pic:blipFill>
                  <pic:spPr>
                    <a:xfrm>
                      <a:off x="0" y="0"/>
                      <a:ext cx="3730127" cy="2843084"/>
                    </a:xfrm>
                    <a:prstGeom prst="rect">
                      <a:avLst/>
                    </a:prstGeom>
                  </pic:spPr>
                </pic:pic>
              </a:graphicData>
            </a:graphic>
          </wp:inline>
        </w:drawing>
      </w:r>
    </w:p>
    <w:p w14:paraId="7D5062B4" w14:textId="3D131AD2" w:rsidR="00EF463A" w:rsidRPr="0023508D" w:rsidRDefault="00EF463A" w:rsidP="00EF463A">
      <w:pPr>
        <w:pStyle w:val="Caption"/>
        <w:spacing w:after="240"/>
        <w:jc w:val="center"/>
      </w:pPr>
      <w:bookmarkStart w:id="359" w:name="_Ref76908512"/>
      <w:bookmarkStart w:id="360" w:name="_Ref7693716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8</w:t>
        </w:r>
      </w:fldSimple>
      <w:bookmarkEnd w:id="359"/>
      <w:r w:rsidRPr="0023508D">
        <w:t xml:space="preserve"> </w:t>
      </w:r>
      <w:bookmarkStart w:id="361" w:name="_Ref76937037"/>
      <w:r w:rsidRPr="0023508D">
        <w:t>XDS Document consumer Actor prompt the user for input</w:t>
      </w:r>
      <w:bookmarkEnd w:id="360"/>
      <w:bookmarkEnd w:id="361"/>
    </w:p>
    <w:p w14:paraId="41F7FEA3" w14:textId="77777777" w:rsidR="007755D6" w:rsidRPr="0023508D" w:rsidRDefault="007755D6" w:rsidP="007755D6">
      <w:pPr>
        <w:keepNext/>
        <w:jc w:val="center"/>
      </w:pPr>
      <w:r w:rsidRPr="0023508D">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1"/>
                    <a:stretch>
                      <a:fillRect/>
                    </a:stretch>
                  </pic:blipFill>
                  <pic:spPr>
                    <a:xfrm>
                      <a:off x="0" y="0"/>
                      <a:ext cx="5309870" cy="1420495"/>
                    </a:xfrm>
                    <a:prstGeom prst="rect">
                      <a:avLst/>
                    </a:prstGeom>
                  </pic:spPr>
                </pic:pic>
              </a:graphicData>
            </a:graphic>
          </wp:inline>
        </w:drawing>
      </w:r>
    </w:p>
    <w:p w14:paraId="46290EE1" w14:textId="7A983522" w:rsidR="007755D6" w:rsidRPr="0023508D" w:rsidRDefault="007755D6" w:rsidP="007755D6">
      <w:pPr>
        <w:pStyle w:val="Caption"/>
        <w:jc w:val="center"/>
      </w:pPr>
      <w:bookmarkStart w:id="362" w:name="_Ref76908829"/>
      <w:bookmarkStart w:id="363" w:name="_Ref7693716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59</w:t>
        </w:r>
      </w:fldSimple>
      <w:bookmarkEnd w:id="362"/>
      <w:r w:rsidRPr="0023508D">
        <w:t xml:space="preserve"> </w:t>
      </w:r>
      <w:bookmarkStart w:id="364" w:name="_Ref76937041"/>
      <w:r w:rsidRPr="0023508D">
        <w:t>XDS Document Consumer Actor prompt for essential search keyword values</w:t>
      </w:r>
      <w:bookmarkEnd w:id="363"/>
      <w:bookmarkEnd w:id="364"/>
    </w:p>
    <w:p w14:paraId="4C4043AA" w14:textId="77777777" w:rsidR="007755D6" w:rsidRPr="0023508D" w:rsidRDefault="007755D6" w:rsidP="007755D6">
      <w:pPr>
        <w:keepNext/>
        <w:jc w:val="center"/>
      </w:pPr>
      <w:r w:rsidRPr="0023508D">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202"/>
                    <a:stretch>
                      <a:fillRect/>
                    </a:stretch>
                  </pic:blipFill>
                  <pic:spPr>
                    <a:xfrm>
                      <a:off x="0" y="0"/>
                      <a:ext cx="5356902" cy="2821310"/>
                    </a:xfrm>
                    <a:prstGeom prst="rect">
                      <a:avLst/>
                    </a:prstGeom>
                  </pic:spPr>
                </pic:pic>
              </a:graphicData>
            </a:graphic>
          </wp:inline>
        </w:drawing>
      </w:r>
    </w:p>
    <w:p w14:paraId="021FCF9B" w14:textId="7C707E43" w:rsidR="007755D6" w:rsidRPr="0023508D" w:rsidRDefault="007755D6" w:rsidP="007755D6">
      <w:pPr>
        <w:pStyle w:val="Caption"/>
        <w:jc w:val="center"/>
      </w:pPr>
      <w:bookmarkStart w:id="365" w:name="_Ref76908959"/>
      <w:bookmarkStart w:id="366" w:name="_Ref7693716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0</w:t>
        </w:r>
      </w:fldSimple>
      <w:bookmarkEnd w:id="365"/>
      <w:r w:rsidRPr="0023508D">
        <w:t xml:space="preserve"> </w:t>
      </w:r>
      <w:bookmarkStart w:id="367" w:name="_Ref76937045"/>
      <w:r w:rsidRPr="0023508D">
        <w:t>XDS Document Consumer Actor prompt for optional search keyword values</w:t>
      </w:r>
      <w:bookmarkEnd w:id="366"/>
      <w:bookmarkEnd w:id="367"/>
    </w:p>
    <w:p w14:paraId="45A8E941" w14:textId="77777777" w:rsidR="007755D6" w:rsidRPr="0023508D" w:rsidRDefault="007755D6" w:rsidP="007755D6"/>
    <w:p w14:paraId="0FE7977E" w14:textId="77777777" w:rsidR="00EF463A" w:rsidRPr="0023508D" w:rsidRDefault="00EF463A" w:rsidP="00EF463A">
      <w:pPr>
        <w:keepNext/>
        <w:jc w:val="center"/>
      </w:pPr>
      <w:r w:rsidRPr="0023508D">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203"/>
                    <a:stretch>
                      <a:fillRect/>
                    </a:stretch>
                  </pic:blipFill>
                  <pic:spPr>
                    <a:xfrm>
                      <a:off x="0" y="0"/>
                      <a:ext cx="4980976" cy="1703610"/>
                    </a:xfrm>
                    <a:prstGeom prst="rect">
                      <a:avLst/>
                    </a:prstGeom>
                  </pic:spPr>
                </pic:pic>
              </a:graphicData>
            </a:graphic>
          </wp:inline>
        </w:drawing>
      </w:r>
    </w:p>
    <w:p w14:paraId="42AB793E" w14:textId="253D6C58" w:rsidR="00EF463A" w:rsidRPr="0023508D" w:rsidRDefault="00EF463A" w:rsidP="00EF463A">
      <w:pPr>
        <w:pStyle w:val="Caption"/>
        <w:jc w:val="center"/>
      </w:pPr>
      <w:bookmarkStart w:id="368" w:name="_Ref76908518"/>
      <w:bookmarkStart w:id="369" w:name="_Ref7693716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1</w:t>
        </w:r>
      </w:fldSimple>
      <w:bookmarkEnd w:id="368"/>
      <w:r w:rsidRPr="0023508D">
        <w:t xml:space="preserve"> </w:t>
      </w:r>
      <w:bookmarkStart w:id="370" w:name="_Ref76937049"/>
      <w:r w:rsidRPr="0023508D">
        <w:t>XDS Document Consumer Actor sent ITI-18 transaction</w:t>
      </w:r>
      <w:bookmarkEnd w:id="369"/>
      <w:bookmarkEnd w:id="370"/>
      <w:r w:rsidRPr="0023508D">
        <w:t xml:space="preserve"> </w:t>
      </w:r>
    </w:p>
    <w:p w14:paraId="47570967" w14:textId="77777777" w:rsidR="00EF463A" w:rsidRPr="0023508D" w:rsidRDefault="00EF463A" w:rsidP="00EF463A">
      <w:pPr>
        <w:pStyle w:val="Caption"/>
        <w:jc w:val="center"/>
      </w:pPr>
      <w:r w:rsidRPr="0023508D">
        <w:t>to XDS Document Registry and wait for response</w:t>
      </w:r>
    </w:p>
    <w:p w14:paraId="71109200" w14:textId="77777777" w:rsidR="00EF463A" w:rsidRPr="0023508D" w:rsidRDefault="00EF463A" w:rsidP="00EF463A">
      <w:pPr>
        <w:keepNext/>
        <w:jc w:val="center"/>
      </w:pPr>
      <w:r w:rsidRPr="0023508D">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204"/>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23508D" w:rsidRDefault="00EF463A" w:rsidP="00EF463A">
      <w:pPr>
        <w:pStyle w:val="Caption"/>
        <w:jc w:val="center"/>
      </w:pPr>
      <w:bookmarkStart w:id="371" w:name="_Ref76908524"/>
      <w:bookmarkStart w:id="372" w:name="_Ref7693717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2</w:t>
        </w:r>
      </w:fldSimple>
      <w:bookmarkEnd w:id="371"/>
      <w:r w:rsidRPr="0023508D">
        <w:t xml:space="preserve"> </w:t>
      </w:r>
      <w:bookmarkStart w:id="373" w:name="_Ref76937053"/>
      <w:r w:rsidRPr="0023508D">
        <w:t>XDS Document Registry received ITI-18 transaction then interpret the message</w:t>
      </w:r>
      <w:bookmarkEnd w:id="372"/>
      <w:bookmarkEnd w:id="373"/>
    </w:p>
    <w:p w14:paraId="4BD9A73A" w14:textId="4BCBA621" w:rsidR="00EF463A" w:rsidRPr="0023508D" w:rsidRDefault="00EF463A" w:rsidP="00EF463A">
      <w:pPr>
        <w:keepNext/>
        <w:jc w:val="center"/>
      </w:pPr>
      <w:r w:rsidRPr="0023508D">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205"/>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23508D" w:rsidRDefault="0029314E" w:rsidP="00EF463A">
      <w:pPr>
        <w:keepNext/>
        <w:jc w:val="center"/>
      </w:pPr>
      <w:r w:rsidRPr="0023508D">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06"/>
                    <a:stretch>
                      <a:fillRect/>
                    </a:stretch>
                  </pic:blipFill>
                  <pic:spPr>
                    <a:xfrm>
                      <a:off x="0" y="0"/>
                      <a:ext cx="5309870" cy="6875145"/>
                    </a:xfrm>
                    <a:prstGeom prst="rect">
                      <a:avLst/>
                    </a:prstGeom>
                  </pic:spPr>
                </pic:pic>
              </a:graphicData>
            </a:graphic>
          </wp:inline>
        </w:drawing>
      </w:r>
    </w:p>
    <w:p w14:paraId="77F13D06" w14:textId="698AB56C" w:rsidR="00EF463A" w:rsidRPr="0023508D" w:rsidRDefault="00EF463A" w:rsidP="00EF463A">
      <w:pPr>
        <w:pStyle w:val="Caption"/>
        <w:jc w:val="center"/>
      </w:pPr>
      <w:bookmarkStart w:id="374" w:name="_Ref76910725"/>
      <w:bookmarkStart w:id="375" w:name="_Ref7693717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3</w:t>
        </w:r>
      </w:fldSimple>
      <w:bookmarkEnd w:id="374"/>
      <w:r w:rsidRPr="0023508D">
        <w:t xml:space="preserve"> </w:t>
      </w:r>
      <w:bookmarkStart w:id="376" w:name="_Ref76937057"/>
      <w:r w:rsidRPr="0023508D">
        <w:t xml:space="preserve">XDS Document Registry then begin search operation over </w:t>
      </w:r>
      <w:proofErr w:type="spellStart"/>
      <w:r w:rsidRPr="0023508D">
        <w:t>Smartcontract</w:t>
      </w:r>
      <w:bookmarkEnd w:id="375"/>
      <w:bookmarkEnd w:id="376"/>
      <w:proofErr w:type="spellEnd"/>
    </w:p>
    <w:p w14:paraId="7CBF1107" w14:textId="77777777" w:rsidR="00EF463A" w:rsidRPr="0023508D" w:rsidRDefault="00EF463A" w:rsidP="00EF463A">
      <w:pPr>
        <w:spacing w:after="240"/>
        <w:jc w:val="center"/>
      </w:pPr>
      <w:r w:rsidRPr="0023508D">
        <w:t>If the matching result were found, it will be response back to XDS Document Consumer.</w:t>
      </w:r>
    </w:p>
    <w:p w14:paraId="4ED1E387" w14:textId="7A66D04A" w:rsidR="002405F8" w:rsidRPr="0023508D" w:rsidRDefault="00597B5F" w:rsidP="00597B5F">
      <w:pPr>
        <w:spacing w:line="360" w:lineRule="auto"/>
        <w:jc w:val="center"/>
        <w:rPr>
          <w:color w:val="FF0000"/>
        </w:rPr>
      </w:pPr>
      <w:r w:rsidRPr="0023508D">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207"/>
                    <a:stretch>
                      <a:fillRect/>
                    </a:stretch>
                  </pic:blipFill>
                  <pic:spPr>
                    <a:xfrm>
                      <a:off x="0" y="0"/>
                      <a:ext cx="5162532" cy="3562283"/>
                    </a:xfrm>
                    <a:prstGeom prst="rect">
                      <a:avLst/>
                    </a:prstGeom>
                  </pic:spPr>
                </pic:pic>
              </a:graphicData>
            </a:graphic>
          </wp:inline>
        </w:drawing>
      </w:r>
    </w:p>
    <w:p w14:paraId="55519C98" w14:textId="755B6D52" w:rsidR="00597B5F" w:rsidRPr="0023508D" w:rsidRDefault="00597B5F" w:rsidP="00597B5F">
      <w:pPr>
        <w:spacing w:line="360" w:lineRule="auto"/>
        <w:jc w:val="center"/>
        <w:rPr>
          <w:color w:val="FF0000"/>
        </w:rPr>
      </w:pPr>
      <w:r w:rsidRPr="0023508D">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08"/>
                    <a:stretch>
                      <a:fillRect/>
                    </a:stretch>
                  </pic:blipFill>
                  <pic:spPr>
                    <a:xfrm>
                      <a:off x="0" y="0"/>
                      <a:ext cx="5171659" cy="3497456"/>
                    </a:xfrm>
                    <a:prstGeom prst="rect">
                      <a:avLst/>
                    </a:prstGeom>
                  </pic:spPr>
                </pic:pic>
              </a:graphicData>
            </a:graphic>
          </wp:inline>
        </w:drawing>
      </w:r>
    </w:p>
    <w:p w14:paraId="0A8837E2" w14:textId="77777777" w:rsidR="00597B5F" w:rsidRPr="0023508D" w:rsidRDefault="00597B5F" w:rsidP="00597B5F">
      <w:pPr>
        <w:keepNext/>
        <w:spacing w:line="360" w:lineRule="auto"/>
        <w:jc w:val="center"/>
      </w:pPr>
      <w:r w:rsidRPr="0023508D">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192665" cy="578136"/>
                    </a:xfrm>
                    <a:prstGeom prst="rect">
                      <a:avLst/>
                    </a:prstGeom>
                  </pic:spPr>
                </pic:pic>
              </a:graphicData>
            </a:graphic>
          </wp:inline>
        </w:drawing>
      </w:r>
    </w:p>
    <w:p w14:paraId="4F7DC8B1" w14:textId="47F4C1E9" w:rsidR="00597B5F" w:rsidRPr="0023508D" w:rsidRDefault="00597B5F" w:rsidP="00597B5F">
      <w:pPr>
        <w:pStyle w:val="Caption"/>
        <w:jc w:val="center"/>
      </w:pPr>
      <w:bookmarkStart w:id="377" w:name="_Ref76910731"/>
      <w:bookmarkStart w:id="378" w:name="_Ref7693717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4</w:t>
        </w:r>
      </w:fldSimple>
      <w:bookmarkEnd w:id="377"/>
      <w:r w:rsidRPr="0023508D">
        <w:t xml:space="preserve"> </w:t>
      </w:r>
      <w:bookmarkStart w:id="379" w:name="_Ref76937062"/>
      <w:r w:rsidRPr="0023508D">
        <w:t>XDS Document Registry responding search result back to XDS Document Consumer</w:t>
      </w:r>
      <w:bookmarkEnd w:id="378"/>
      <w:bookmarkEnd w:id="379"/>
    </w:p>
    <w:p w14:paraId="4DB553A6" w14:textId="77777777" w:rsidR="00597B5F" w:rsidRPr="0023508D" w:rsidRDefault="00597B5F" w:rsidP="00597B5F">
      <w:pPr>
        <w:keepNext/>
        <w:jc w:val="center"/>
      </w:pPr>
      <w:r w:rsidRPr="0023508D">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210"/>
                    <a:stretch>
                      <a:fillRect/>
                    </a:stretch>
                  </pic:blipFill>
                  <pic:spPr>
                    <a:xfrm>
                      <a:off x="0" y="0"/>
                      <a:ext cx="5309870" cy="6967855"/>
                    </a:xfrm>
                    <a:prstGeom prst="rect">
                      <a:avLst/>
                    </a:prstGeom>
                  </pic:spPr>
                </pic:pic>
              </a:graphicData>
            </a:graphic>
          </wp:inline>
        </w:drawing>
      </w:r>
    </w:p>
    <w:p w14:paraId="5E8328F8" w14:textId="5CB73ED8" w:rsidR="00597B5F" w:rsidRPr="0023508D" w:rsidRDefault="00597B5F" w:rsidP="00597B5F">
      <w:pPr>
        <w:pStyle w:val="Caption"/>
        <w:jc w:val="center"/>
      </w:pPr>
      <w:bookmarkStart w:id="380" w:name="_Ref76910735"/>
      <w:bookmarkStart w:id="381" w:name="_Ref7693718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5</w:t>
        </w:r>
      </w:fldSimple>
      <w:bookmarkEnd w:id="380"/>
      <w:r w:rsidRPr="0023508D">
        <w:t xml:space="preserve"> </w:t>
      </w:r>
      <w:bookmarkStart w:id="382" w:name="_Ref76937065"/>
      <w:r w:rsidRPr="0023508D">
        <w:t>XDS Document Consumer received search result and display it to the user</w:t>
      </w:r>
      <w:bookmarkEnd w:id="381"/>
      <w:bookmarkEnd w:id="382"/>
    </w:p>
    <w:p w14:paraId="6A07E5FD" w14:textId="77777777" w:rsidR="00597B5F" w:rsidRPr="0023508D" w:rsidRDefault="00597B5F" w:rsidP="008132D5">
      <w:pPr>
        <w:spacing w:line="360" w:lineRule="auto"/>
        <w:jc w:val="thaiDistribute"/>
        <w:rPr>
          <w:color w:val="FF0000"/>
        </w:rPr>
      </w:pPr>
    </w:p>
    <w:p w14:paraId="7EB02281" w14:textId="77777777" w:rsidR="00EF4DBA" w:rsidRPr="0023508D" w:rsidRDefault="00EF4DBA" w:rsidP="008132D5">
      <w:pPr>
        <w:pStyle w:val="Heading2"/>
        <w:rPr>
          <w:sz w:val="24"/>
          <w:szCs w:val="24"/>
        </w:rPr>
      </w:pPr>
      <w:r w:rsidRPr="0023508D">
        <w:rPr>
          <w:sz w:val="24"/>
          <w:szCs w:val="24"/>
        </w:rPr>
        <w:br w:type="page"/>
      </w:r>
    </w:p>
    <w:p w14:paraId="5423D501" w14:textId="324791C6" w:rsidR="00EF463A" w:rsidRPr="0023508D" w:rsidRDefault="00646239" w:rsidP="008132D5">
      <w:pPr>
        <w:pStyle w:val="Heading2"/>
        <w:rPr>
          <w:sz w:val="24"/>
          <w:szCs w:val="24"/>
        </w:rPr>
      </w:pPr>
      <w:bookmarkStart w:id="383" w:name="CHAPTERIV_44"/>
      <w:r w:rsidRPr="0023508D">
        <w:rPr>
          <w:sz w:val="24"/>
          <w:szCs w:val="24"/>
        </w:rPr>
        <w:lastRenderedPageBreak/>
        <w:t>4.</w:t>
      </w:r>
      <w:r w:rsidR="009004A0" w:rsidRPr="0023508D">
        <w:rPr>
          <w:sz w:val="24"/>
          <w:szCs w:val="24"/>
        </w:rPr>
        <w:t xml:space="preserve">4 </w:t>
      </w:r>
      <w:r w:rsidR="00441DE7" w:rsidRPr="0023508D">
        <w:rPr>
          <w:sz w:val="24"/>
          <w:szCs w:val="24"/>
        </w:rPr>
        <w:t>Evaluation</w:t>
      </w:r>
    </w:p>
    <w:bookmarkEnd w:id="383"/>
    <w:p w14:paraId="6076A03E" w14:textId="116068AF" w:rsidR="00BC2F5B" w:rsidRPr="0023508D" w:rsidRDefault="001C1D34" w:rsidP="00BC2F5B">
      <w:pPr>
        <w:spacing w:line="360" w:lineRule="auto"/>
        <w:jc w:val="thaiDistribute"/>
        <w:rPr>
          <w:spacing w:val="-10"/>
        </w:rPr>
      </w:pPr>
      <w:r w:rsidRPr="0023508D">
        <w:tab/>
      </w:r>
      <w:r w:rsidR="00A10030" w:rsidRPr="00A1003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23508D">
        <w:tab/>
      </w:r>
      <w:r w:rsidR="00BC2F5B" w:rsidRPr="0023508D">
        <w:rPr>
          <w:spacing w:val="-10"/>
        </w:rPr>
        <w:t xml:space="preserve">There are ten transactions created for the experiment as test samples. </w:t>
      </w:r>
      <w:r w:rsidR="00BC2F5B" w:rsidRPr="0023508D">
        <w:rPr>
          <w:spacing w:val="-10"/>
        </w:rPr>
        <w:fldChar w:fldCharType="begin" w:fldLock="1"/>
      </w:r>
      <w:r w:rsidR="00BC2F5B" w:rsidRPr="0023508D">
        <w:rPr>
          <w:spacing w:val="-10"/>
        </w:rPr>
        <w:instrText xml:space="preserve"> REF _Ref76752486 \h  \* MERGEFORMAT </w:instrText>
      </w:r>
      <w:r w:rsidR="00BC2F5B" w:rsidRPr="0023508D">
        <w:rPr>
          <w:spacing w:val="-10"/>
        </w:rPr>
      </w:r>
      <w:r w:rsidR="00BC2F5B" w:rsidRPr="0023508D">
        <w:rPr>
          <w:spacing w:val="-10"/>
        </w:rPr>
        <w:fldChar w:fldCharType="separate"/>
      </w:r>
      <w:r w:rsidR="00761E18" w:rsidRPr="0023508D">
        <w:rPr>
          <w:spacing w:val="-10"/>
        </w:rPr>
        <w:t xml:space="preserve">Figure </w:t>
      </w:r>
      <w:r w:rsidR="00761E18" w:rsidRPr="0023508D">
        <w:rPr>
          <w:noProof/>
          <w:spacing w:val="-10"/>
        </w:rPr>
        <w:t>4</w:t>
      </w:r>
      <w:r w:rsidR="00761E18" w:rsidRPr="0023508D">
        <w:rPr>
          <w:noProof/>
          <w:spacing w:val="-10"/>
        </w:rPr>
        <w:noBreakHyphen/>
        <w:t>66</w:t>
      </w:r>
      <w:r w:rsidR="00BC2F5B" w:rsidRPr="0023508D">
        <w:rPr>
          <w:spacing w:val="-10"/>
        </w:rPr>
        <w:fldChar w:fldCharType="end"/>
      </w:r>
      <w:r w:rsidR="00BC2F5B" w:rsidRPr="0023508D">
        <w:rPr>
          <w:spacing w:val="-10"/>
        </w:rPr>
        <w:t xml:space="preserve"> and </w:t>
      </w:r>
      <w:r w:rsidR="00BC2F5B" w:rsidRPr="0023508D">
        <w:rPr>
          <w:spacing w:val="-10"/>
        </w:rPr>
        <w:fldChar w:fldCharType="begin" w:fldLock="1"/>
      </w:r>
      <w:r w:rsidR="00BC2F5B" w:rsidRPr="0023508D">
        <w:rPr>
          <w:spacing w:val="-10"/>
        </w:rPr>
        <w:instrText xml:space="preserve"> REF _Ref76752492 \h  \* MERGEFORMAT </w:instrText>
      </w:r>
      <w:r w:rsidR="00BC2F5B" w:rsidRPr="0023508D">
        <w:rPr>
          <w:spacing w:val="-10"/>
        </w:rPr>
      </w:r>
      <w:r w:rsidR="00BC2F5B" w:rsidRPr="0023508D">
        <w:rPr>
          <w:spacing w:val="-10"/>
        </w:rPr>
        <w:fldChar w:fldCharType="separate"/>
      </w:r>
      <w:r w:rsidR="00761E18" w:rsidRPr="0023508D">
        <w:rPr>
          <w:spacing w:val="-10"/>
        </w:rPr>
        <w:t xml:space="preserve">Figure </w:t>
      </w:r>
      <w:r w:rsidR="00761E18" w:rsidRPr="0023508D">
        <w:rPr>
          <w:noProof/>
          <w:spacing w:val="-10"/>
        </w:rPr>
        <w:t>4</w:t>
      </w:r>
      <w:r w:rsidR="00761E18" w:rsidRPr="0023508D">
        <w:rPr>
          <w:noProof/>
          <w:spacing w:val="-10"/>
        </w:rPr>
        <w:noBreakHyphen/>
        <w:t>67</w:t>
      </w:r>
      <w:r w:rsidR="00BC2F5B" w:rsidRPr="0023508D">
        <w:rPr>
          <w:spacing w:val="-10"/>
        </w:rPr>
        <w:fldChar w:fldCharType="end"/>
      </w:r>
      <w:r w:rsidR="00BC2F5B" w:rsidRPr="0023508D">
        <w:rPr>
          <w:spacing w:val="-10"/>
        </w:rPr>
        <w:t xml:space="preserve"> show an example of the mockup transaction created for the experiment and its full content can be further inspected in the Appendix Section.</w:t>
      </w:r>
      <w:r w:rsidRPr="0023508D">
        <w:rPr>
          <w:spacing w:val="-10"/>
        </w:rPr>
        <w:t xml:space="preserve"> In each transaction have its metadata attributes named "</w:t>
      </w:r>
      <w:proofErr w:type="spellStart"/>
      <w:r w:rsidRPr="0023508D">
        <w:rPr>
          <w:spacing w:val="-10"/>
        </w:rPr>
        <w:t>DocumentEntry.patientId</w:t>
      </w:r>
      <w:proofErr w:type="spellEnd"/>
      <w:r w:rsidRPr="0023508D">
        <w:rPr>
          <w:spacing w:val="-10"/>
        </w:rPr>
        <w:t>", "</w:t>
      </w:r>
      <w:proofErr w:type="spellStart"/>
      <w:r w:rsidRPr="0023508D">
        <w:rPr>
          <w:spacing w:val="-10"/>
        </w:rPr>
        <w:t>DocumentEntry.availabilityStatus</w:t>
      </w:r>
      <w:proofErr w:type="spellEnd"/>
      <w:r w:rsidRPr="0023508D">
        <w:rPr>
          <w:spacing w:val="-10"/>
        </w:rPr>
        <w:t>" and some other attributes modified varied in each transaction for the test.</w:t>
      </w:r>
      <w:r w:rsidR="00761E18" w:rsidRPr="0023508D">
        <w:rPr>
          <w:spacing w:val="-10"/>
        </w:rPr>
        <w:t xml:space="preserve"> All experiments will be tested with these transaction samples resulting as 10 times test for each setup ("transaction</w:t>
      </w:r>
      <w:r w:rsidR="004D15BB" w:rsidRPr="0023508D">
        <w:rPr>
          <w:spacing w:val="-10"/>
        </w:rPr>
        <w:t xml:space="preserve"> number #n</w:t>
      </w:r>
      <w:r w:rsidR="00761E18" w:rsidRPr="0023508D">
        <w:rPr>
          <w:spacing w:val="-10"/>
        </w:rPr>
        <w:t>" will be referred to as "</w:t>
      </w:r>
      <w:proofErr w:type="spellStart"/>
      <w:r w:rsidR="00761E18" w:rsidRPr="0023508D">
        <w:rPr>
          <w:spacing w:val="-10"/>
        </w:rPr>
        <w:t>Tx</w:t>
      </w:r>
      <w:r w:rsidR="004D15BB" w:rsidRPr="0023508D">
        <w:rPr>
          <w:spacing w:val="-10"/>
        </w:rPr>
        <w:t>#n</w:t>
      </w:r>
      <w:proofErr w:type="spellEnd"/>
      <w:r w:rsidR="00761E18" w:rsidRPr="0023508D">
        <w:rPr>
          <w:spacing w:val="-10"/>
        </w:rPr>
        <w:t>").</w:t>
      </w:r>
    </w:p>
    <w:p w14:paraId="4628BD4D" w14:textId="77777777" w:rsidR="00EF4DBA" w:rsidRPr="0023508D" w:rsidRDefault="00EF4DBA" w:rsidP="00EF4DBA">
      <w:pPr>
        <w:keepNext/>
        <w:spacing w:line="360" w:lineRule="auto"/>
        <w:jc w:val="center"/>
      </w:pPr>
      <w:r w:rsidRPr="0023508D">
        <w:rPr>
          <w:noProof/>
        </w:rPr>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211"/>
                    <a:stretch>
                      <a:fillRect/>
                    </a:stretch>
                  </pic:blipFill>
                  <pic:spPr>
                    <a:xfrm>
                      <a:off x="0" y="0"/>
                      <a:ext cx="5545852" cy="3921624"/>
                    </a:xfrm>
                    <a:prstGeom prst="rect">
                      <a:avLst/>
                    </a:prstGeom>
                    <a:ln>
                      <a:solidFill>
                        <a:schemeClr val="tx1"/>
                      </a:solidFill>
                    </a:ln>
                  </pic:spPr>
                </pic:pic>
              </a:graphicData>
            </a:graphic>
          </wp:inline>
        </w:drawing>
      </w:r>
    </w:p>
    <w:p w14:paraId="23F3185A" w14:textId="0F327D4A" w:rsidR="00EF4DBA" w:rsidRPr="0023508D" w:rsidRDefault="00EF4DBA" w:rsidP="00EF4DBA">
      <w:pPr>
        <w:pStyle w:val="Caption"/>
        <w:jc w:val="center"/>
      </w:pPr>
      <w:bookmarkStart w:id="384" w:name="_Ref76752486"/>
      <w:bookmarkStart w:id="385" w:name="_Ref74279169"/>
      <w:bookmarkStart w:id="386" w:name="_Ref7428497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6</w:t>
        </w:r>
      </w:fldSimple>
      <w:bookmarkEnd w:id="384"/>
      <w:bookmarkEnd w:id="385"/>
      <w:r w:rsidRPr="0023508D">
        <w:t xml:space="preserve"> </w:t>
      </w:r>
      <w:bookmarkStart w:id="387" w:name="_Ref74284744"/>
      <w:r w:rsidR="00CD159D" w:rsidRPr="0023508D">
        <w:t>Part</w:t>
      </w:r>
      <w:r w:rsidRPr="0023508D">
        <w:t xml:space="preserve"> of transaction</w:t>
      </w:r>
      <w:r w:rsidR="00CD159D" w:rsidRPr="0023508D">
        <w:t xml:space="preserve"> samples content</w:t>
      </w:r>
      <w:r w:rsidRPr="0023508D">
        <w:t xml:space="preserve"> </w:t>
      </w:r>
      <w:bookmarkEnd w:id="386"/>
      <w:bookmarkEnd w:id="387"/>
    </w:p>
    <w:p w14:paraId="3FFA0552" w14:textId="77777777" w:rsidR="00EF4DBA" w:rsidRPr="0023508D" w:rsidRDefault="00EF4DBA" w:rsidP="00EF4DBA">
      <w:pPr>
        <w:spacing w:line="360" w:lineRule="auto"/>
      </w:pPr>
    </w:p>
    <w:p w14:paraId="75AADF58" w14:textId="77777777" w:rsidR="00EF4DBA" w:rsidRPr="0023508D" w:rsidRDefault="00EF4DBA" w:rsidP="00EF4DBA">
      <w:pPr>
        <w:keepNext/>
        <w:spacing w:line="360" w:lineRule="auto"/>
        <w:jc w:val="center"/>
      </w:pPr>
      <w:r w:rsidRPr="0023508D">
        <w:rPr>
          <w:noProof/>
        </w:rPr>
        <w:lastRenderedPageBreak/>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212"/>
                    <a:stretch>
                      <a:fillRect/>
                    </a:stretch>
                  </pic:blipFill>
                  <pic:spPr>
                    <a:xfrm>
                      <a:off x="0" y="0"/>
                      <a:ext cx="4870104" cy="569013"/>
                    </a:xfrm>
                    <a:prstGeom prst="rect">
                      <a:avLst/>
                    </a:prstGeom>
                  </pic:spPr>
                </pic:pic>
              </a:graphicData>
            </a:graphic>
          </wp:inline>
        </w:drawing>
      </w:r>
    </w:p>
    <w:p w14:paraId="37473AE4" w14:textId="702989F6" w:rsidR="00EF4DBA" w:rsidRPr="0023508D" w:rsidRDefault="00EF4DBA" w:rsidP="00EF4DBA">
      <w:pPr>
        <w:pStyle w:val="Caption"/>
        <w:jc w:val="center"/>
      </w:pPr>
      <w:bookmarkStart w:id="388" w:name="_Ref76752492"/>
      <w:bookmarkStart w:id="389" w:name="_Ref74279421"/>
      <w:bookmarkStart w:id="390" w:name="_Ref74284977"/>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7</w:t>
        </w:r>
      </w:fldSimple>
      <w:bookmarkEnd w:id="388"/>
      <w:bookmarkEnd w:id="389"/>
      <w:r w:rsidRPr="0023508D">
        <w:t xml:space="preserve"> </w:t>
      </w:r>
      <w:bookmarkStart w:id="391" w:name="_Ref74284747"/>
      <w:r w:rsidRPr="0023508D">
        <w:t>Ten of mockup transactions generated for the experiment</w:t>
      </w:r>
      <w:bookmarkEnd w:id="390"/>
      <w:bookmarkEnd w:id="391"/>
    </w:p>
    <w:p w14:paraId="1AD5144C" w14:textId="77777777" w:rsidR="00EF4DBA" w:rsidRPr="0023508D" w:rsidRDefault="00EF4DBA" w:rsidP="00BC2F5B">
      <w:pPr>
        <w:spacing w:line="360" w:lineRule="auto"/>
        <w:jc w:val="thaiDistribute"/>
      </w:pPr>
    </w:p>
    <w:p w14:paraId="13C62634" w14:textId="41C5E889" w:rsidR="00BE315A" w:rsidRPr="0023508D" w:rsidRDefault="00BE315A" w:rsidP="00AA5F76">
      <w:pPr>
        <w:pStyle w:val="Heading3"/>
      </w:pPr>
      <w:bookmarkStart w:id="392" w:name="CHAPTERIV_441"/>
      <w:r w:rsidRPr="0023508D">
        <w:t xml:space="preserve">4.4.1 </w:t>
      </w:r>
      <w:r w:rsidR="00476739" w:rsidRPr="0023508D">
        <w:t>Functionalities Test</w:t>
      </w:r>
    </w:p>
    <w:bookmarkEnd w:id="392"/>
    <w:p w14:paraId="7BA22AAD" w14:textId="14231A9B" w:rsidR="008132D5" w:rsidRPr="0023508D" w:rsidRDefault="008132D5" w:rsidP="008132D5">
      <w:pPr>
        <w:spacing w:line="360" w:lineRule="auto"/>
        <w:jc w:val="thaiDistribute"/>
      </w:pPr>
      <w:r w:rsidRPr="0023508D">
        <w:tab/>
      </w:r>
      <w:r w:rsidR="00332909" w:rsidRPr="0023508D">
        <w:t xml:space="preserve">On the hypothesis that a changed number of active nodes </w:t>
      </w:r>
      <w:r w:rsidR="00D46045">
        <w:t>may</w:t>
      </w:r>
      <w:r w:rsidR="00332909" w:rsidRPr="0023508D">
        <w:t xml:space="preserve"> cause a change in the functionalities of the XDS Blockchain</w:t>
      </w:r>
      <w:r w:rsidR="008B5357" w:rsidRPr="0023508D">
        <w:t>,</w:t>
      </w:r>
      <w:r w:rsidR="00332909" w:rsidRPr="0023508D">
        <w:t xml:space="preserve"> </w:t>
      </w:r>
      <w:r w:rsidR="008B5357" w:rsidRPr="0023508D">
        <w:t>t</w:t>
      </w:r>
      <w:r w:rsidR="00332909" w:rsidRPr="0023508D">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23508D" w:rsidRDefault="008132D5" w:rsidP="00552353">
      <w:pPr>
        <w:spacing w:line="360" w:lineRule="auto"/>
        <w:jc w:val="thaiDistribute"/>
      </w:pPr>
      <w:r w:rsidRPr="0023508D">
        <w:tab/>
      </w:r>
      <w:r w:rsidR="006A79A8" w:rsidRPr="0023508D">
        <w:t xml:space="preserve">To create a situation where there are </w:t>
      </w:r>
      <w:r w:rsidR="009B5086" w:rsidRPr="0023508D">
        <w:t>fewer than</w:t>
      </w:r>
      <w:r w:rsidR="006A79A8" w:rsidRPr="0023508D">
        <w:t xml:space="preserve"> seven active nodes, the 7-Nodes Example configuration must be modified to meet the situation. </w:t>
      </w:r>
      <w:r w:rsidRPr="0023508D">
        <w:t>In Quorum 7-Nodes Example, the number of active nodes was defined in the "permissioned-</w:t>
      </w:r>
      <w:proofErr w:type="spellStart"/>
      <w:proofErr w:type="gramStart"/>
      <w:r w:rsidRPr="0023508D">
        <w:t>nodes.json</w:t>
      </w:r>
      <w:proofErr w:type="spellEnd"/>
      <w:proofErr w:type="gramEnd"/>
      <w:r w:rsidRPr="0023508D">
        <w:t xml:space="preserve">" file as shown in </w:t>
      </w:r>
      <w:r w:rsidRPr="0023508D">
        <w:fldChar w:fldCharType="begin" w:fldLock="1"/>
      </w:r>
      <w:r w:rsidRPr="0023508D">
        <w:instrText xml:space="preserve"> REF _Ref76309841 \h  \* MERGEFORMAT </w:instrText>
      </w:r>
      <w:r w:rsidRPr="0023508D">
        <w:fldChar w:fldCharType="separate"/>
      </w:r>
      <w:r w:rsidRPr="0023508D">
        <w:t xml:space="preserve">Figure </w:t>
      </w:r>
      <w:r w:rsidRPr="0023508D">
        <w:rPr>
          <w:noProof/>
        </w:rPr>
        <w:t>4</w:t>
      </w:r>
      <w:r w:rsidRPr="0023508D">
        <w:noBreakHyphen/>
      </w:r>
      <w:r w:rsidRPr="0023508D">
        <w:rPr>
          <w:noProof/>
        </w:rPr>
        <w:t>54</w:t>
      </w:r>
      <w:r w:rsidRPr="0023508D">
        <w:fldChar w:fldCharType="end"/>
      </w:r>
      <w:r w:rsidRPr="0023508D">
        <w:t>. Each active node represents by its "</w:t>
      </w:r>
      <w:proofErr w:type="spellStart"/>
      <w:r w:rsidRPr="0023508D">
        <w:t>enode</w:t>
      </w:r>
      <w:proofErr w:type="spellEnd"/>
      <w:r w:rsidRPr="0023508D">
        <w:t xml:space="preserve">" identifier number together with its communicating TCP port number as shown in </w:t>
      </w:r>
      <w:r w:rsidRPr="0023508D">
        <w:fldChar w:fldCharType="begin" w:fldLock="1"/>
      </w:r>
      <w:r w:rsidRPr="0023508D">
        <w:instrText xml:space="preserve"> REF _Ref76309851 \h  \* MERGEFORMAT </w:instrText>
      </w:r>
      <w:r w:rsidRPr="0023508D">
        <w:fldChar w:fldCharType="separate"/>
      </w:r>
      <w:r w:rsidRPr="0023508D">
        <w:t xml:space="preserve">Figure </w:t>
      </w:r>
      <w:r w:rsidRPr="0023508D">
        <w:rPr>
          <w:noProof/>
        </w:rPr>
        <w:t>4</w:t>
      </w:r>
      <w:r w:rsidRPr="0023508D">
        <w:noBreakHyphen/>
      </w:r>
      <w:r w:rsidRPr="0023508D">
        <w:rPr>
          <w:noProof/>
        </w:rPr>
        <w:t>55</w:t>
      </w:r>
      <w:r w:rsidRPr="0023508D">
        <w:fldChar w:fldCharType="end"/>
      </w:r>
      <w:r w:rsidRPr="0023508D">
        <w:t xml:space="preserve">. The node will become inactive if its </w:t>
      </w:r>
      <w:proofErr w:type="spellStart"/>
      <w:r w:rsidRPr="0023508D">
        <w:t>enode</w:t>
      </w:r>
      <w:proofErr w:type="spellEnd"/>
      <w:r w:rsidRPr="0023508D">
        <w:t xml:space="preserve"> number was excluded from the file. That means, in each setup for a specific number of nodes, </w:t>
      </w:r>
      <w:proofErr w:type="spellStart"/>
      <w:r w:rsidRPr="0023508D">
        <w:t>enode</w:t>
      </w:r>
      <w:proofErr w:type="spellEnd"/>
      <w:r w:rsidRPr="0023508D">
        <w:t xml:space="preserve"> number of inactive nodes must be excluded from the file before initiate the 7-Nodes Blockchain network.  At the same time, the "</w:t>
      </w:r>
      <w:proofErr w:type="spellStart"/>
      <w:r w:rsidRPr="0023508D">
        <w:t>numNodes</w:t>
      </w:r>
      <w:proofErr w:type="spellEnd"/>
      <w:r w:rsidRPr="0023508D">
        <w:t xml:space="preserve">" variable value in the "istanbul-init.sh" file must be set to the specific number of active nodes (i.e., </w:t>
      </w:r>
      <w:proofErr w:type="spellStart"/>
      <w:r w:rsidRPr="0023508D">
        <w:t>numNodes</w:t>
      </w:r>
      <w:proofErr w:type="spellEnd"/>
      <w:r w:rsidRPr="0023508D">
        <w:t xml:space="preserve"> = 6 for six active nodes) as shown in </w:t>
      </w:r>
      <w:r w:rsidRPr="0023508D">
        <w:fldChar w:fldCharType="begin" w:fldLock="1"/>
      </w:r>
      <w:r w:rsidRPr="0023508D">
        <w:instrText xml:space="preserve"> REF _Ref76319758 \h  \* MERGEFORMAT </w:instrText>
      </w:r>
      <w:r w:rsidRPr="0023508D">
        <w:fldChar w:fldCharType="separate"/>
      </w:r>
      <w:r w:rsidRPr="0023508D">
        <w:t xml:space="preserve">Figure </w:t>
      </w:r>
      <w:r w:rsidRPr="0023508D">
        <w:rPr>
          <w:noProof/>
        </w:rPr>
        <w:t>4</w:t>
      </w:r>
      <w:r w:rsidRPr="0023508D">
        <w:noBreakHyphen/>
      </w:r>
      <w:r w:rsidRPr="0023508D">
        <w:rPr>
          <w:noProof/>
        </w:rPr>
        <w:t>56</w:t>
      </w:r>
      <w:r w:rsidRPr="0023508D">
        <w:fldChar w:fldCharType="end"/>
      </w:r>
      <w:r w:rsidRPr="0023508D">
        <w:t xml:space="preserve"> to declare that there will be file directory prepared for the specified number of nodes at the initiation of the 7-Node Blockchain network.</w:t>
      </w:r>
    </w:p>
    <w:p w14:paraId="64C2E8D9" w14:textId="38679074" w:rsidR="00552353" w:rsidRPr="0023508D" w:rsidRDefault="00552353" w:rsidP="00552353">
      <w:pPr>
        <w:spacing w:line="360" w:lineRule="auto"/>
        <w:jc w:val="thaiDistribute"/>
      </w:pPr>
      <w:r w:rsidRPr="0023508D">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23508D" w:rsidRDefault="008132D5" w:rsidP="00552353">
      <w:pPr>
        <w:spacing w:after="240" w:line="360" w:lineRule="auto"/>
        <w:jc w:val="thaiDistribute"/>
      </w:pPr>
      <w:r w:rsidRPr="0023508D">
        <w:t xml:space="preserve"> </w:t>
      </w:r>
    </w:p>
    <w:p w14:paraId="71D1AD6D" w14:textId="77777777" w:rsidR="008132D5" w:rsidRPr="0023508D" w:rsidRDefault="008132D5" w:rsidP="008132D5">
      <w:pPr>
        <w:keepNext/>
        <w:spacing w:line="360" w:lineRule="auto"/>
        <w:ind w:hanging="540"/>
        <w:jc w:val="thaiDistribute"/>
      </w:pPr>
      <w:r w:rsidRPr="0023508D">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64450A21" w:rsidR="008132D5" w:rsidRPr="0023508D" w:rsidRDefault="008132D5" w:rsidP="008132D5">
      <w:pPr>
        <w:pStyle w:val="Caption"/>
        <w:jc w:val="center"/>
      </w:pPr>
      <w:bookmarkStart w:id="393" w:name="_Ref76309841"/>
      <w:bookmarkStart w:id="394" w:name="_Ref7693583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8</w:t>
        </w:r>
      </w:fldSimple>
      <w:bookmarkEnd w:id="393"/>
      <w:r w:rsidRPr="0023508D">
        <w:t xml:space="preserve"> </w:t>
      </w:r>
      <w:bookmarkStart w:id="395" w:name="_Ref76935781"/>
      <w:r w:rsidRPr="0023508D">
        <w:t>Content of "permissioned-</w:t>
      </w:r>
      <w:proofErr w:type="spellStart"/>
      <w:proofErr w:type="gramStart"/>
      <w:r w:rsidRPr="0023508D">
        <w:t>nodes.json</w:t>
      </w:r>
      <w:proofErr w:type="spellEnd"/>
      <w:proofErr w:type="gramEnd"/>
      <w:r w:rsidRPr="0023508D">
        <w:t>" file define active nodes</w:t>
      </w:r>
      <w:r w:rsidRPr="0023508D">
        <w:br/>
        <w:t>(node ids truncated for simpler explanation)</w:t>
      </w:r>
      <w:bookmarkEnd w:id="394"/>
      <w:bookmarkEnd w:id="395"/>
    </w:p>
    <w:p w14:paraId="08A69005" w14:textId="77777777" w:rsidR="008132D5" w:rsidRPr="0023508D" w:rsidRDefault="008132D5" w:rsidP="008132D5"/>
    <w:p w14:paraId="78EFC2EA" w14:textId="77777777" w:rsidR="008132D5" w:rsidRPr="0023508D" w:rsidRDefault="008132D5" w:rsidP="008132D5">
      <w:pPr>
        <w:keepNext/>
        <w:spacing w:after="240"/>
        <w:ind w:hanging="540"/>
      </w:pPr>
      <w:r w:rsidRPr="0023508D">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7062985" cy="173999"/>
                    </a:xfrm>
                    <a:prstGeom prst="rect">
                      <a:avLst/>
                    </a:prstGeom>
                  </pic:spPr>
                </pic:pic>
              </a:graphicData>
            </a:graphic>
          </wp:inline>
        </w:drawing>
      </w:r>
    </w:p>
    <w:p w14:paraId="21158691" w14:textId="004BF26F" w:rsidR="008132D5" w:rsidRPr="0023508D" w:rsidRDefault="008132D5" w:rsidP="008132D5">
      <w:pPr>
        <w:pStyle w:val="Caption"/>
        <w:spacing w:after="240"/>
        <w:jc w:val="center"/>
      </w:pPr>
      <w:bookmarkStart w:id="396" w:name="_Ref76309851"/>
      <w:bookmarkStart w:id="397" w:name="_Ref7693583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69</w:t>
        </w:r>
      </w:fldSimple>
      <w:bookmarkEnd w:id="396"/>
      <w:r w:rsidRPr="0023508D">
        <w:t xml:space="preserve"> </w:t>
      </w:r>
      <w:bookmarkStart w:id="398" w:name="_Ref76935787"/>
      <w:r w:rsidRPr="0023508D">
        <w:t>Single node id represent single active node</w:t>
      </w:r>
      <w:bookmarkEnd w:id="397"/>
      <w:bookmarkEnd w:id="398"/>
    </w:p>
    <w:p w14:paraId="51D83062" w14:textId="77777777" w:rsidR="008132D5" w:rsidRPr="0023508D" w:rsidRDefault="008132D5" w:rsidP="008132D5">
      <w:pPr>
        <w:keepNext/>
        <w:jc w:val="center"/>
      </w:pPr>
      <w:r w:rsidRPr="0023508D">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15"/>
                    <a:stretch>
                      <a:fillRect/>
                    </a:stretch>
                  </pic:blipFill>
                  <pic:spPr>
                    <a:xfrm>
                      <a:off x="0" y="0"/>
                      <a:ext cx="5705118" cy="4446335"/>
                    </a:xfrm>
                    <a:prstGeom prst="rect">
                      <a:avLst/>
                    </a:prstGeom>
                  </pic:spPr>
                </pic:pic>
              </a:graphicData>
            </a:graphic>
          </wp:inline>
        </w:drawing>
      </w:r>
    </w:p>
    <w:p w14:paraId="6DC4F2EB" w14:textId="268E2A5A" w:rsidR="008132D5" w:rsidRPr="0023508D" w:rsidRDefault="008132D5" w:rsidP="008132D5">
      <w:pPr>
        <w:pStyle w:val="Caption"/>
        <w:jc w:val="center"/>
      </w:pPr>
      <w:bookmarkStart w:id="399" w:name="_Ref76319758"/>
      <w:bookmarkStart w:id="400" w:name="_Ref7693584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0</w:t>
        </w:r>
      </w:fldSimple>
      <w:bookmarkEnd w:id="399"/>
      <w:r w:rsidRPr="0023508D">
        <w:t xml:space="preserve"> </w:t>
      </w:r>
      <w:bookmarkStart w:id="401" w:name="_Ref76935817"/>
      <w:r w:rsidRPr="0023508D">
        <w:t>"</w:t>
      </w:r>
      <w:proofErr w:type="spellStart"/>
      <w:r w:rsidRPr="0023508D">
        <w:t>numNodes</w:t>
      </w:r>
      <w:proofErr w:type="spellEnd"/>
      <w:r w:rsidRPr="0023508D">
        <w:t>" variable in "istanbul-init.sh" file reassigned with new value</w:t>
      </w:r>
      <w:bookmarkEnd w:id="400"/>
      <w:bookmarkEnd w:id="401"/>
    </w:p>
    <w:p w14:paraId="10868211" w14:textId="77777777" w:rsidR="008132D5" w:rsidRPr="0023508D" w:rsidRDefault="008132D5" w:rsidP="00EF463A">
      <w:pPr>
        <w:spacing w:after="240" w:line="360" w:lineRule="auto"/>
        <w:jc w:val="thaiDistribute"/>
        <w:rPr>
          <w:highlight w:val="yellow"/>
        </w:rPr>
      </w:pPr>
    </w:p>
    <w:p w14:paraId="6EDFF505" w14:textId="0C3F2963" w:rsidR="00EF463A" w:rsidRDefault="00EF463A" w:rsidP="00EF463A">
      <w:pPr>
        <w:spacing w:after="240" w:line="360" w:lineRule="auto"/>
        <w:jc w:val="thaiDistribute"/>
      </w:pPr>
      <w:r w:rsidRPr="0023508D">
        <w:lastRenderedPageBreak/>
        <w:tab/>
      </w:r>
      <w:r w:rsidRPr="0023508D">
        <w:fldChar w:fldCharType="begin" w:fldLock="1"/>
      </w:r>
      <w:r w:rsidRPr="0023508D">
        <w:instrText xml:space="preserve"> REF _Ref76730099 \h  \* MERGEFORMAT </w:instrText>
      </w:r>
      <w:r w:rsidRPr="0023508D">
        <w:fldChar w:fldCharType="separate"/>
      </w:r>
      <w:r w:rsidR="00AB3208" w:rsidRPr="0023508D">
        <w:t xml:space="preserve">Table </w:t>
      </w:r>
      <w:r w:rsidR="00AB3208" w:rsidRPr="0023508D">
        <w:rPr>
          <w:noProof/>
        </w:rPr>
        <w:t>4</w:t>
      </w:r>
      <w:r w:rsidR="00AB3208" w:rsidRPr="0023508D">
        <w:rPr>
          <w:noProof/>
        </w:rPr>
        <w:noBreakHyphen/>
        <w:t>1</w:t>
      </w:r>
      <w:r w:rsidRPr="0023508D">
        <w:fldChar w:fldCharType="end"/>
      </w:r>
      <w:r w:rsidRPr="0023508D">
        <w:t xml:space="preserve"> shows that the system result from the implementation can function normally with 7, 6, and 5 active nodes. The system stops functioning when there are active nodes lesser than 5. </w:t>
      </w:r>
    </w:p>
    <w:p w14:paraId="6E2366F2" w14:textId="7FFD53AD" w:rsidR="00E13142" w:rsidRPr="0023508D" w:rsidRDefault="00E13142" w:rsidP="00E13142">
      <w:pPr>
        <w:pStyle w:val="Caption"/>
        <w:jc w:val="center"/>
      </w:pPr>
      <w:bookmarkStart w:id="402" w:name="_Ref76730099"/>
      <w:bookmarkStart w:id="403" w:name="_Ref76754870"/>
      <w:r w:rsidRPr="0023508D">
        <w:t xml:space="preserve">Table </w:t>
      </w:r>
      <w:fldSimple w:instr=" STYLEREF 1 \s " w:fldLock="1">
        <w:r w:rsidRPr="0023508D">
          <w:rPr>
            <w:noProof/>
          </w:rPr>
          <w:t>4</w:t>
        </w:r>
      </w:fldSimple>
      <w:r w:rsidRPr="0023508D">
        <w:noBreakHyphen/>
      </w:r>
      <w:fldSimple w:instr=" SEQ Table \* ARABIC \s 1 " w:fldLock="1">
        <w:r w:rsidRPr="0023508D">
          <w:rPr>
            <w:noProof/>
          </w:rPr>
          <w:t>1</w:t>
        </w:r>
      </w:fldSimple>
      <w:bookmarkEnd w:id="402"/>
      <w:r w:rsidRPr="0023508D">
        <w:t xml:space="preserve"> </w:t>
      </w:r>
      <w:bookmarkStart w:id="404" w:name="_Ref76754864"/>
      <w:r w:rsidRPr="0023508D">
        <w:t>Functionalities experiment result</w:t>
      </w:r>
      <w:bookmarkEnd w:id="403"/>
      <w:bookmarkEnd w:id="404"/>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23508D" w14:paraId="3D8155FE" w14:textId="77777777" w:rsidTr="00F3403C">
        <w:tc>
          <w:tcPr>
            <w:tcW w:w="1563" w:type="dxa"/>
          </w:tcPr>
          <w:p w14:paraId="20C7B269" w14:textId="77777777" w:rsidR="00EF463A" w:rsidRPr="0023508D" w:rsidRDefault="00EF463A" w:rsidP="00F3403C">
            <w:pPr>
              <w:jc w:val="thaiDistribute"/>
            </w:pPr>
          </w:p>
        </w:tc>
        <w:tc>
          <w:tcPr>
            <w:tcW w:w="969" w:type="dxa"/>
          </w:tcPr>
          <w:p w14:paraId="281427B5" w14:textId="77777777" w:rsidR="00EF463A" w:rsidRPr="0023508D" w:rsidRDefault="00EF463A" w:rsidP="00F3403C">
            <w:pPr>
              <w:jc w:val="center"/>
            </w:pPr>
            <w:r w:rsidRPr="0023508D">
              <w:t>7 Nodes</w:t>
            </w:r>
          </w:p>
        </w:tc>
        <w:tc>
          <w:tcPr>
            <w:tcW w:w="970" w:type="dxa"/>
          </w:tcPr>
          <w:p w14:paraId="2844221F" w14:textId="77777777" w:rsidR="00EF463A" w:rsidRPr="0023508D" w:rsidRDefault="00EF463A" w:rsidP="00F3403C">
            <w:pPr>
              <w:jc w:val="center"/>
            </w:pPr>
            <w:r w:rsidRPr="0023508D">
              <w:t>6 Nodes</w:t>
            </w:r>
          </w:p>
        </w:tc>
        <w:tc>
          <w:tcPr>
            <w:tcW w:w="970" w:type="dxa"/>
          </w:tcPr>
          <w:p w14:paraId="58DDD128" w14:textId="77777777" w:rsidR="00EF463A" w:rsidRPr="0023508D" w:rsidRDefault="00EF463A" w:rsidP="00F3403C">
            <w:pPr>
              <w:jc w:val="center"/>
            </w:pPr>
            <w:r w:rsidRPr="0023508D">
              <w:t>5 Nodes</w:t>
            </w:r>
          </w:p>
        </w:tc>
        <w:tc>
          <w:tcPr>
            <w:tcW w:w="970" w:type="dxa"/>
          </w:tcPr>
          <w:p w14:paraId="50ADD9D3" w14:textId="77777777" w:rsidR="00EF463A" w:rsidRPr="0023508D" w:rsidRDefault="00EF463A" w:rsidP="00F3403C">
            <w:pPr>
              <w:jc w:val="center"/>
            </w:pPr>
            <w:r w:rsidRPr="0023508D">
              <w:t>4 Nodes</w:t>
            </w:r>
          </w:p>
        </w:tc>
        <w:tc>
          <w:tcPr>
            <w:tcW w:w="970" w:type="dxa"/>
          </w:tcPr>
          <w:p w14:paraId="388A5BE1" w14:textId="77777777" w:rsidR="00EF463A" w:rsidRPr="0023508D" w:rsidRDefault="00EF463A" w:rsidP="00F3403C">
            <w:pPr>
              <w:jc w:val="center"/>
            </w:pPr>
            <w:r w:rsidRPr="0023508D">
              <w:t>3 Nodes</w:t>
            </w:r>
          </w:p>
        </w:tc>
        <w:tc>
          <w:tcPr>
            <w:tcW w:w="970" w:type="dxa"/>
          </w:tcPr>
          <w:p w14:paraId="2EF3939E" w14:textId="77777777" w:rsidR="00EF463A" w:rsidRPr="0023508D" w:rsidRDefault="00EF463A" w:rsidP="00F3403C">
            <w:pPr>
              <w:jc w:val="center"/>
            </w:pPr>
            <w:r w:rsidRPr="0023508D">
              <w:t>2 Nodes</w:t>
            </w:r>
          </w:p>
        </w:tc>
        <w:tc>
          <w:tcPr>
            <w:tcW w:w="970" w:type="dxa"/>
          </w:tcPr>
          <w:p w14:paraId="5172D5CF" w14:textId="77777777" w:rsidR="00EF463A" w:rsidRPr="0023508D" w:rsidRDefault="00EF463A" w:rsidP="00F3403C">
            <w:pPr>
              <w:jc w:val="center"/>
            </w:pPr>
            <w:r w:rsidRPr="0023508D">
              <w:t>1 Nodes</w:t>
            </w:r>
          </w:p>
        </w:tc>
      </w:tr>
      <w:tr w:rsidR="00EF463A" w:rsidRPr="0023508D" w14:paraId="00BF90DC" w14:textId="77777777" w:rsidTr="00F3403C">
        <w:tc>
          <w:tcPr>
            <w:tcW w:w="1563" w:type="dxa"/>
          </w:tcPr>
          <w:p w14:paraId="25CCCB6A" w14:textId="77777777" w:rsidR="00EF463A" w:rsidRPr="0023508D" w:rsidRDefault="00EF463A" w:rsidP="00F3403C">
            <w:pPr>
              <w:jc w:val="thaiDistribute"/>
            </w:pPr>
            <w:proofErr w:type="spellStart"/>
            <w:r w:rsidRPr="0023508D">
              <w:t>Smartcontract</w:t>
            </w:r>
            <w:proofErr w:type="spellEnd"/>
            <w:r w:rsidRPr="0023508D">
              <w:t xml:space="preserve"> Deployment</w:t>
            </w:r>
          </w:p>
        </w:tc>
        <w:tc>
          <w:tcPr>
            <w:tcW w:w="969" w:type="dxa"/>
            <w:vAlign w:val="center"/>
          </w:tcPr>
          <w:p w14:paraId="3CA468B1"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0A511736"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63F41BFA"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26E229DA"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4D6C567A"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03E6EB2"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06297D7B" w14:textId="77777777" w:rsidR="00EF463A" w:rsidRPr="0023508D" w:rsidRDefault="00EF463A" w:rsidP="00F3403C">
            <w:pPr>
              <w:jc w:val="center"/>
              <w:rPr>
                <w:color w:val="CC0000"/>
              </w:rPr>
            </w:pPr>
            <w:r w:rsidRPr="0023508D">
              <w:rPr>
                <w:color w:val="CC0000"/>
              </w:rPr>
              <w:sym w:font="Wingdings" w:char="F0FB"/>
            </w:r>
          </w:p>
        </w:tc>
      </w:tr>
      <w:tr w:rsidR="00EF463A" w:rsidRPr="0023508D" w14:paraId="75702B75" w14:textId="77777777" w:rsidTr="00F3403C">
        <w:tc>
          <w:tcPr>
            <w:tcW w:w="1563" w:type="dxa"/>
          </w:tcPr>
          <w:p w14:paraId="5024EBBD" w14:textId="77777777" w:rsidR="00EF463A" w:rsidRPr="0023508D" w:rsidRDefault="00EF463A" w:rsidP="00F3403C">
            <w:pPr>
              <w:jc w:val="thaiDistribute"/>
            </w:pPr>
            <w:r w:rsidRPr="0023508D">
              <w:t>Document Register</w:t>
            </w:r>
          </w:p>
        </w:tc>
        <w:tc>
          <w:tcPr>
            <w:tcW w:w="969" w:type="dxa"/>
            <w:vAlign w:val="center"/>
          </w:tcPr>
          <w:p w14:paraId="337484C2"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815D647"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8CA266E"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E310C20"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AAAEA03"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69E04C61"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CDF1687" w14:textId="77777777" w:rsidR="00EF463A" w:rsidRPr="0023508D" w:rsidRDefault="00EF463A" w:rsidP="00F3403C">
            <w:pPr>
              <w:jc w:val="center"/>
              <w:rPr>
                <w:color w:val="CC0000"/>
              </w:rPr>
            </w:pPr>
            <w:r w:rsidRPr="0023508D">
              <w:rPr>
                <w:color w:val="CC0000"/>
              </w:rPr>
              <w:sym w:font="Wingdings" w:char="F0FB"/>
            </w:r>
          </w:p>
        </w:tc>
      </w:tr>
      <w:tr w:rsidR="00EF463A" w:rsidRPr="0023508D" w14:paraId="6262233D" w14:textId="77777777" w:rsidTr="00F3403C">
        <w:tc>
          <w:tcPr>
            <w:tcW w:w="1563" w:type="dxa"/>
          </w:tcPr>
          <w:p w14:paraId="6B400F5A" w14:textId="77777777" w:rsidR="00EF463A" w:rsidRPr="0023508D" w:rsidRDefault="00EF463A" w:rsidP="00F3403C">
            <w:pPr>
              <w:jc w:val="thaiDistribute"/>
            </w:pPr>
            <w:r w:rsidRPr="0023508D">
              <w:t>Document Query</w:t>
            </w:r>
          </w:p>
        </w:tc>
        <w:tc>
          <w:tcPr>
            <w:tcW w:w="969" w:type="dxa"/>
            <w:vAlign w:val="center"/>
          </w:tcPr>
          <w:p w14:paraId="1399E69C"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230AC57"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70504BE3"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537C2BD7"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DAAB1FE"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787B43C6"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2BE3EF5A" w14:textId="77777777" w:rsidR="00EF463A" w:rsidRPr="0023508D" w:rsidRDefault="00EF463A" w:rsidP="00F3403C">
            <w:pPr>
              <w:keepNext/>
              <w:jc w:val="center"/>
              <w:rPr>
                <w:color w:val="CC0000"/>
              </w:rPr>
            </w:pPr>
            <w:r w:rsidRPr="0023508D">
              <w:rPr>
                <w:color w:val="CC0000"/>
              </w:rPr>
              <w:sym w:font="Wingdings" w:char="F0FB"/>
            </w:r>
          </w:p>
        </w:tc>
      </w:tr>
    </w:tbl>
    <w:p w14:paraId="1CE1FAE3" w14:textId="77777777" w:rsidR="00E13142" w:rsidRDefault="00E13142" w:rsidP="005C7277">
      <w:pPr>
        <w:spacing w:line="360" w:lineRule="auto"/>
        <w:jc w:val="thaiDistribute"/>
      </w:pPr>
    </w:p>
    <w:p w14:paraId="16DAA4D1" w14:textId="08436763" w:rsidR="00653703" w:rsidRPr="0023508D" w:rsidRDefault="005C7277" w:rsidP="005C7277">
      <w:pPr>
        <w:spacing w:line="360" w:lineRule="auto"/>
        <w:jc w:val="thaiDistribute"/>
      </w:pPr>
      <w:r w:rsidRPr="0023508D">
        <w:tab/>
      </w:r>
      <w:r w:rsidR="00653703" w:rsidRPr="0023508D">
        <w:t xml:space="preserve">After looking into the root cause of the result, it is turn out that the 7-Nodes Example cannot resolve the Block validation process cycle in a situation with </w:t>
      </w:r>
      <w:r w:rsidR="009B5086" w:rsidRPr="0023508D">
        <w:t>fewer than</w:t>
      </w:r>
      <w:r w:rsidR="00653703" w:rsidRPr="0023508D">
        <w:t xml:space="preserve"> 5 active nodes</w:t>
      </w:r>
      <w:r w:rsidRPr="0023508D">
        <w:t xml:space="preserve">. </w:t>
      </w:r>
      <w:r w:rsidRPr="0023508D">
        <w:fldChar w:fldCharType="begin" w:fldLock="1"/>
      </w:r>
      <w:r w:rsidRPr="0023508D">
        <w:instrText xml:space="preserve"> REF _Ref76732523 \h  \* MERGEFORMAT </w:instrText>
      </w:r>
      <w:r w:rsidRPr="0023508D">
        <w:fldChar w:fldCharType="separate"/>
      </w:r>
      <w:r w:rsidRPr="0023508D">
        <w:t xml:space="preserve">Figure </w:t>
      </w:r>
      <w:r w:rsidRPr="0023508D">
        <w:rPr>
          <w:noProof/>
        </w:rPr>
        <w:t>4</w:t>
      </w:r>
      <w:r w:rsidRPr="0023508D">
        <w:rPr>
          <w:noProof/>
        </w:rPr>
        <w:noBreakHyphen/>
        <w:t>71</w:t>
      </w:r>
      <w:r w:rsidRPr="0023508D">
        <w:fldChar w:fldCharType="end"/>
      </w:r>
      <w:r w:rsidRPr="0023508D">
        <w:t xml:space="preserve"> </w:t>
      </w:r>
      <w:r w:rsidR="00653703" w:rsidRPr="0023508D">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23508D" w:rsidRDefault="00653703" w:rsidP="005C7277">
      <w:pPr>
        <w:spacing w:line="360" w:lineRule="auto"/>
        <w:jc w:val="thaiDistribute"/>
      </w:pPr>
      <w:r w:rsidRPr="0023508D">
        <w:tab/>
      </w:r>
      <w:r w:rsidR="009B5086" w:rsidRPr="0023508D">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23508D" w:rsidRDefault="00653703" w:rsidP="005C7277">
      <w:pPr>
        <w:spacing w:line="360" w:lineRule="auto"/>
        <w:jc w:val="thaiDistribute"/>
      </w:pPr>
      <w:r w:rsidRPr="0023508D">
        <w:tab/>
      </w:r>
      <w:r w:rsidR="00F9770E" w:rsidRPr="00F9770E">
        <w:t xml:space="preserve">We think that a possible reason could be that the 7-Nodes example may not be developed for the situation with 4,3,2, or 1 active node as it was only built to aid </w:t>
      </w:r>
      <w:proofErr w:type="spellStart"/>
      <w:r w:rsidR="00F9770E" w:rsidRPr="00F9770E">
        <w:t>Smartcontract</w:t>
      </w:r>
      <w:proofErr w:type="spellEnd"/>
      <w:r w:rsidR="00F9770E" w:rsidRPr="00F9770E">
        <w:t xml:space="preserve"> developers to easily deploy and test their </w:t>
      </w:r>
      <w:proofErr w:type="spellStart"/>
      <w:r w:rsidR="00F9770E" w:rsidRPr="00F9770E">
        <w:t>Smartcontract</w:t>
      </w:r>
      <w:proofErr w:type="spellEnd"/>
      <w:r w:rsidR="00F9770E" w:rsidRPr="00F9770E">
        <w:t xml:space="preserve"> in the proper 7 active nodes simulated environment closely </w:t>
      </w:r>
      <w:proofErr w:type="gramStart"/>
      <w:r w:rsidR="00F9770E" w:rsidRPr="00F9770E">
        <w:t>similar to</w:t>
      </w:r>
      <w:proofErr w:type="gramEnd"/>
      <w:r w:rsidR="00F9770E" w:rsidRPr="00F9770E">
        <w:t xml:space="preserve"> the actual Blockchain network.</w:t>
      </w:r>
    </w:p>
    <w:p w14:paraId="3FD5DC55" w14:textId="77777777" w:rsidR="007B019B" w:rsidRPr="0023508D" w:rsidRDefault="007B019B" w:rsidP="007B019B"/>
    <w:p w14:paraId="08AD8FA1" w14:textId="77777777" w:rsidR="00EF463A" w:rsidRPr="0023508D" w:rsidRDefault="00EF463A" w:rsidP="00EF463A">
      <w:pPr>
        <w:keepNext/>
        <w:spacing w:after="240"/>
        <w:jc w:val="center"/>
      </w:pPr>
      <w:r w:rsidRPr="0023508D">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6"/>
                    <a:stretch>
                      <a:fillRect/>
                    </a:stretch>
                  </pic:blipFill>
                  <pic:spPr>
                    <a:xfrm>
                      <a:off x="0" y="0"/>
                      <a:ext cx="5863973" cy="3246854"/>
                    </a:xfrm>
                    <a:prstGeom prst="rect">
                      <a:avLst/>
                    </a:prstGeom>
                  </pic:spPr>
                </pic:pic>
              </a:graphicData>
            </a:graphic>
          </wp:inline>
        </w:drawing>
      </w:r>
    </w:p>
    <w:p w14:paraId="056BC23F" w14:textId="27F22D41" w:rsidR="00EF463A" w:rsidRPr="0023508D" w:rsidRDefault="00EF463A" w:rsidP="00EF463A">
      <w:pPr>
        <w:pStyle w:val="Caption"/>
        <w:spacing w:after="240"/>
        <w:jc w:val="center"/>
      </w:pPr>
      <w:bookmarkStart w:id="405" w:name="_Ref76732523"/>
      <w:bookmarkStart w:id="406" w:name="_Ref76755316"/>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1</w:t>
        </w:r>
      </w:fldSimple>
      <w:bookmarkEnd w:id="405"/>
      <w:r w:rsidRPr="0023508D">
        <w:t xml:space="preserve"> </w:t>
      </w:r>
      <w:bookmarkStart w:id="407" w:name="_Ref76755194"/>
      <w:r w:rsidRPr="0023508D">
        <w:t>The 7-Node Example system log</w:t>
      </w:r>
      <w:bookmarkEnd w:id="406"/>
      <w:bookmarkEnd w:id="407"/>
    </w:p>
    <w:p w14:paraId="6C051BC4" w14:textId="7C9BC054" w:rsidR="00FD1C46" w:rsidRPr="0023508D" w:rsidRDefault="00FD1C46" w:rsidP="006A79A8">
      <w:pPr>
        <w:spacing w:line="360" w:lineRule="auto"/>
        <w:jc w:val="thaiDistribute"/>
      </w:pPr>
      <w:r w:rsidRPr="0023508D">
        <w:tab/>
        <w:t xml:space="preserve">It also must be noted that it is possible for the case that contains an even number of nodes may cause failure in Block validation attempt due to </w:t>
      </w:r>
      <w:proofErr w:type="gramStart"/>
      <w:r w:rsidRPr="0023508D">
        <w:t>the majority of</w:t>
      </w:r>
      <w:proofErr w:type="gramEnd"/>
      <w:r w:rsidRPr="0023508D">
        <w:t xml:space="preserve">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23508D" w:rsidRDefault="008132D5" w:rsidP="009004A0">
      <w:pPr>
        <w:tabs>
          <w:tab w:val="left" w:pos="709"/>
        </w:tabs>
        <w:spacing w:line="360" w:lineRule="auto"/>
        <w:jc w:val="thaiDistribute"/>
      </w:pPr>
    </w:p>
    <w:p w14:paraId="20E9965D" w14:textId="3C3A4214" w:rsidR="008A3AE2" w:rsidRPr="0023508D" w:rsidRDefault="008A3AE2" w:rsidP="009004A0">
      <w:pPr>
        <w:tabs>
          <w:tab w:val="left" w:pos="709"/>
        </w:tabs>
        <w:spacing w:line="360" w:lineRule="auto"/>
        <w:jc w:val="thaiDistribute"/>
      </w:pPr>
    </w:p>
    <w:p w14:paraId="2205E05E" w14:textId="183BE705" w:rsidR="008A3AE2" w:rsidRPr="0023508D" w:rsidRDefault="008A3AE2" w:rsidP="009004A0">
      <w:pPr>
        <w:tabs>
          <w:tab w:val="left" w:pos="709"/>
        </w:tabs>
        <w:spacing w:line="360" w:lineRule="auto"/>
        <w:jc w:val="thaiDistribute"/>
      </w:pPr>
    </w:p>
    <w:p w14:paraId="4D1A6D0D" w14:textId="36E66303" w:rsidR="008A3AE2" w:rsidRPr="0023508D" w:rsidRDefault="008A3AE2" w:rsidP="009004A0">
      <w:pPr>
        <w:tabs>
          <w:tab w:val="left" w:pos="709"/>
        </w:tabs>
        <w:spacing w:line="360" w:lineRule="auto"/>
        <w:jc w:val="thaiDistribute"/>
      </w:pPr>
    </w:p>
    <w:p w14:paraId="3F71329F" w14:textId="77777777" w:rsidR="008A3AE2" w:rsidRPr="0023508D" w:rsidRDefault="008A3AE2" w:rsidP="009004A0">
      <w:pPr>
        <w:tabs>
          <w:tab w:val="left" w:pos="709"/>
        </w:tabs>
        <w:spacing w:line="360" w:lineRule="auto"/>
        <w:jc w:val="thaiDistribute"/>
      </w:pPr>
    </w:p>
    <w:p w14:paraId="12205384" w14:textId="355157C2" w:rsidR="009004A0" w:rsidRPr="0023508D" w:rsidRDefault="009004A0" w:rsidP="00563D78">
      <w:pPr>
        <w:pStyle w:val="Heading3"/>
      </w:pPr>
      <w:bookmarkStart w:id="408" w:name="CHAPTERIV_442"/>
      <w:r w:rsidRPr="0023508D">
        <w:lastRenderedPageBreak/>
        <w:t>4.4.</w:t>
      </w:r>
      <w:r w:rsidR="00BE315A" w:rsidRPr="0023508D">
        <w:t>2</w:t>
      </w:r>
      <w:r w:rsidRPr="0023508D">
        <w:t xml:space="preserve"> </w:t>
      </w:r>
      <w:r w:rsidR="00476739" w:rsidRPr="0023508D">
        <w:t>Performance Test</w:t>
      </w:r>
    </w:p>
    <w:bookmarkEnd w:id="408"/>
    <w:p w14:paraId="58895F12" w14:textId="1494D395" w:rsidR="008B5357" w:rsidRPr="0023508D" w:rsidRDefault="008B5357" w:rsidP="000160CD">
      <w:pPr>
        <w:spacing w:line="360" w:lineRule="auto"/>
        <w:jc w:val="thaiDistribute"/>
      </w:pPr>
      <w:r w:rsidRPr="0023508D">
        <w:tab/>
      </w:r>
      <w:r w:rsidR="00B40F50" w:rsidRPr="00B40F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23508D" w:rsidRDefault="000160CD" w:rsidP="000160CD">
      <w:pPr>
        <w:spacing w:after="240" w:line="360" w:lineRule="auto"/>
        <w:jc w:val="thaiDistribute"/>
      </w:pPr>
      <w:r w:rsidRPr="0023508D">
        <w:tab/>
        <w:t>As mentioned in Section 4.4.1 that the 7-Nodes example only functions normally with 7, 6, and 5 active nodes, so the performance test with a varied node number only possible for the case with the specified active nodes.</w:t>
      </w:r>
    </w:p>
    <w:p w14:paraId="04BC4729" w14:textId="65661DA3" w:rsidR="00EE4A09" w:rsidRPr="0023508D" w:rsidRDefault="008132D5">
      <w:pPr>
        <w:spacing w:line="360" w:lineRule="auto"/>
        <w:jc w:val="thaiDistribute"/>
      </w:pPr>
      <w:r w:rsidRPr="0023508D">
        <w:tab/>
        <w:t xml:space="preserve">4.4.2.1 </w:t>
      </w:r>
      <w:r w:rsidR="00F52C29" w:rsidRPr="0023508D">
        <w:t>Test if the number of search keywords would cause a change in performance of Document Query function.</w:t>
      </w:r>
    </w:p>
    <w:p w14:paraId="2826E630" w14:textId="7AD4B7B6" w:rsidR="00825132" w:rsidRDefault="00825132" w:rsidP="008132D5">
      <w:pPr>
        <w:spacing w:line="360" w:lineRule="auto"/>
        <w:jc w:val="thaiDistribute"/>
      </w:pPr>
      <w:r w:rsidRPr="0023508D">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w:t>
      </w:r>
      <w:r w:rsidR="00A57FAC">
        <w:t xml:space="preserve"> </w:t>
      </w:r>
      <w:r w:rsidR="00A57FAC" w:rsidRPr="00A57FAC">
        <w:t>The "minimum" search keywords will include only two attribute values while the "maximum" search keywords will include fourteen attribute values. Both will be performing the "</w:t>
      </w:r>
      <w:proofErr w:type="spellStart"/>
      <w:r w:rsidR="00A57FAC" w:rsidRPr="00A57FAC">
        <w:t>FindDocument</w:t>
      </w:r>
      <w:proofErr w:type="spellEnd"/>
      <w:r w:rsidR="00A57FAC" w:rsidRPr="00A57FAC">
        <w:t>" query type which is the only stable query type</w:t>
      </w:r>
      <w:r w:rsidR="00D61344">
        <w:t xml:space="preserve"> available</w:t>
      </w:r>
      <w:r w:rsidR="00A57FAC" w:rsidRPr="00A57FAC">
        <w:t xml:space="preserve"> in the current version of the implementation.</w:t>
      </w:r>
    </w:p>
    <w:p w14:paraId="3743F986" w14:textId="77777777" w:rsidR="00B209F6" w:rsidRPr="0023508D" w:rsidRDefault="00B209F6" w:rsidP="008132D5">
      <w:pPr>
        <w:spacing w:line="360" w:lineRule="auto"/>
        <w:jc w:val="thaiDistribute"/>
      </w:pPr>
    </w:p>
    <w:p w14:paraId="46D04527" w14:textId="7DD7B91F" w:rsidR="005226A7" w:rsidRPr="0023508D" w:rsidRDefault="005226A7" w:rsidP="008132D5">
      <w:pPr>
        <w:spacing w:line="360" w:lineRule="auto"/>
        <w:jc w:val="thaiDistribute"/>
      </w:pPr>
      <w:r w:rsidRPr="0023508D">
        <w:lastRenderedPageBreak/>
        <w:tab/>
      </w:r>
      <w:r w:rsidR="009E7B16" w:rsidRPr="0023508D">
        <w:t xml:space="preserve">The Document Query with minimum keywords took an average process time of </w:t>
      </w:r>
      <w:r w:rsidR="00983E13" w:rsidRPr="0023508D">
        <w:rPr>
          <w:cs/>
        </w:rPr>
        <w:t>302.5096151</w:t>
      </w:r>
      <w:r w:rsidR="009E7B16" w:rsidRPr="0023508D">
        <w:rPr>
          <w:cs/>
        </w:rPr>
        <w:t xml:space="preserve"> </w:t>
      </w:r>
      <w:r w:rsidR="009E7B16" w:rsidRPr="0023508D">
        <w:t xml:space="preserve">milliseconds to complete the function. The Document Query with maximum keywords took an average process time of </w:t>
      </w:r>
      <w:r w:rsidR="005A26DC" w:rsidRPr="0023508D">
        <w:rPr>
          <w:cs/>
        </w:rPr>
        <w:t>298.9329658</w:t>
      </w:r>
      <w:r w:rsidR="009E7B16" w:rsidRPr="0023508D">
        <w:rPr>
          <w:cs/>
        </w:rPr>
        <w:t xml:space="preserve"> </w:t>
      </w:r>
      <w:r w:rsidR="009E7B16" w:rsidRPr="0023508D">
        <w:t xml:space="preserve">milliseconds to complete the function. </w:t>
      </w:r>
      <w:r w:rsidR="00200D68" w:rsidRPr="0023508D">
        <w:fldChar w:fldCharType="begin" w:fldLock="1"/>
      </w:r>
      <w:r w:rsidR="00200D68" w:rsidRPr="0023508D">
        <w:instrText xml:space="preserve"> REF _Ref76733852 \h </w:instrText>
      </w:r>
      <w:r w:rsidR="0023508D" w:rsidRPr="0023508D">
        <w:instrText xml:space="preserve"> \* MERGEFORMAT </w:instrText>
      </w:r>
      <w:r w:rsidR="00200D68" w:rsidRPr="0023508D">
        <w:fldChar w:fldCharType="separate"/>
      </w:r>
      <w:r w:rsidR="00200D68" w:rsidRPr="0023508D">
        <w:t xml:space="preserve">Figure </w:t>
      </w:r>
      <w:r w:rsidR="00200D68" w:rsidRPr="0023508D">
        <w:rPr>
          <w:noProof/>
        </w:rPr>
        <w:t>4</w:t>
      </w:r>
      <w:r w:rsidR="00200D68" w:rsidRPr="0023508D">
        <w:noBreakHyphen/>
      </w:r>
      <w:r w:rsidR="00200D68" w:rsidRPr="0023508D">
        <w:rPr>
          <w:noProof/>
        </w:rPr>
        <w:t>72</w:t>
      </w:r>
      <w:r w:rsidR="00200D68" w:rsidRPr="0023508D">
        <w:fldChar w:fldCharType="end"/>
      </w:r>
      <w:r w:rsidR="009E7B16" w:rsidRPr="0023508D">
        <w:rPr>
          <w:cs/>
        </w:rPr>
        <w:t xml:space="preserve"> </w:t>
      </w:r>
      <w:r w:rsidR="007A1BE1" w:rsidRPr="0023508D">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5C82EFE4" w14:textId="77777777" w:rsidR="005226A7" w:rsidRPr="0023508D" w:rsidRDefault="005226A7" w:rsidP="008132D5"/>
    <w:p w14:paraId="7102F41A" w14:textId="77777777" w:rsidR="009440BF" w:rsidRPr="0023508D" w:rsidRDefault="009440BF" w:rsidP="008132D5">
      <w:pPr>
        <w:keepNext/>
        <w:spacing w:line="360" w:lineRule="auto"/>
        <w:jc w:val="center"/>
      </w:pPr>
      <w:r w:rsidRPr="0023508D">
        <w:rPr>
          <w:noProof/>
          <w:color w:val="FF0000"/>
        </w:rPr>
        <w:drawing>
          <wp:inline distT="0" distB="0" distL="0" distR="0" wp14:anchorId="489C479D" wp14:editId="767C74C5">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195B76B2" w14:textId="17E5FDFA" w:rsidR="009440BF" w:rsidRPr="0023508D" w:rsidRDefault="009440BF" w:rsidP="005E2A00">
      <w:pPr>
        <w:pStyle w:val="Caption"/>
        <w:jc w:val="center"/>
      </w:pPr>
      <w:bookmarkStart w:id="409" w:name="_Ref76733852"/>
      <w:bookmarkStart w:id="410" w:name="_Ref76755321"/>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2</w:t>
        </w:r>
      </w:fldSimple>
      <w:bookmarkEnd w:id="409"/>
      <w:r w:rsidRPr="0023508D">
        <w:t xml:space="preserve"> </w:t>
      </w:r>
      <w:bookmarkStart w:id="411" w:name="_Ref76755205"/>
      <w:bookmarkStart w:id="412" w:name="_Ref76935866"/>
      <w:r w:rsidR="009F583A" w:rsidRPr="0023508D">
        <w:t>Process</w:t>
      </w:r>
      <w:r w:rsidRPr="0023508D">
        <w:t xml:space="preserve"> time</w:t>
      </w:r>
      <w:bookmarkEnd w:id="410"/>
      <w:bookmarkEnd w:id="411"/>
      <w:r w:rsidR="009F583A" w:rsidRPr="0023508D">
        <w:t xml:space="preserve"> required to complete the Document Query</w:t>
      </w:r>
      <w:bookmarkEnd w:id="412"/>
    </w:p>
    <w:p w14:paraId="136050A8" w14:textId="44138E6D" w:rsidR="009440BF" w:rsidRPr="0023508D" w:rsidRDefault="009F583A" w:rsidP="009440BF">
      <w:pPr>
        <w:spacing w:after="240"/>
        <w:jc w:val="center"/>
      </w:pPr>
      <w:r w:rsidRPr="0023508D">
        <w:t xml:space="preserve">compared </w:t>
      </w:r>
      <w:r w:rsidR="009440BF" w:rsidRPr="0023508D">
        <w:t>between minimum keywords and maximum keywords</w:t>
      </w:r>
    </w:p>
    <w:p w14:paraId="18F487A5" w14:textId="77777777" w:rsidR="000160CD" w:rsidRPr="0023508D" w:rsidRDefault="000160CD">
      <w:pPr>
        <w:keepNext/>
        <w:spacing w:line="360" w:lineRule="auto"/>
        <w:jc w:val="thaiDistribute"/>
      </w:pPr>
    </w:p>
    <w:p w14:paraId="449B1A72" w14:textId="677AD8E9" w:rsidR="008132D5" w:rsidRPr="0023508D" w:rsidRDefault="00A37A03">
      <w:pPr>
        <w:keepNext/>
        <w:spacing w:line="360" w:lineRule="auto"/>
        <w:jc w:val="thaiDistribute"/>
      </w:pPr>
      <w:r w:rsidRPr="0023508D">
        <w:br w:type="page"/>
      </w:r>
      <w:r w:rsidR="008132D5" w:rsidRPr="0023508D">
        <w:lastRenderedPageBreak/>
        <w:tab/>
        <w:t>4.4.2.2 Test if number of active nodes would cause change in performance of Document Register function</w:t>
      </w:r>
    </w:p>
    <w:p w14:paraId="0D5A4A3A" w14:textId="5BDE3AC8" w:rsidR="00FB269A" w:rsidRPr="0023508D" w:rsidRDefault="00FF133D">
      <w:pPr>
        <w:keepNext/>
        <w:spacing w:line="360" w:lineRule="auto"/>
        <w:jc w:val="thaiDistribute"/>
      </w:pPr>
      <w:r w:rsidRPr="0023508D">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23508D" w:rsidRDefault="00FB269A">
      <w:pPr>
        <w:keepNext/>
        <w:spacing w:line="360" w:lineRule="auto"/>
        <w:jc w:val="thaiDistribute"/>
      </w:pPr>
      <w:r w:rsidRPr="0023508D">
        <w:tab/>
        <w:t xml:space="preserve">With 7 active nodes, the 1st Node XDS Document Registry Actor took an average processing time of </w:t>
      </w:r>
      <w:r w:rsidR="00495722" w:rsidRPr="0023508D">
        <w:t>3.65415466</w:t>
      </w:r>
      <w:r w:rsidRPr="0023508D">
        <w:t xml:space="preserve"> seconds with the maximum processing time at </w:t>
      </w:r>
      <w:r w:rsidR="00495722" w:rsidRPr="0023508D">
        <w:t>4.172552233</w:t>
      </w:r>
      <w:r w:rsidRPr="0023508D">
        <w:t xml:space="preserve"> seconds and the minimum processing time at </w:t>
      </w:r>
      <w:r w:rsidR="00495722" w:rsidRPr="0023508D">
        <w:t>2.880175005</w:t>
      </w:r>
      <w:r w:rsidRPr="0023508D">
        <w:t xml:space="preserve"> seconds.</w:t>
      </w:r>
    </w:p>
    <w:p w14:paraId="40E4C8C0" w14:textId="40F8AC56" w:rsidR="00FB269A" w:rsidRPr="0023508D" w:rsidRDefault="00FB269A">
      <w:pPr>
        <w:keepNext/>
        <w:spacing w:line="360" w:lineRule="auto"/>
        <w:jc w:val="thaiDistribute"/>
      </w:pPr>
      <w:r w:rsidRPr="0023508D">
        <w:tab/>
        <w:t xml:space="preserve">With 6 active nodes, the 1st Node XDS Document Registry Actor took an average processing time of </w:t>
      </w:r>
      <w:r w:rsidR="00495722" w:rsidRPr="0023508D">
        <w:t>4.573630153</w:t>
      </w:r>
      <w:r w:rsidRPr="0023508D">
        <w:t xml:space="preserve"> seconds with the maximum processing time at </w:t>
      </w:r>
      <w:r w:rsidR="00495722" w:rsidRPr="0023508D">
        <w:t>5.391518249</w:t>
      </w:r>
      <w:r w:rsidRPr="0023508D">
        <w:t xml:space="preserve"> seconds and the minimum processing time at </w:t>
      </w:r>
      <w:r w:rsidR="00495722" w:rsidRPr="0023508D">
        <w:t>4.245366876</w:t>
      </w:r>
      <w:r w:rsidRPr="0023508D">
        <w:t xml:space="preserve"> seconds.</w:t>
      </w:r>
    </w:p>
    <w:p w14:paraId="487B6CBD" w14:textId="23818165" w:rsidR="00FB269A" w:rsidRPr="0023508D" w:rsidRDefault="00FB269A">
      <w:pPr>
        <w:keepNext/>
        <w:spacing w:line="360" w:lineRule="auto"/>
        <w:jc w:val="thaiDistribute"/>
      </w:pPr>
      <w:r w:rsidRPr="0023508D">
        <w:tab/>
        <w:t xml:space="preserve">With 5 active nodes, the 1st Node XDS Document Registry Actor took an average processing time of </w:t>
      </w:r>
      <w:r w:rsidR="00935BE4" w:rsidRPr="0023508D">
        <w:t>5.954575049</w:t>
      </w:r>
      <w:r w:rsidRPr="0023508D">
        <w:t xml:space="preserve"> seconds with the maximum processing time at </w:t>
      </w:r>
      <w:r w:rsidR="00935BE4" w:rsidRPr="0023508D">
        <w:t>6.37163004</w:t>
      </w:r>
      <w:r w:rsidRPr="0023508D">
        <w:t xml:space="preserve"> seconds and the minimum processing time at </w:t>
      </w:r>
      <w:r w:rsidR="00935BE4" w:rsidRPr="0023508D">
        <w:t>5.273704735</w:t>
      </w:r>
      <w:r w:rsidRPr="0023508D">
        <w:t xml:space="preserve"> seconds.</w:t>
      </w:r>
    </w:p>
    <w:p w14:paraId="4CE86160" w14:textId="5B401EDE" w:rsidR="00074FF2" w:rsidRPr="0023508D" w:rsidRDefault="00074FF2" w:rsidP="00021439">
      <w:pPr>
        <w:spacing w:line="360" w:lineRule="auto"/>
        <w:jc w:val="thaiDistribute"/>
      </w:pPr>
      <w:r w:rsidRPr="0023508D">
        <w:tab/>
      </w:r>
      <w:r w:rsidRPr="0023508D">
        <w:fldChar w:fldCharType="begin" w:fldLock="1"/>
      </w:r>
      <w:r w:rsidRPr="0023508D">
        <w:instrText xml:space="preserve"> REF _Ref76734885 \h  \* MERGEFORMAT </w:instrText>
      </w:r>
      <w:r w:rsidRPr="0023508D">
        <w:fldChar w:fldCharType="separate"/>
      </w:r>
      <w:r w:rsidRPr="0023508D">
        <w:t xml:space="preserve">Figure </w:t>
      </w:r>
      <w:r w:rsidRPr="0023508D">
        <w:rPr>
          <w:noProof/>
        </w:rPr>
        <w:t>4</w:t>
      </w:r>
      <w:r w:rsidRPr="0023508D">
        <w:rPr>
          <w:noProof/>
        </w:rPr>
        <w:noBreakHyphen/>
        <w:t>73</w:t>
      </w:r>
      <w:r w:rsidRPr="0023508D">
        <w:fldChar w:fldCharType="end"/>
      </w:r>
      <w:r w:rsidRPr="0023508D">
        <w:t xml:space="preserve"> </w:t>
      </w:r>
      <w:r w:rsidR="00385FDD" w:rsidRPr="0023508D">
        <w:t>compares the processing times the system took to complete the Document Register function which shows that there is a slight difference in performance between each node number variation setup. The lesser number of active nodes, given longer processing time. This means the variation in node number is affecting the performance of the system.</w:t>
      </w:r>
    </w:p>
    <w:p w14:paraId="4B557615" w14:textId="18167583" w:rsidR="008B5ED8" w:rsidRPr="0023508D" w:rsidRDefault="008B5ED8" w:rsidP="008132D5">
      <w:pPr>
        <w:keepNext/>
        <w:spacing w:after="240"/>
        <w:jc w:val="thaiDistribute"/>
        <w:rPr>
          <w:cs/>
        </w:rPr>
      </w:pPr>
      <w:r w:rsidRPr="0023508D">
        <w:rPr>
          <w:noProof/>
        </w:rPr>
        <w:lastRenderedPageBreak/>
        <w:drawing>
          <wp:inline distT="0" distB="0" distL="0" distR="0" wp14:anchorId="51150C6D" wp14:editId="1885EBA9">
            <wp:extent cx="5267325" cy="24193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10514D0E" w14:textId="5021A023" w:rsidR="004034FF" w:rsidRPr="0023508D" w:rsidRDefault="008B5ED8" w:rsidP="00BC27AF">
      <w:pPr>
        <w:pStyle w:val="Caption"/>
        <w:spacing w:after="240"/>
        <w:jc w:val="center"/>
      </w:pPr>
      <w:bookmarkStart w:id="413" w:name="_Ref76734885"/>
      <w:bookmarkStart w:id="414" w:name="_Ref7675532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3</w:t>
        </w:r>
      </w:fldSimple>
      <w:bookmarkEnd w:id="413"/>
      <w:r w:rsidRPr="0023508D">
        <w:t xml:space="preserve"> </w:t>
      </w:r>
      <w:bookmarkStart w:id="415" w:name="_Ref76755212"/>
      <w:r w:rsidRPr="0023508D">
        <w:t xml:space="preserve">Performance comparison of Document </w:t>
      </w:r>
      <w:r w:rsidR="009B7DAC" w:rsidRPr="0023508D">
        <w:t>Register on</w:t>
      </w:r>
      <w:r w:rsidRPr="0023508D">
        <w:t xml:space="preserve"> </w:t>
      </w:r>
      <w:r w:rsidR="00BA72A3" w:rsidRPr="0023508D">
        <w:t>n</w:t>
      </w:r>
      <w:r w:rsidRPr="0023508D">
        <w:t>ode number variation</w:t>
      </w:r>
      <w:r w:rsidR="00BA72A3" w:rsidRPr="0023508D">
        <w:t xml:space="preserve"> setup</w:t>
      </w:r>
      <w:bookmarkEnd w:id="414"/>
      <w:bookmarkEnd w:id="415"/>
    </w:p>
    <w:p w14:paraId="1B9FFAFD" w14:textId="074D953B" w:rsidR="00C6258E" w:rsidRPr="0023508D" w:rsidRDefault="00C6258E" w:rsidP="00B4193A">
      <w:pPr>
        <w:pStyle w:val="Caption"/>
        <w:ind w:left="0"/>
        <w:jc w:val="thaiDistribute"/>
      </w:pPr>
      <w:r w:rsidRPr="0023508D">
        <w:tab/>
        <w:t xml:space="preserve">4.4.2.3 </w:t>
      </w:r>
      <w:r w:rsidR="007F2D9E" w:rsidRPr="0023508D">
        <w:rPr>
          <w:spacing w:val="0"/>
        </w:rPr>
        <w:t xml:space="preserve">Test if each active node </w:t>
      </w:r>
      <w:r w:rsidR="00B4193A" w:rsidRPr="0023508D">
        <w:rPr>
          <w:spacing w:val="0"/>
        </w:rPr>
        <w:t>has</w:t>
      </w:r>
      <w:r w:rsidR="007F2D9E" w:rsidRPr="0023508D">
        <w:rPr>
          <w:spacing w:val="0"/>
        </w:rPr>
        <w:t xml:space="preserve"> the same performance on performing the Document Register function</w:t>
      </w:r>
      <w:r w:rsidR="00FE6FDD" w:rsidRPr="0023508D">
        <w:rPr>
          <w:spacing w:val="0"/>
        </w:rPr>
        <w:t xml:space="preserve"> when all active nodes perform the Document Register function at the same time</w:t>
      </w:r>
      <w:r w:rsidR="005F5370" w:rsidRPr="0023508D">
        <w:rPr>
          <w:spacing w:val="0"/>
        </w:rPr>
        <w:t>.</w:t>
      </w:r>
    </w:p>
    <w:p w14:paraId="4DF225C1" w14:textId="58F7B9EE" w:rsidR="00B4193A" w:rsidRPr="0023508D" w:rsidRDefault="00B4193A" w:rsidP="00B4193A">
      <w:pPr>
        <w:spacing w:line="360" w:lineRule="auto"/>
        <w:jc w:val="thaiDistribute"/>
      </w:pPr>
      <w:r w:rsidRPr="0023508D">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23508D">
        <w:t xml:space="preserve"> The experiment was further performed by varied active nodes number to check if there are any differences in the experiment result which is further explained in Section 4.4.2.4.</w:t>
      </w:r>
    </w:p>
    <w:p w14:paraId="0C71A243" w14:textId="6A39D9DC" w:rsidR="000B433E" w:rsidRPr="0023508D" w:rsidRDefault="000B433E" w:rsidP="000B433E">
      <w:pPr>
        <w:spacing w:line="360" w:lineRule="auto"/>
        <w:jc w:val="thaiDistribute"/>
      </w:pPr>
      <w:r w:rsidRPr="0023508D">
        <w:tab/>
        <w:t xml:space="preserve">With 7 active nodes, to complete the Document Register function, the 1st Node took an average processing time of </w:t>
      </w:r>
      <w:r w:rsidR="00994385" w:rsidRPr="0023508D">
        <w:t>6.694740502</w:t>
      </w:r>
      <w:r w:rsidRPr="0023508D">
        <w:t xml:space="preserve"> seconds. The 2nd Node took an average processing time of </w:t>
      </w:r>
      <w:r w:rsidR="00994385" w:rsidRPr="0023508D">
        <w:t>6.64481847</w:t>
      </w:r>
      <w:r w:rsidRPr="0023508D">
        <w:t xml:space="preserve"> seconds. The 3rd Node took an average processing time of </w:t>
      </w:r>
      <w:r w:rsidR="00994385" w:rsidRPr="0023508D">
        <w:t>6.697508806</w:t>
      </w:r>
      <w:r w:rsidRPr="0023508D">
        <w:t xml:space="preserve"> seconds. The 4th Node took an average processing time of </w:t>
      </w:r>
      <w:r w:rsidR="00994385" w:rsidRPr="0023508D">
        <w:t>6.892059017</w:t>
      </w:r>
      <w:r w:rsidRPr="0023508D">
        <w:t xml:space="preserve"> seconds. The 5th Node took an average processing time of </w:t>
      </w:r>
      <w:r w:rsidR="00994385" w:rsidRPr="0023508D">
        <w:t>7.026599076</w:t>
      </w:r>
      <w:r w:rsidRPr="0023508D">
        <w:t xml:space="preserve"> seconds. The 6th Node took an average processing time of </w:t>
      </w:r>
      <w:r w:rsidR="00994385" w:rsidRPr="0023508D">
        <w:t>6.695705492</w:t>
      </w:r>
      <w:r w:rsidRPr="0023508D">
        <w:t xml:space="preserve"> seconds. The 7th Node took an average processing time of </w:t>
      </w:r>
      <w:r w:rsidR="00994385" w:rsidRPr="0023508D">
        <w:t>6.631355668</w:t>
      </w:r>
      <w:r w:rsidRPr="0023508D">
        <w:t xml:space="preserve"> seconds. All active nodes show no significant difference in performance to complete the function as shown in </w:t>
      </w:r>
      <w:r w:rsidR="004034FF" w:rsidRPr="0023508D">
        <w:fldChar w:fldCharType="begin" w:fldLock="1"/>
      </w:r>
      <w:r w:rsidR="004034FF" w:rsidRPr="0023508D">
        <w:instrText xml:space="preserve"> REF _Ref76736002 \h </w:instrText>
      </w:r>
      <w:r w:rsidR="00A7157F" w:rsidRPr="0023508D">
        <w:instrText xml:space="preserve"> \* MERGEFORMAT </w:instrText>
      </w:r>
      <w:r w:rsidR="004034FF" w:rsidRPr="0023508D">
        <w:fldChar w:fldCharType="separate"/>
      </w:r>
      <w:r w:rsidR="00CC0954" w:rsidRPr="0023508D">
        <w:t xml:space="preserve">Figure </w:t>
      </w:r>
      <w:r w:rsidR="00CC0954" w:rsidRPr="0023508D">
        <w:rPr>
          <w:noProof/>
        </w:rPr>
        <w:t>4</w:t>
      </w:r>
      <w:r w:rsidR="00CC0954" w:rsidRPr="0023508D">
        <w:rPr>
          <w:noProof/>
        </w:rPr>
        <w:noBreakHyphen/>
        <w:t>74</w:t>
      </w:r>
      <w:r w:rsidR="004034FF" w:rsidRPr="0023508D">
        <w:fldChar w:fldCharType="end"/>
      </w:r>
      <w:r w:rsidRPr="0023508D">
        <w:t>.</w:t>
      </w:r>
      <w:r w:rsidR="004034FF" w:rsidRPr="0023508D">
        <w:t xml:space="preserve"> </w:t>
      </w:r>
    </w:p>
    <w:p w14:paraId="658E10F3" w14:textId="68EF6AC9" w:rsidR="000B433E" w:rsidRPr="0023508D" w:rsidRDefault="006C2329" w:rsidP="006C2329">
      <w:pPr>
        <w:spacing w:line="360" w:lineRule="auto"/>
        <w:jc w:val="thaiDistribute"/>
      </w:pPr>
      <w:r w:rsidRPr="0023508D">
        <w:lastRenderedPageBreak/>
        <w:tab/>
        <w:t xml:space="preserve">With 6 active nodes, to complete the Document Register function, the 1st Node took an average processing time of </w:t>
      </w:r>
      <w:r w:rsidR="00BF74A5" w:rsidRPr="0023508D">
        <w:t>7.261896542</w:t>
      </w:r>
      <w:r w:rsidRPr="0023508D">
        <w:t xml:space="preserve"> seconds. The 2nd Node took an average processing time of </w:t>
      </w:r>
      <w:r w:rsidR="00BF74A5" w:rsidRPr="0023508D">
        <w:t>7.03144854</w:t>
      </w:r>
      <w:r w:rsidRPr="0023508D">
        <w:t xml:space="preserve"> seconds. The 3rd Node took an average processing time of </w:t>
      </w:r>
      <w:r w:rsidR="00BF74A5" w:rsidRPr="0023508D">
        <w:t>7.14090967</w:t>
      </w:r>
      <w:r w:rsidRPr="0023508D">
        <w:t xml:space="preserve"> seconds. The 4th Node took an average processing time of </w:t>
      </w:r>
      <w:r w:rsidR="00BF74A5" w:rsidRPr="0023508D">
        <w:t>7.137407174</w:t>
      </w:r>
      <w:r w:rsidRPr="0023508D">
        <w:t xml:space="preserve"> seconds. The 5th Node took an average processing time of </w:t>
      </w:r>
      <w:r w:rsidR="00BF74A5" w:rsidRPr="0023508D">
        <w:t>7.05559841</w:t>
      </w:r>
      <w:r w:rsidRPr="0023508D">
        <w:t xml:space="preserve"> seconds. The 6th Node took an average processing time of </w:t>
      </w:r>
      <w:r w:rsidR="00BF74A5" w:rsidRPr="0023508D">
        <w:t>7.087177031</w:t>
      </w:r>
      <w:r w:rsidRPr="0023508D">
        <w:t xml:space="preserve"> seconds. All active nodes show no significant difference in performance to complete the function as shown in </w:t>
      </w:r>
      <w:r w:rsidR="000B433E" w:rsidRPr="0023508D">
        <w:fldChar w:fldCharType="begin" w:fldLock="1"/>
      </w:r>
      <w:r w:rsidR="000B433E" w:rsidRPr="0023508D">
        <w:instrText xml:space="preserve"> REF _Ref76755108 \h  \* MERGEFORMAT </w:instrText>
      </w:r>
      <w:r w:rsidR="000B433E" w:rsidRPr="0023508D">
        <w:fldChar w:fldCharType="separate"/>
      </w:r>
      <w:r w:rsidR="000B433E" w:rsidRPr="0023508D">
        <w:t xml:space="preserve">Figure </w:t>
      </w:r>
      <w:r w:rsidR="000B433E" w:rsidRPr="0023508D">
        <w:rPr>
          <w:noProof/>
        </w:rPr>
        <w:t>4</w:t>
      </w:r>
      <w:r w:rsidR="000B433E" w:rsidRPr="0023508D">
        <w:noBreakHyphen/>
      </w:r>
      <w:r w:rsidR="000B433E" w:rsidRPr="0023508D">
        <w:rPr>
          <w:noProof/>
        </w:rPr>
        <w:t>75</w:t>
      </w:r>
      <w:r w:rsidR="000B433E" w:rsidRPr="0023508D">
        <w:fldChar w:fldCharType="end"/>
      </w:r>
      <w:r w:rsidRPr="0023508D">
        <w:t>.</w:t>
      </w:r>
    </w:p>
    <w:p w14:paraId="2E37FC5C" w14:textId="77777777" w:rsidR="003C5239" w:rsidRPr="0023508D" w:rsidRDefault="003C5239" w:rsidP="006C2329">
      <w:pPr>
        <w:spacing w:line="360" w:lineRule="auto"/>
        <w:jc w:val="thaiDistribute"/>
      </w:pPr>
    </w:p>
    <w:p w14:paraId="646F350E" w14:textId="004D0F1F" w:rsidR="00CA5931" w:rsidRPr="0023508D" w:rsidRDefault="000D2E62" w:rsidP="000D2E62">
      <w:pPr>
        <w:spacing w:line="360" w:lineRule="auto"/>
        <w:jc w:val="thaiDistribute"/>
      </w:pPr>
      <w:r w:rsidRPr="0023508D">
        <w:tab/>
        <w:t xml:space="preserve">With 5 active nodes, to complete the Document Register function, the 1st Node took an average processing time of </w:t>
      </w:r>
      <w:r w:rsidR="00067D2F" w:rsidRPr="0023508D">
        <w:t>7.289964378</w:t>
      </w:r>
      <w:r w:rsidRPr="0023508D">
        <w:t xml:space="preserve"> seconds. The 2nd Node took an average processing time of </w:t>
      </w:r>
      <w:r w:rsidR="00067D2F" w:rsidRPr="0023508D">
        <w:t>7.232330579</w:t>
      </w:r>
      <w:r w:rsidRPr="0023508D">
        <w:t xml:space="preserve"> seconds. The 3rd Node took an average processing time of </w:t>
      </w:r>
      <w:r w:rsidR="00067D2F" w:rsidRPr="0023508D">
        <w:t>7.27142245</w:t>
      </w:r>
      <w:r w:rsidRPr="0023508D">
        <w:t xml:space="preserve"> seconds. The 4th Node took an average processing time of </w:t>
      </w:r>
      <w:r w:rsidR="00067D2F" w:rsidRPr="0023508D">
        <w:t>7.150316791</w:t>
      </w:r>
      <w:r w:rsidRPr="0023508D">
        <w:t xml:space="preserve"> seconds. The 5th Node took an average processing time of </w:t>
      </w:r>
      <w:r w:rsidR="00067D2F" w:rsidRPr="0023508D">
        <w:t>7.146553912</w:t>
      </w:r>
      <w:r w:rsidRPr="0023508D">
        <w:t xml:space="preserve"> seconds. All active nodes show no significant difference in performance to complete the function as shown in </w:t>
      </w:r>
      <w:r w:rsidR="004034FF" w:rsidRPr="0023508D">
        <w:fldChar w:fldCharType="begin" w:fldLock="1"/>
      </w:r>
      <w:r w:rsidR="004034FF" w:rsidRPr="0023508D">
        <w:instrText xml:space="preserve"> REF _Ref76736011 \h </w:instrText>
      </w:r>
      <w:r w:rsidR="00A7157F" w:rsidRPr="0023508D">
        <w:instrText xml:space="preserve"> \* MERGEFORMAT </w:instrText>
      </w:r>
      <w:r w:rsidR="004034FF" w:rsidRPr="0023508D">
        <w:fldChar w:fldCharType="separate"/>
      </w:r>
      <w:r w:rsidR="00CC0954" w:rsidRPr="0023508D">
        <w:t xml:space="preserve">Figure </w:t>
      </w:r>
      <w:r w:rsidR="00CC0954" w:rsidRPr="0023508D">
        <w:rPr>
          <w:noProof/>
        </w:rPr>
        <w:t>4</w:t>
      </w:r>
      <w:r w:rsidR="00CC0954" w:rsidRPr="0023508D">
        <w:rPr>
          <w:noProof/>
        </w:rPr>
        <w:noBreakHyphen/>
        <w:t>76</w:t>
      </w:r>
      <w:r w:rsidR="004034FF" w:rsidRPr="0023508D">
        <w:fldChar w:fldCharType="end"/>
      </w:r>
      <w:r w:rsidRPr="0023508D">
        <w:t>.</w:t>
      </w:r>
      <w:r w:rsidR="004034FF" w:rsidRPr="0023508D">
        <w:t xml:space="preserve"> </w:t>
      </w:r>
    </w:p>
    <w:p w14:paraId="6909A62D" w14:textId="77777777" w:rsidR="00AE1B76" w:rsidRPr="0023508D" w:rsidRDefault="00AE1B76" w:rsidP="007014D0"/>
    <w:p w14:paraId="3DF92C6A" w14:textId="77777777" w:rsidR="00465E6A" w:rsidRPr="0023508D" w:rsidRDefault="008B5ED8" w:rsidP="008132D5">
      <w:pPr>
        <w:keepNext/>
      </w:pPr>
      <w:r w:rsidRPr="0023508D">
        <w:rPr>
          <w:noProof/>
        </w:rPr>
        <w:drawing>
          <wp:inline distT="0" distB="0" distL="0" distR="0" wp14:anchorId="71F72F24" wp14:editId="390608A6">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3426D70E" w14:textId="74C78DE5" w:rsidR="008B5ED8" w:rsidRPr="0023508D" w:rsidRDefault="00465E6A" w:rsidP="008132D5">
      <w:pPr>
        <w:pStyle w:val="Caption"/>
        <w:jc w:val="center"/>
      </w:pPr>
      <w:bookmarkStart w:id="416" w:name="_Ref76736002"/>
      <w:bookmarkStart w:id="417" w:name="_Ref7675533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4</w:t>
        </w:r>
      </w:fldSimple>
      <w:bookmarkEnd w:id="416"/>
      <w:r w:rsidRPr="0023508D">
        <w:t xml:space="preserve"> </w:t>
      </w:r>
      <w:bookmarkStart w:id="418" w:name="_Ref76755218"/>
      <w:r w:rsidRPr="0023508D">
        <w:t>Performance comparison inspected from each node</w:t>
      </w:r>
      <w:r w:rsidR="00CA5931" w:rsidRPr="0023508D">
        <w:t xml:space="preserve"> in 7 Nodes setup</w:t>
      </w:r>
      <w:bookmarkEnd w:id="417"/>
      <w:bookmarkEnd w:id="418"/>
    </w:p>
    <w:p w14:paraId="30942AF1" w14:textId="2097F6E7" w:rsidR="00F86102" w:rsidRPr="0023508D" w:rsidRDefault="00F86102" w:rsidP="00F86102"/>
    <w:p w14:paraId="1AAFDDEE" w14:textId="67E1BC37" w:rsidR="008D63AD" w:rsidRPr="0023508D" w:rsidRDefault="008D63AD" w:rsidP="00F86102"/>
    <w:p w14:paraId="2A0061A6" w14:textId="77777777" w:rsidR="007C1875" w:rsidRPr="0023508D" w:rsidRDefault="008D63AD" w:rsidP="008132D5">
      <w:pPr>
        <w:keepNext/>
      </w:pPr>
      <w:r w:rsidRPr="0023508D">
        <w:rPr>
          <w:noProof/>
        </w:rPr>
        <w:lastRenderedPageBreak/>
        <w:drawing>
          <wp:inline distT="0" distB="0" distL="0" distR="0" wp14:anchorId="2879F7E0" wp14:editId="03C747ED">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59FE7221" w14:textId="0399DF88" w:rsidR="008D63AD" w:rsidRPr="0023508D" w:rsidRDefault="007C1875" w:rsidP="008132D5">
      <w:pPr>
        <w:pStyle w:val="Caption"/>
        <w:jc w:val="center"/>
      </w:pPr>
      <w:bookmarkStart w:id="419" w:name="_Ref76755108"/>
      <w:bookmarkStart w:id="420" w:name="_Ref7675533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5</w:t>
        </w:r>
      </w:fldSimple>
      <w:bookmarkEnd w:id="419"/>
      <w:r w:rsidRPr="0023508D">
        <w:t xml:space="preserve"> </w:t>
      </w:r>
      <w:bookmarkStart w:id="421" w:name="_Ref76755221"/>
      <w:r w:rsidRPr="0023508D">
        <w:t>Performance comparison inspected from each node in 6 Nodes setup</w:t>
      </w:r>
      <w:bookmarkEnd w:id="420"/>
      <w:bookmarkEnd w:id="421"/>
    </w:p>
    <w:p w14:paraId="15EF7AD5" w14:textId="0B9F5B3B" w:rsidR="00E51EC2" w:rsidRPr="0023508D" w:rsidRDefault="00E51EC2" w:rsidP="00F86102"/>
    <w:p w14:paraId="59243055" w14:textId="77777777" w:rsidR="007C1875" w:rsidRPr="0023508D" w:rsidRDefault="00E51EC2" w:rsidP="005F5370">
      <w:pPr>
        <w:keepNext/>
        <w:spacing w:after="240"/>
      </w:pPr>
      <w:r w:rsidRPr="0023508D">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32861E30" w14:textId="58D5E3AE" w:rsidR="00994D17" w:rsidRPr="0023508D" w:rsidRDefault="007C1875" w:rsidP="000B433E">
      <w:pPr>
        <w:pStyle w:val="Caption"/>
        <w:spacing w:after="240"/>
        <w:jc w:val="center"/>
      </w:pPr>
      <w:bookmarkStart w:id="422" w:name="_Ref76736011"/>
      <w:bookmarkStart w:id="423" w:name="_Ref76755338"/>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6</w:t>
        </w:r>
      </w:fldSimple>
      <w:bookmarkEnd w:id="422"/>
      <w:r w:rsidRPr="0023508D">
        <w:t xml:space="preserve"> </w:t>
      </w:r>
      <w:bookmarkStart w:id="424" w:name="_Ref76755225"/>
      <w:r w:rsidRPr="0023508D">
        <w:t>Performance comparison inspected from each node in 5 Nodes setup</w:t>
      </w:r>
      <w:bookmarkEnd w:id="423"/>
      <w:bookmarkEnd w:id="424"/>
    </w:p>
    <w:p w14:paraId="204A89C8" w14:textId="77777777" w:rsidR="00A45117" w:rsidRPr="0023508D" w:rsidRDefault="00A45117" w:rsidP="00F86102"/>
    <w:p w14:paraId="0E3E41D6" w14:textId="77777777" w:rsidR="005F5370" w:rsidRPr="0023508D" w:rsidRDefault="005F5370" w:rsidP="008D301D">
      <w:pPr>
        <w:keepNext/>
        <w:spacing w:line="360" w:lineRule="auto"/>
        <w:jc w:val="thaiDistribute"/>
      </w:pPr>
    </w:p>
    <w:p w14:paraId="4620F13C" w14:textId="7FF0D291" w:rsidR="005F5370" w:rsidRPr="0023508D" w:rsidRDefault="005F5370" w:rsidP="008D301D">
      <w:pPr>
        <w:keepNext/>
        <w:spacing w:line="360" w:lineRule="auto"/>
        <w:jc w:val="thaiDistribute"/>
      </w:pPr>
      <w:r w:rsidRPr="0023508D">
        <w:tab/>
        <w:t xml:space="preserve">4.4.2.4 </w:t>
      </w:r>
      <w:r w:rsidR="00E10EC0" w:rsidRPr="0023508D">
        <w:t>Test if the number of active nodes would cause a change in the performance of the Document Register function when all active nodes perform the Document Register function at the same time.</w:t>
      </w:r>
    </w:p>
    <w:p w14:paraId="7C2B2ED4" w14:textId="0AB8A6E9" w:rsidR="000D4869" w:rsidRPr="0023508D" w:rsidRDefault="000D4869" w:rsidP="008D301D">
      <w:pPr>
        <w:keepNext/>
        <w:spacing w:line="360" w:lineRule="auto"/>
        <w:jc w:val="thaiDistribute"/>
      </w:pPr>
      <w:r w:rsidRPr="0023508D">
        <w:tab/>
      </w:r>
      <w:r w:rsidR="00E10EC0" w:rsidRPr="0023508D">
        <w:t xml:space="preserve">This setup is a further analysis result of Section 4.4.2.3. The "7 Nodes" line was derived from the average values of the experiment result in </w:t>
      </w:r>
      <w:r w:rsidR="00435665" w:rsidRPr="0023508D">
        <w:fldChar w:fldCharType="begin" w:fldLock="1"/>
      </w:r>
      <w:r w:rsidR="00435665" w:rsidRPr="0023508D">
        <w:instrText xml:space="preserve"> REF _Ref76736002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4</w:t>
      </w:r>
      <w:r w:rsidR="00435665" w:rsidRPr="0023508D">
        <w:fldChar w:fldCharType="end"/>
      </w:r>
      <w:r w:rsidR="00E10EC0" w:rsidRPr="0023508D">
        <w:t xml:space="preserve">. The "6 Nodes" line was derived from the average values of the experiment result in </w:t>
      </w:r>
      <w:r w:rsidR="00435665" w:rsidRPr="0023508D">
        <w:fldChar w:fldCharType="begin" w:fldLock="1"/>
      </w:r>
      <w:r w:rsidR="00435665" w:rsidRPr="0023508D">
        <w:instrText xml:space="preserve"> REF _Ref76755108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5</w:t>
      </w:r>
      <w:r w:rsidR="00435665" w:rsidRPr="0023508D">
        <w:fldChar w:fldCharType="end"/>
      </w:r>
      <w:r w:rsidR="00E10EC0" w:rsidRPr="0023508D">
        <w:t xml:space="preserve">. The "5 Nodes" line was derived from the average values of the experiment result in </w:t>
      </w:r>
      <w:r w:rsidR="00435665" w:rsidRPr="0023508D">
        <w:fldChar w:fldCharType="begin" w:fldLock="1"/>
      </w:r>
      <w:r w:rsidR="00435665" w:rsidRPr="0023508D">
        <w:instrText xml:space="preserve"> REF _Ref76736011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6</w:t>
      </w:r>
      <w:r w:rsidR="00435665" w:rsidRPr="0023508D">
        <w:fldChar w:fldCharType="end"/>
      </w:r>
      <w:r w:rsidR="00E10EC0" w:rsidRPr="0023508D">
        <w:t>.</w:t>
      </w:r>
    </w:p>
    <w:p w14:paraId="07C1E531" w14:textId="782D7170" w:rsidR="000A38C6" w:rsidRPr="0023508D" w:rsidRDefault="00AE1B76" w:rsidP="00BC5E83">
      <w:pPr>
        <w:keepNext/>
        <w:spacing w:line="360" w:lineRule="auto"/>
        <w:jc w:val="thaiDistribute"/>
      </w:pPr>
      <w:r w:rsidRPr="0023508D">
        <w:tab/>
      </w:r>
      <w:r w:rsidRPr="0023508D">
        <w:fldChar w:fldCharType="begin" w:fldLock="1"/>
      </w:r>
      <w:r w:rsidRPr="0023508D">
        <w:instrText xml:space="preserve"> REF _Ref76736744 \h </w:instrText>
      </w:r>
      <w:r w:rsidR="008D301D" w:rsidRPr="0023508D">
        <w:instrText xml:space="preserve"> \* MERGEFORMAT </w:instrText>
      </w:r>
      <w:r w:rsidRPr="0023508D">
        <w:fldChar w:fldCharType="separate"/>
      </w:r>
      <w:r w:rsidR="00435665" w:rsidRPr="0023508D">
        <w:t xml:space="preserve">Figure </w:t>
      </w:r>
      <w:r w:rsidR="00435665" w:rsidRPr="0023508D">
        <w:rPr>
          <w:noProof/>
        </w:rPr>
        <w:t>4</w:t>
      </w:r>
      <w:r w:rsidR="00435665" w:rsidRPr="0023508D">
        <w:rPr>
          <w:noProof/>
        </w:rPr>
        <w:noBreakHyphen/>
        <w:t>77</w:t>
      </w:r>
      <w:r w:rsidRPr="0023508D">
        <w:fldChar w:fldCharType="end"/>
      </w:r>
      <w:r w:rsidR="000C6E8E" w:rsidRPr="0023508D">
        <w:t xml:space="preserve"> </w:t>
      </w:r>
      <w:r w:rsidR="00C40C47" w:rsidRPr="0023508D">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23508D" w:rsidRDefault="00AE1B76" w:rsidP="00444311">
      <w:pPr>
        <w:keepNext/>
      </w:pPr>
    </w:p>
    <w:p w14:paraId="57EA11AC" w14:textId="3238F459" w:rsidR="00444311" w:rsidRPr="0023508D" w:rsidRDefault="00994D17" w:rsidP="008132D5">
      <w:pPr>
        <w:keepNext/>
      </w:pPr>
      <w:r w:rsidRPr="0023508D">
        <w:rPr>
          <w:noProof/>
        </w:rPr>
        <w:drawing>
          <wp:inline distT="0" distB="0" distL="0" distR="0" wp14:anchorId="1EC2BA58" wp14:editId="3C55F436">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7C77E255" w14:textId="645CCB1F" w:rsidR="00994D17" w:rsidRPr="0023508D" w:rsidRDefault="00444311" w:rsidP="008132D5">
      <w:pPr>
        <w:pStyle w:val="Caption"/>
        <w:jc w:val="center"/>
      </w:pPr>
      <w:bookmarkStart w:id="425" w:name="_Ref76736744"/>
      <w:bookmarkStart w:id="426" w:name="_Ref7675534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7</w:t>
        </w:r>
      </w:fldSimple>
      <w:bookmarkEnd w:id="425"/>
      <w:r w:rsidRPr="0023508D">
        <w:t xml:space="preserve"> </w:t>
      </w:r>
      <w:bookmarkStart w:id="427" w:name="_Ref76755230"/>
      <w:r w:rsidRPr="0023508D">
        <w:t>Performance comparison of average process time for each node number variation setup</w:t>
      </w:r>
      <w:bookmarkEnd w:id="426"/>
      <w:bookmarkEnd w:id="427"/>
    </w:p>
    <w:p w14:paraId="0DE10A90" w14:textId="77777777" w:rsidR="003C5475" w:rsidRPr="0023508D" w:rsidRDefault="003C5475" w:rsidP="003C5475"/>
    <w:p w14:paraId="62A4DC0D" w14:textId="77777777" w:rsidR="00CF5249" w:rsidRPr="0023508D" w:rsidRDefault="00CF5249" w:rsidP="00E10EC0"/>
    <w:p w14:paraId="744D4871" w14:textId="77777777" w:rsidR="00CF5249" w:rsidRPr="0023508D" w:rsidRDefault="00CF5249" w:rsidP="00E10EC0"/>
    <w:p w14:paraId="7A7D0A6E" w14:textId="77777777" w:rsidR="00CF5249" w:rsidRPr="0023508D" w:rsidRDefault="00CF5249" w:rsidP="00E10EC0"/>
    <w:p w14:paraId="46A92FA0" w14:textId="77777777" w:rsidR="00CF5249" w:rsidRPr="0023508D" w:rsidRDefault="00CF5249" w:rsidP="00E10EC0"/>
    <w:p w14:paraId="611D1288" w14:textId="77777777" w:rsidR="00CF5249" w:rsidRPr="0023508D" w:rsidRDefault="00CF5249" w:rsidP="00E10EC0"/>
    <w:p w14:paraId="0C3B0EB4" w14:textId="77777777" w:rsidR="00CF5249" w:rsidRPr="0023508D" w:rsidRDefault="00CF5249" w:rsidP="00E10EC0"/>
    <w:p w14:paraId="03F8979F" w14:textId="77777777" w:rsidR="00CF5249" w:rsidRPr="0023508D" w:rsidRDefault="00CF5249" w:rsidP="00E10EC0"/>
    <w:p w14:paraId="34C350AA" w14:textId="0574E3A5" w:rsidR="00CF5249" w:rsidRPr="0023508D" w:rsidRDefault="00615176" w:rsidP="00F237D6">
      <w:pPr>
        <w:spacing w:line="360" w:lineRule="auto"/>
        <w:jc w:val="thaiDistribute"/>
      </w:pPr>
      <w:r w:rsidRPr="0023508D">
        <w:tab/>
        <w:t xml:space="preserve">4.4.2.5 </w:t>
      </w:r>
      <w:r w:rsidR="00C301B8" w:rsidRPr="0023508D">
        <w:t>Test if the number of transactions would cause a change in performance of the XDS Document Registry to perform the Document Register function.</w:t>
      </w:r>
    </w:p>
    <w:p w14:paraId="704DEF47" w14:textId="7BEFD67F" w:rsidR="00F237D6" w:rsidRPr="0023508D" w:rsidRDefault="00F237D6" w:rsidP="00975665">
      <w:pPr>
        <w:spacing w:line="360" w:lineRule="auto"/>
        <w:jc w:val="thaiDistribute"/>
      </w:pPr>
      <w:r w:rsidRPr="0023508D">
        <w:tab/>
        <w:t xml:space="preserve">This setup is a further analysis result of Sections 4.4.2.2 and 4.4.2.4. </w:t>
      </w:r>
      <w:r w:rsidR="00847709" w:rsidRPr="0023508D">
        <w:t xml:space="preserve"> In </w:t>
      </w:r>
      <w:r w:rsidR="00847709" w:rsidRPr="0023508D">
        <w:fldChar w:fldCharType="begin" w:fldLock="1"/>
      </w:r>
      <w:r w:rsidR="00847709" w:rsidRPr="0023508D">
        <w:instrText xml:space="preserve"> REF _Ref76927450 \h </w:instrText>
      </w:r>
      <w:r w:rsidR="0023508D" w:rsidRPr="0023508D">
        <w:instrText xml:space="preserve"> \* MERGEFORMAT </w:instrText>
      </w:r>
      <w:r w:rsidR="00847709" w:rsidRPr="0023508D">
        <w:fldChar w:fldCharType="separate"/>
      </w:r>
      <w:r w:rsidR="00847709" w:rsidRPr="0023508D">
        <w:t xml:space="preserve">Figure </w:t>
      </w:r>
      <w:r w:rsidR="00847709" w:rsidRPr="0023508D">
        <w:rPr>
          <w:noProof/>
        </w:rPr>
        <w:t>4</w:t>
      </w:r>
      <w:r w:rsidR="00847709" w:rsidRPr="0023508D">
        <w:noBreakHyphen/>
      </w:r>
      <w:r w:rsidR="00847709" w:rsidRPr="0023508D">
        <w:rPr>
          <w:noProof/>
        </w:rPr>
        <w:t>78</w:t>
      </w:r>
      <w:r w:rsidR="00847709" w:rsidRPr="0023508D">
        <w:fldChar w:fldCharType="end"/>
      </w:r>
      <w:r w:rsidR="00847709" w:rsidRPr="0023508D">
        <w:t>, t</w:t>
      </w:r>
      <w:r w:rsidRPr="0023508D">
        <w:t xml:space="preserve">he "Single Node" line was derived from the average values of the experiment result in </w:t>
      </w:r>
      <w:r w:rsidR="00435665" w:rsidRPr="0023508D">
        <w:fldChar w:fldCharType="begin" w:fldLock="1"/>
      </w:r>
      <w:r w:rsidR="00435665" w:rsidRPr="0023508D">
        <w:instrText xml:space="preserve"> REF _Ref76734885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3</w:t>
      </w:r>
      <w:r w:rsidR="00435665" w:rsidRPr="0023508D">
        <w:fldChar w:fldCharType="end"/>
      </w:r>
      <w:r w:rsidRPr="0023508D">
        <w:t xml:space="preserve">. The "All Nodes" line was derived from the average values of the experiment result in </w:t>
      </w:r>
      <w:r w:rsidR="00435665" w:rsidRPr="0023508D">
        <w:fldChar w:fldCharType="begin" w:fldLock="1"/>
      </w:r>
      <w:r w:rsidR="00435665" w:rsidRPr="0023508D">
        <w:instrText xml:space="preserve"> REF _Ref76736744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7</w:t>
      </w:r>
      <w:r w:rsidR="00435665" w:rsidRPr="0023508D">
        <w:fldChar w:fldCharType="end"/>
      </w:r>
      <w:r w:rsidRPr="0023508D">
        <w:t>.</w:t>
      </w:r>
    </w:p>
    <w:p w14:paraId="7FC9E537" w14:textId="3B04D10E" w:rsidR="00975665" w:rsidRPr="0023508D" w:rsidRDefault="00975665" w:rsidP="00975665">
      <w:pPr>
        <w:spacing w:line="360" w:lineRule="auto"/>
        <w:jc w:val="thaiDistribute"/>
      </w:pPr>
      <w:r w:rsidRPr="0023508D">
        <w:tab/>
      </w:r>
      <w:r w:rsidR="00435665" w:rsidRPr="0023508D">
        <w:fldChar w:fldCharType="begin" w:fldLock="1"/>
      </w:r>
      <w:r w:rsidR="00435665" w:rsidRPr="0023508D">
        <w:instrText xml:space="preserve"> REF _Ref76927450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8</w:t>
      </w:r>
      <w:r w:rsidR="00435665" w:rsidRPr="0023508D">
        <w:fldChar w:fldCharType="end"/>
      </w:r>
      <w:r w:rsidRPr="0023508D">
        <w:t xml:space="preserve"> shows that when all nodes perform the Document Register function at the same time, it took a slightly longer time to complete the function when compared to the situation when there is only a single node perform the Document Register function.</w:t>
      </w:r>
    </w:p>
    <w:p w14:paraId="143A7F65" w14:textId="42D4D6EF" w:rsidR="00975665" w:rsidRPr="0023508D" w:rsidRDefault="00975665" w:rsidP="00975665">
      <w:pPr>
        <w:spacing w:line="360" w:lineRule="auto"/>
        <w:jc w:val="thaiDistribute"/>
      </w:pPr>
      <w:r w:rsidRPr="0023508D">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23508D">
        <w:fldChar w:fldCharType="begin" w:fldLock="1"/>
      </w:r>
      <w:r w:rsidR="00435665" w:rsidRPr="0023508D">
        <w:instrText xml:space="preserve"> REF _Ref76927450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8</w:t>
      </w:r>
      <w:r w:rsidR="00435665" w:rsidRPr="0023508D">
        <w:fldChar w:fldCharType="end"/>
      </w:r>
      <w:r w:rsidRPr="0023508D">
        <w:t xml:space="preserve"> was a result of another factor.</w:t>
      </w:r>
    </w:p>
    <w:p w14:paraId="0F05311B" w14:textId="58FD3A2E" w:rsidR="00975665" w:rsidRPr="0023508D" w:rsidRDefault="00975665" w:rsidP="00F237D6">
      <w:pPr>
        <w:spacing w:after="240" w:line="360" w:lineRule="auto"/>
        <w:jc w:val="thaiDistribute"/>
      </w:pPr>
      <w:r w:rsidRPr="0023508D">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23508D" w:rsidRDefault="00E10EC0" w:rsidP="0096498E">
      <w:pPr>
        <w:keepNext/>
      </w:pPr>
      <w:r w:rsidRPr="0023508D">
        <w:rPr>
          <w:noProof/>
        </w:rPr>
        <w:lastRenderedPageBreak/>
        <w:drawing>
          <wp:inline distT="0" distB="0" distL="0" distR="0" wp14:anchorId="51AA2B00" wp14:editId="3EF09F6C">
            <wp:extent cx="5324475" cy="2943225"/>
            <wp:effectExtent l="0" t="0" r="9525" b="952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4E43BAA7" w14:textId="4BDB8D9C" w:rsidR="00E10EC0" w:rsidRPr="0023508D" w:rsidRDefault="0096498E" w:rsidP="0096498E">
      <w:pPr>
        <w:pStyle w:val="Caption"/>
        <w:jc w:val="center"/>
      </w:pPr>
      <w:bookmarkStart w:id="428" w:name="_Ref76927450"/>
      <w:bookmarkStart w:id="429" w:name="_Ref76935886"/>
      <w:r w:rsidRPr="0023508D">
        <w:t xml:space="preserve">Figure </w:t>
      </w:r>
      <w:fldSimple w:instr=" STYLEREF 1 \s " w:fldLock="1">
        <w:r w:rsidRPr="0023508D">
          <w:rPr>
            <w:noProof/>
          </w:rPr>
          <w:t>4</w:t>
        </w:r>
      </w:fldSimple>
      <w:r w:rsidRPr="0023508D">
        <w:noBreakHyphen/>
      </w:r>
      <w:fldSimple w:instr=" SEQ Figure \* ARABIC \s 1 " w:fldLock="1">
        <w:r w:rsidRPr="0023508D">
          <w:rPr>
            <w:noProof/>
          </w:rPr>
          <w:t>78</w:t>
        </w:r>
      </w:fldSimple>
      <w:bookmarkEnd w:id="428"/>
      <w:r w:rsidRPr="0023508D">
        <w:t xml:space="preserve"> </w:t>
      </w:r>
      <w:bookmarkStart w:id="430" w:name="_Ref76935880"/>
      <w:r w:rsidRPr="0023508D">
        <w:t xml:space="preserve">Performance comparison between </w:t>
      </w:r>
      <w:r w:rsidRPr="0023508D">
        <w:br/>
        <w:t xml:space="preserve">when only a single node performs the Document Register </w:t>
      </w:r>
      <w:r w:rsidRPr="0023508D">
        <w:br/>
        <w:t>and when all nodes perform the Document Register at the same time</w:t>
      </w:r>
      <w:bookmarkEnd w:id="429"/>
      <w:bookmarkEnd w:id="430"/>
    </w:p>
    <w:p w14:paraId="6859940F" w14:textId="30904F9E" w:rsidR="00060122" w:rsidRPr="0023508D" w:rsidRDefault="00060122"/>
    <w:p w14:paraId="0152EF30" w14:textId="174C81B4" w:rsidR="00946A9B" w:rsidRPr="0023508D" w:rsidRDefault="00946A9B" w:rsidP="008132D5">
      <w:pPr>
        <w:spacing w:line="360" w:lineRule="auto"/>
        <w:jc w:val="thaiDistribute"/>
      </w:pPr>
      <w:r w:rsidRPr="0023508D">
        <w:tab/>
        <w:t xml:space="preserve">4.4.2.6 </w:t>
      </w:r>
      <w:r w:rsidR="00605692" w:rsidRPr="0023508D">
        <w:t>Test if each active node has the same performance on performing the Document Register function when all active nodes perform</w:t>
      </w:r>
      <w:r w:rsidRPr="0023508D">
        <w:t xml:space="preserve"> the Document Register at the same time with Document Query.</w:t>
      </w:r>
    </w:p>
    <w:p w14:paraId="2343D7AA" w14:textId="071920E3" w:rsidR="003A651A" w:rsidRPr="0023508D" w:rsidRDefault="003A651A" w:rsidP="008132D5">
      <w:pPr>
        <w:spacing w:line="360" w:lineRule="auto"/>
        <w:jc w:val="thaiDistribute"/>
      </w:pPr>
      <w:r w:rsidRPr="0023508D">
        <w:tab/>
        <w:t>This setup is performed by a method like Section 4.4.2.3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7A466849" w:rsidR="00060122" w:rsidRPr="0023508D" w:rsidRDefault="00EA30AB" w:rsidP="00EA30AB">
      <w:pPr>
        <w:spacing w:line="360" w:lineRule="auto"/>
        <w:jc w:val="thaiDistribute"/>
      </w:pPr>
      <w:r w:rsidRPr="0023508D">
        <w:tab/>
        <w:t xml:space="preserve">With 7 active nodes, to complete the Document Register function, the 1st Node took an average processing time of </w:t>
      </w:r>
      <w:r w:rsidR="00E46091" w:rsidRPr="0023508D">
        <w:t>10.91860947</w:t>
      </w:r>
      <w:r w:rsidRPr="0023508D">
        <w:t xml:space="preserve"> seconds. The 2nd Node took an average processing time of </w:t>
      </w:r>
      <w:r w:rsidR="00E46091" w:rsidRPr="0023508D">
        <w:t>11.16871924</w:t>
      </w:r>
      <w:r w:rsidRPr="0023508D">
        <w:t xml:space="preserve"> seconds. The 3rd Node took an average processing time of </w:t>
      </w:r>
      <w:r w:rsidR="00E46091" w:rsidRPr="0023508D">
        <w:t>10.75588351</w:t>
      </w:r>
      <w:r w:rsidRPr="0023508D">
        <w:t xml:space="preserve"> seconds. The 4th Node took an average processing time of </w:t>
      </w:r>
      <w:r w:rsidR="00E46091" w:rsidRPr="0023508D">
        <w:t>10.95396888</w:t>
      </w:r>
      <w:r w:rsidRPr="0023508D">
        <w:t xml:space="preserve"> seconds. The 5th Node took an average processing time of </w:t>
      </w:r>
      <w:r w:rsidR="00964A81" w:rsidRPr="0023508D">
        <w:t>10.9228691</w:t>
      </w:r>
      <w:r w:rsidRPr="0023508D">
        <w:t xml:space="preserve"> seconds. The 6th Node took an average processing time of </w:t>
      </w:r>
      <w:r w:rsidR="003474E9" w:rsidRPr="0023508D">
        <w:t>11.08287522</w:t>
      </w:r>
      <w:r w:rsidRPr="0023508D">
        <w:t xml:space="preserve"> seconds. The 7th Node took an average processing time of </w:t>
      </w:r>
      <w:r w:rsidR="003474E9" w:rsidRPr="0023508D">
        <w:t>10.88583567</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39775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79</w:t>
      </w:r>
      <w:r w:rsidR="00D8600C" w:rsidRPr="0023508D">
        <w:fldChar w:fldCharType="end"/>
      </w:r>
      <w:r w:rsidRPr="0023508D">
        <w:t>.</w:t>
      </w:r>
    </w:p>
    <w:p w14:paraId="420EA72A" w14:textId="7A1BB413" w:rsidR="00EA30AB" w:rsidRPr="0023508D" w:rsidRDefault="00EA30AB" w:rsidP="00EA30AB">
      <w:pPr>
        <w:spacing w:line="360" w:lineRule="auto"/>
        <w:jc w:val="thaiDistribute"/>
      </w:pPr>
      <w:r w:rsidRPr="0023508D">
        <w:lastRenderedPageBreak/>
        <w:tab/>
        <w:t xml:space="preserve">With 6 active nodes, to complete the Document Register function, the 1st Node took an average processing time of </w:t>
      </w:r>
      <w:r w:rsidR="00234DC9" w:rsidRPr="0023508D">
        <w:t>9.958971148</w:t>
      </w:r>
      <w:r w:rsidRPr="0023508D">
        <w:t xml:space="preserve"> seconds. The 2nd Node took an average processing time of </w:t>
      </w:r>
      <w:r w:rsidR="00234DC9" w:rsidRPr="0023508D">
        <w:t>10.00410103</w:t>
      </w:r>
      <w:r w:rsidRPr="0023508D">
        <w:t xml:space="preserve"> seconds. The 3rd Node took an average processing time of </w:t>
      </w:r>
      <w:r w:rsidR="00234DC9" w:rsidRPr="0023508D">
        <w:t>10.07019995</w:t>
      </w:r>
      <w:r w:rsidRPr="0023508D">
        <w:t xml:space="preserve"> seconds. The 4th Node took an average processing time of </w:t>
      </w:r>
      <w:r w:rsidR="00234DC9" w:rsidRPr="0023508D">
        <w:t>10.12037286</w:t>
      </w:r>
      <w:r w:rsidRPr="0023508D">
        <w:t xml:space="preserve"> seconds. The 5th Node took an average processing time of </w:t>
      </w:r>
      <w:r w:rsidR="00234DC9" w:rsidRPr="0023508D">
        <w:t>9.624050698</w:t>
      </w:r>
      <w:r w:rsidRPr="0023508D">
        <w:t xml:space="preserve"> seconds. The 6th Node took an average processing time of </w:t>
      </w:r>
      <w:r w:rsidR="00234DC9" w:rsidRPr="0023508D">
        <w:t>9.993514932</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55121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80</w:t>
      </w:r>
      <w:r w:rsidR="00D8600C" w:rsidRPr="0023508D">
        <w:fldChar w:fldCharType="end"/>
      </w:r>
      <w:r w:rsidRPr="0023508D">
        <w:t>.</w:t>
      </w:r>
    </w:p>
    <w:p w14:paraId="788950E4" w14:textId="13D82AFA" w:rsidR="00EA30AB" w:rsidRPr="0023508D" w:rsidRDefault="00EA30AB" w:rsidP="00D8600C">
      <w:pPr>
        <w:spacing w:after="240" w:line="360" w:lineRule="auto"/>
        <w:jc w:val="thaiDistribute"/>
      </w:pPr>
      <w:r w:rsidRPr="0023508D">
        <w:tab/>
        <w:t xml:space="preserve">With 5 active nodes, to complete the Document Register function, the 1st Node took an average processing time of </w:t>
      </w:r>
      <w:r w:rsidR="00A0398C" w:rsidRPr="0023508D">
        <w:t>9.784849326</w:t>
      </w:r>
      <w:r w:rsidRPr="0023508D">
        <w:t xml:space="preserve"> seconds. The 2nd Node took an average processing time of </w:t>
      </w:r>
      <w:r w:rsidR="00A0398C" w:rsidRPr="0023508D">
        <w:t>9.632056128</w:t>
      </w:r>
      <w:r w:rsidRPr="0023508D">
        <w:t xml:space="preserve"> seconds. The 3rd Node took an average processing time of </w:t>
      </w:r>
      <w:r w:rsidR="00A0398C" w:rsidRPr="0023508D">
        <w:t>9.813556105</w:t>
      </w:r>
      <w:r w:rsidRPr="0023508D">
        <w:t xml:space="preserve"> seconds. The 4th Node took an average processing time of </w:t>
      </w:r>
      <w:r w:rsidR="00A0398C" w:rsidRPr="0023508D">
        <w:t>9.420612465</w:t>
      </w:r>
      <w:r w:rsidRPr="0023508D">
        <w:t xml:space="preserve"> seconds. The 5th Node took an average processing time of </w:t>
      </w:r>
      <w:r w:rsidR="00A0398C" w:rsidRPr="0023508D">
        <w:t>9.451288139</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39784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81</w:t>
      </w:r>
      <w:r w:rsidR="00D8600C" w:rsidRPr="0023508D">
        <w:fldChar w:fldCharType="end"/>
      </w:r>
      <w:r w:rsidRPr="0023508D">
        <w:t>.</w:t>
      </w:r>
    </w:p>
    <w:p w14:paraId="2CA858D4" w14:textId="77777777" w:rsidR="00AB6813" w:rsidRPr="0023508D" w:rsidRDefault="00C162D5" w:rsidP="008132D5">
      <w:pPr>
        <w:keepNext/>
      </w:pPr>
      <w:r w:rsidRPr="0023508D">
        <w:rPr>
          <w:noProof/>
        </w:rPr>
        <w:drawing>
          <wp:inline distT="0" distB="0" distL="0" distR="0" wp14:anchorId="62FEAC17" wp14:editId="38951F19">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3AA7B9FB" w14:textId="4BB8A12F" w:rsidR="00C162D5" w:rsidRPr="0023508D" w:rsidRDefault="00AB6813" w:rsidP="008132D5">
      <w:pPr>
        <w:pStyle w:val="Caption"/>
        <w:jc w:val="center"/>
      </w:pPr>
      <w:bookmarkStart w:id="431" w:name="_Ref76739775"/>
      <w:bookmarkStart w:id="432" w:name="_Ref7675534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79</w:t>
        </w:r>
      </w:fldSimple>
      <w:bookmarkEnd w:id="431"/>
      <w:r w:rsidRPr="0023508D">
        <w:rPr>
          <w:cs/>
        </w:rPr>
        <w:t xml:space="preserve"> </w:t>
      </w:r>
      <w:bookmarkStart w:id="433" w:name="_Ref76755233"/>
      <w:r w:rsidRPr="0023508D">
        <w:t>Performance comparison inspected from each node in 7</w:t>
      </w:r>
      <w:r w:rsidRPr="0023508D">
        <w:rPr>
          <w:cs/>
        </w:rPr>
        <w:t xml:space="preserve"> </w:t>
      </w:r>
      <w:r w:rsidRPr="0023508D">
        <w:t>Nodes setup</w:t>
      </w:r>
      <w:r w:rsidRPr="0023508D">
        <w:rPr>
          <w:cs/>
        </w:rPr>
        <w:t xml:space="preserve"> </w:t>
      </w:r>
      <w:r w:rsidRPr="0023508D">
        <w:rPr>
          <w:noProof/>
        </w:rPr>
        <w:t xml:space="preserve"> </w:t>
      </w:r>
      <w:r w:rsidRPr="0023508D">
        <w:rPr>
          <w:noProof/>
        </w:rPr>
        <w:br/>
        <w:t>trigger both Document Register and Document Query</w:t>
      </w:r>
      <w:bookmarkEnd w:id="432"/>
      <w:bookmarkEnd w:id="433"/>
    </w:p>
    <w:p w14:paraId="3E61B575" w14:textId="457B1675" w:rsidR="00F339A7" w:rsidRPr="0023508D" w:rsidRDefault="00F339A7"/>
    <w:p w14:paraId="4536D6AC" w14:textId="77777777" w:rsidR="00AB6813" w:rsidRPr="0023508D" w:rsidRDefault="00F339A7" w:rsidP="008132D5">
      <w:pPr>
        <w:keepNext/>
      </w:pPr>
      <w:r w:rsidRPr="0023508D">
        <w:rPr>
          <w:noProof/>
        </w:rPr>
        <w:lastRenderedPageBreak/>
        <w:drawing>
          <wp:inline distT="0" distB="0" distL="0" distR="0" wp14:anchorId="6F73C971" wp14:editId="574D1971">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0F024835" w14:textId="69D508FD" w:rsidR="00F339A7" w:rsidRPr="0023508D" w:rsidRDefault="00AB6813" w:rsidP="00A23CEF">
      <w:pPr>
        <w:pStyle w:val="Caption"/>
        <w:spacing w:after="240"/>
        <w:jc w:val="center"/>
      </w:pPr>
      <w:bookmarkStart w:id="434" w:name="_Ref76755121"/>
      <w:bookmarkStart w:id="435" w:name="_Ref76755350"/>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0</w:t>
        </w:r>
      </w:fldSimple>
      <w:bookmarkEnd w:id="434"/>
      <w:r w:rsidRPr="0023508D">
        <w:t xml:space="preserve"> </w:t>
      </w:r>
      <w:bookmarkStart w:id="436" w:name="_Ref76755237"/>
      <w:r w:rsidRPr="0023508D">
        <w:t xml:space="preserve">Performance comparison inspected from each node in 6 Nodes setup </w:t>
      </w:r>
      <w:r w:rsidRPr="0023508D">
        <w:br/>
        <w:t>trigger both Document Register and Document Query</w:t>
      </w:r>
      <w:bookmarkEnd w:id="435"/>
      <w:bookmarkEnd w:id="436"/>
    </w:p>
    <w:p w14:paraId="7EEF71F4" w14:textId="77777777" w:rsidR="00684374" w:rsidRPr="0023508D" w:rsidRDefault="00F339A7" w:rsidP="008132D5">
      <w:pPr>
        <w:keepNext/>
      </w:pPr>
      <w:r w:rsidRPr="0023508D">
        <w:rPr>
          <w:noProof/>
        </w:rPr>
        <w:drawing>
          <wp:inline distT="0" distB="0" distL="0" distR="0" wp14:anchorId="6A19DC59" wp14:editId="2F516473">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6140CDC5" w14:textId="05428439" w:rsidR="00F339A7" w:rsidRPr="0023508D" w:rsidRDefault="00684374" w:rsidP="008132D5">
      <w:pPr>
        <w:pStyle w:val="Caption"/>
        <w:jc w:val="center"/>
      </w:pPr>
      <w:bookmarkStart w:id="437" w:name="_Ref76739784"/>
      <w:bookmarkStart w:id="438" w:name="_Ref7675535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1</w:t>
        </w:r>
      </w:fldSimple>
      <w:bookmarkEnd w:id="437"/>
      <w:r w:rsidRPr="0023508D">
        <w:t xml:space="preserve"> </w:t>
      </w:r>
      <w:bookmarkStart w:id="439" w:name="_Ref76755245"/>
      <w:r w:rsidRPr="0023508D">
        <w:t xml:space="preserve">Performance comparison inspected from each node in 5 Nodes setup </w:t>
      </w:r>
      <w:r w:rsidRPr="0023508D">
        <w:br/>
        <w:t>trigger both Document Register and Document Query</w:t>
      </w:r>
      <w:bookmarkEnd w:id="438"/>
      <w:bookmarkEnd w:id="439"/>
    </w:p>
    <w:p w14:paraId="61E3CAA6" w14:textId="77777777" w:rsidR="00231B92" w:rsidRPr="0023508D" w:rsidRDefault="00231B92" w:rsidP="008132D5">
      <w:pPr>
        <w:spacing w:line="360" w:lineRule="auto"/>
        <w:jc w:val="thaiDistribute"/>
      </w:pPr>
    </w:p>
    <w:p w14:paraId="539A385B" w14:textId="77777777" w:rsidR="00231B92" w:rsidRPr="0023508D" w:rsidRDefault="00231B92" w:rsidP="008132D5">
      <w:pPr>
        <w:spacing w:line="360" w:lineRule="auto"/>
        <w:jc w:val="thaiDistribute"/>
      </w:pPr>
    </w:p>
    <w:p w14:paraId="2C78ACA3" w14:textId="77777777" w:rsidR="00231B92" w:rsidRPr="0023508D" w:rsidRDefault="00231B92" w:rsidP="008132D5">
      <w:pPr>
        <w:spacing w:line="360" w:lineRule="auto"/>
        <w:jc w:val="thaiDistribute"/>
      </w:pPr>
    </w:p>
    <w:p w14:paraId="0EA3198F" w14:textId="5E70E7C7" w:rsidR="00166317" w:rsidRPr="0023508D" w:rsidRDefault="00166317" w:rsidP="008132D5">
      <w:pPr>
        <w:spacing w:line="360" w:lineRule="auto"/>
        <w:jc w:val="thaiDistribute"/>
      </w:pPr>
      <w:r w:rsidRPr="0023508D">
        <w:lastRenderedPageBreak/>
        <w:tab/>
        <w:t>4.4.2.7 Test if the number of active nodes would cause a change in the performance of the Document Register function when all active nodes perform both the Document Register function and Document Query function at the same time.</w:t>
      </w:r>
    </w:p>
    <w:p w14:paraId="68D106A3" w14:textId="1A871DF4" w:rsidR="00803A88" w:rsidRPr="0023508D" w:rsidRDefault="00803A88" w:rsidP="008132D5">
      <w:pPr>
        <w:spacing w:line="360" w:lineRule="auto"/>
        <w:jc w:val="thaiDistribute"/>
      </w:pPr>
      <w:r w:rsidRPr="0023508D">
        <w:tab/>
        <w:t xml:space="preserve">This setup is a further analysis result of Section 4.4.2.6. The "7 Nodes" line was derived from the average values of the experiment result in </w:t>
      </w:r>
      <w:r w:rsidR="000F50FE" w:rsidRPr="0023508D">
        <w:fldChar w:fldCharType="begin" w:fldLock="1"/>
      </w:r>
      <w:r w:rsidR="000F50FE" w:rsidRPr="0023508D">
        <w:instrText xml:space="preserve"> REF _Ref76739775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79</w:t>
      </w:r>
      <w:r w:rsidR="000F50FE" w:rsidRPr="0023508D">
        <w:fldChar w:fldCharType="end"/>
      </w:r>
      <w:r w:rsidRPr="0023508D">
        <w:t xml:space="preserve">. The "6 Nodes" line was derived from the average values of the experiment result in </w:t>
      </w:r>
      <w:r w:rsidR="000F50FE" w:rsidRPr="0023508D">
        <w:fldChar w:fldCharType="begin" w:fldLock="1"/>
      </w:r>
      <w:r w:rsidR="000F50FE" w:rsidRPr="0023508D">
        <w:instrText xml:space="preserve"> REF _Ref76755121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80</w:t>
      </w:r>
      <w:r w:rsidR="000F50FE" w:rsidRPr="0023508D">
        <w:fldChar w:fldCharType="end"/>
      </w:r>
      <w:r w:rsidRPr="0023508D">
        <w:t xml:space="preserve">. The "5 Nodes" line was derived from the average values of the experiment result in </w:t>
      </w:r>
      <w:r w:rsidR="000F50FE" w:rsidRPr="0023508D">
        <w:fldChar w:fldCharType="begin" w:fldLock="1"/>
      </w:r>
      <w:r w:rsidR="000F50FE" w:rsidRPr="0023508D">
        <w:instrText xml:space="preserve"> REF _Ref76739784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81</w:t>
      </w:r>
      <w:r w:rsidR="000F50FE" w:rsidRPr="0023508D">
        <w:fldChar w:fldCharType="end"/>
      </w:r>
      <w:r w:rsidRPr="0023508D">
        <w:t>.</w:t>
      </w:r>
    </w:p>
    <w:p w14:paraId="180DCFFF" w14:textId="0CD4F1A2" w:rsidR="00AF5149" w:rsidRPr="0023508D" w:rsidRDefault="000F1FE9" w:rsidP="008132D5">
      <w:pPr>
        <w:spacing w:line="360" w:lineRule="auto"/>
        <w:jc w:val="thaiDistribute"/>
        <w:rPr>
          <w:cs/>
        </w:rPr>
      </w:pPr>
      <w:r w:rsidRPr="0023508D">
        <w:tab/>
      </w:r>
      <w:r w:rsidRPr="0023508D">
        <w:fldChar w:fldCharType="begin" w:fldLock="1"/>
      </w:r>
      <w:r w:rsidRPr="0023508D">
        <w:instrText xml:space="preserve"> REF _Ref76740145 \h </w:instrText>
      </w:r>
      <w:r w:rsidR="00E30E3D" w:rsidRPr="0023508D">
        <w:instrText xml:space="preserve"> \* MERGEFORMAT </w:instrText>
      </w:r>
      <w:r w:rsidRPr="0023508D">
        <w:fldChar w:fldCharType="separate"/>
      </w:r>
      <w:r w:rsidR="00803A88" w:rsidRPr="0023508D">
        <w:t xml:space="preserve">Figure </w:t>
      </w:r>
      <w:r w:rsidR="00803A88" w:rsidRPr="0023508D">
        <w:rPr>
          <w:noProof/>
        </w:rPr>
        <w:t>4</w:t>
      </w:r>
      <w:r w:rsidR="00803A88" w:rsidRPr="0023508D">
        <w:rPr>
          <w:noProof/>
        </w:rPr>
        <w:noBreakHyphen/>
        <w:t>82</w:t>
      </w:r>
      <w:r w:rsidRPr="0023508D">
        <w:fldChar w:fldCharType="end"/>
      </w:r>
      <w:r w:rsidRPr="0023508D">
        <w:t xml:space="preserve"> </w:t>
      </w:r>
      <w:r w:rsidR="005A2C51" w:rsidRPr="0023508D">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23508D" w:rsidRDefault="00AF5149"/>
    <w:p w14:paraId="5C3A21C6" w14:textId="77777777" w:rsidR="000F1FE9" w:rsidRPr="0023508D" w:rsidRDefault="00574CF8" w:rsidP="008132D5">
      <w:pPr>
        <w:keepNext/>
      </w:pPr>
      <w:r w:rsidRPr="0023508D">
        <w:rPr>
          <w:noProof/>
        </w:rPr>
        <w:drawing>
          <wp:inline distT="0" distB="0" distL="0" distR="0" wp14:anchorId="5597F01F" wp14:editId="6E970A9E">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5B928040" w14:textId="75D9E66E" w:rsidR="00574CF8" w:rsidRPr="0023508D" w:rsidRDefault="000F1FE9" w:rsidP="008132D5">
      <w:pPr>
        <w:pStyle w:val="Caption"/>
      </w:pPr>
      <w:bookmarkStart w:id="440" w:name="_Ref76740145"/>
      <w:bookmarkStart w:id="441" w:name="_Ref76755364"/>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2</w:t>
        </w:r>
      </w:fldSimple>
      <w:bookmarkEnd w:id="440"/>
      <w:r w:rsidRPr="0023508D">
        <w:t xml:space="preserve"> </w:t>
      </w:r>
      <w:bookmarkStart w:id="442" w:name="_Ref76755249"/>
      <w:r w:rsidRPr="0023508D">
        <w:t>Performance comparison of average process time for each node number variation setup</w:t>
      </w:r>
      <w:bookmarkEnd w:id="441"/>
      <w:bookmarkEnd w:id="442"/>
    </w:p>
    <w:p w14:paraId="4CE61DC0" w14:textId="553B6662" w:rsidR="007C28AB" w:rsidRPr="0023508D" w:rsidRDefault="007C28AB" w:rsidP="007C28AB"/>
    <w:p w14:paraId="7319213B" w14:textId="77777777" w:rsidR="00A04377" w:rsidRPr="0023508D" w:rsidRDefault="00A04377" w:rsidP="008132D5">
      <w:pPr>
        <w:spacing w:line="360" w:lineRule="auto"/>
        <w:jc w:val="thaiDistribute"/>
      </w:pPr>
    </w:p>
    <w:p w14:paraId="3B723ED3" w14:textId="77777777" w:rsidR="00A04377" w:rsidRPr="0023508D" w:rsidRDefault="00A04377" w:rsidP="008132D5">
      <w:pPr>
        <w:spacing w:line="360" w:lineRule="auto"/>
        <w:jc w:val="thaiDistribute"/>
      </w:pPr>
    </w:p>
    <w:p w14:paraId="59062B29" w14:textId="77777777" w:rsidR="00A04377" w:rsidRPr="0023508D" w:rsidRDefault="00A04377" w:rsidP="008132D5">
      <w:pPr>
        <w:spacing w:line="360" w:lineRule="auto"/>
        <w:jc w:val="thaiDistribute"/>
      </w:pPr>
    </w:p>
    <w:p w14:paraId="1B06C4D4" w14:textId="28E0F43A" w:rsidR="00790B5E" w:rsidRPr="0023508D" w:rsidRDefault="00790B5E" w:rsidP="008132D5">
      <w:pPr>
        <w:spacing w:line="360" w:lineRule="auto"/>
        <w:jc w:val="thaiDistribute"/>
      </w:pPr>
      <w:r w:rsidRPr="0023508D">
        <w:lastRenderedPageBreak/>
        <w:tab/>
        <w:t>4.4.2.8 Test if perform the Document Register at the same time with Document Query would cause a change in performance of the system to complete the Document Register function</w:t>
      </w:r>
      <w:r w:rsidR="00845A42" w:rsidRPr="0023508D">
        <w:t>.</w:t>
      </w:r>
    </w:p>
    <w:p w14:paraId="52CAA563" w14:textId="6DACF74C" w:rsidR="008D6C0D" w:rsidRPr="0023508D" w:rsidRDefault="008D6C0D" w:rsidP="008132D5">
      <w:pPr>
        <w:spacing w:line="360" w:lineRule="auto"/>
        <w:jc w:val="thaiDistribute"/>
      </w:pPr>
      <w:r w:rsidRPr="0023508D">
        <w:tab/>
        <w:t xml:space="preserve">This setup is a further analysis result of Sections 4.4.2.4 and 4.4.2.7.  In </w:t>
      </w:r>
      <w:r w:rsidRPr="0023508D">
        <w:fldChar w:fldCharType="begin" w:fldLock="1"/>
      </w:r>
      <w:r w:rsidRPr="0023508D">
        <w:instrText xml:space="preserve"> REF _Ref76741656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3</w:t>
      </w:r>
      <w:r w:rsidRPr="0023508D">
        <w:fldChar w:fldCharType="end"/>
      </w:r>
      <w:r w:rsidRPr="0023508D">
        <w:t xml:space="preserve">, the "without Query" line was derived from the average values of the experiment result in </w:t>
      </w:r>
      <w:r w:rsidRPr="0023508D">
        <w:fldChar w:fldCharType="begin" w:fldLock="1"/>
      </w:r>
      <w:r w:rsidRPr="0023508D">
        <w:instrText xml:space="preserve"> REF _Ref76736744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77</w:t>
      </w:r>
      <w:r w:rsidRPr="0023508D">
        <w:fldChar w:fldCharType="end"/>
      </w:r>
      <w:r w:rsidRPr="0023508D">
        <w:t xml:space="preserve">. The "with Query" line was derived from the average values of the experiment result in </w:t>
      </w:r>
      <w:r w:rsidRPr="0023508D">
        <w:fldChar w:fldCharType="begin" w:fldLock="1"/>
      </w:r>
      <w:r w:rsidRPr="0023508D">
        <w:instrText xml:space="preserve"> REF _Ref76740145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2</w:t>
      </w:r>
      <w:r w:rsidRPr="0023508D">
        <w:fldChar w:fldCharType="end"/>
      </w:r>
      <w:r w:rsidRPr="0023508D">
        <w:t>.</w:t>
      </w:r>
    </w:p>
    <w:p w14:paraId="768F206D" w14:textId="1EECC2D2" w:rsidR="00C0235D" w:rsidRPr="0023508D" w:rsidRDefault="00C0235D" w:rsidP="008132D5">
      <w:pPr>
        <w:spacing w:line="360" w:lineRule="auto"/>
        <w:jc w:val="thaiDistribute"/>
      </w:pPr>
      <w:r w:rsidRPr="0023508D">
        <w:tab/>
      </w:r>
      <w:r w:rsidRPr="0023508D">
        <w:fldChar w:fldCharType="begin" w:fldLock="1"/>
      </w:r>
      <w:r w:rsidRPr="0023508D">
        <w:instrText xml:space="preserve"> REF _Ref76741656 \h  \* MERGEFORMAT </w:instrText>
      </w:r>
      <w:r w:rsidRPr="0023508D">
        <w:fldChar w:fldCharType="separate"/>
      </w:r>
      <w:r w:rsidR="00790B5E" w:rsidRPr="0023508D">
        <w:t xml:space="preserve">Figure </w:t>
      </w:r>
      <w:r w:rsidR="00790B5E" w:rsidRPr="0023508D">
        <w:rPr>
          <w:noProof/>
        </w:rPr>
        <w:t>4</w:t>
      </w:r>
      <w:r w:rsidR="00790B5E" w:rsidRPr="0023508D">
        <w:rPr>
          <w:noProof/>
        </w:rPr>
        <w:noBreakHyphen/>
        <w:t>83</w:t>
      </w:r>
      <w:r w:rsidRPr="0023508D">
        <w:fldChar w:fldCharType="end"/>
      </w:r>
      <w:r w:rsidRPr="0023508D">
        <w:rPr>
          <w:cs/>
        </w:rPr>
        <w:t xml:space="preserve"> </w:t>
      </w:r>
      <w:r w:rsidRPr="0023508D">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2C0666CE" w:rsidR="00B82767" w:rsidRPr="0023508D" w:rsidRDefault="00B82767" w:rsidP="008132D5">
      <w:pPr>
        <w:spacing w:after="240" w:line="360" w:lineRule="auto"/>
        <w:jc w:val="thaiDistribute"/>
      </w:pPr>
      <w:r w:rsidRPr="0023508D">
        <w:tab/>
      </w:r>
      <w:r w:rsidR="00231B92" w:rsidRPr="0023508D">
        <w:tab/>
      </w:r>
      <w:r w:rsidR="00231B92" w:rsidRPr="0023508D">
        <w:fldChar w:fldCharType="begin" w:fldLock="1"/>
      </w:r>
      <w:r w:rsidR="00231B92" w:rsidRPr="0023508D">
        <w:instrText xml:space="preserve"> REF _Ref76739775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79</w:t>
      </w:r>
      <w:r w:rsidR="00231B92" w:rsidRPr="0023508D">
        <w:fldChar w:fldCharType="end"/>
      </w:r>
      <w:r w:rsidR="00231B92" w:rsidRPr="0023508D">
        <w:t xml:space="preserve"> to </w:t>
      </w:r>
      <w:r w:rsidR="00231B92" w:rsidRPr="0023508D">
        <w:fldChar w:fldCharType="begin" w:fldLock="1"/>
      </w:r>
      <w:r w:rsidR="00231B92" w:rsidRPr="0023508D">
        <w:instrText xml:space="preserve"> REF _Ref76739784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81</w:t>
      </w:r>
      <w:r w:rsidR="00231B92" w:rsidRPr="0023508D">
        <w:fldChar w:fldCharType="end"/>
      </w:r>
      <w:r w:rsidR="00231B92" w:rsidRPr="0023508D">
        <w:t xml:space="preserve"> and </w:t>
      </w:r>
      <w:r w:rsidR="00231B92" w:rsidRPr="0023508D">
        <w:fldChar w:fldCharType="begin" w:fldLock="1"/>
      </w:r>
      <w:r w:rsidR="00231B92" w:rsidRPr="0023508D">
        <w:instrText xml:space="preserve"> REF _Ref76741656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83</w:t>
      </w:r>
      <w:r w:rsidR="00231B92" w:rsidRPr="0023508D">
        <w:fldChar w:fldCharType="end"/>
      </w:r>
      <w:r w:rsidR="00231B92" w:rsidRPr="0023508D">
        <w:t xml:space="preserve"> shows that the system took a longer processing time as it proceeds to perform the Document Register function of each transaction sample when performing the Document Query function at the same time. The system also causes the test machine to freeze or show functional error after processed the Tx5 transaction set (</w:t>
      </w:r>
      <w:r w:rsidR="00EE63E4" w:rsidRPr="0023508D">
        <w:t>1</w:t>
      </w:r>
      <w:r w:rsidR="00231B92" w:rsidRPr="0023508D">
        <w:t>0 times</w:t>
      </w:r>
      <w:r w:rsidR="00EE63E4" w:rsidRPr="0023508D">
        <w:t xml:space="preserve"> each</w:t>
      </w:r>
      <w:r w:rsidR="00231B92" w:rsidRPr="0023508D">
        <w:t xml:space="preserve">). The Blockchain was forced to be reset to continue the experiment for Tx6 to Tx10. After investigation, we </w:t>
      </w:r>
      <w:r w:rsidR="00F6609F">
        <w:t>think</w:t>
      </w:r>
      <w:r w:rsidR="00231B92" w:rsidRPr="0023508D">
        <w:t xml:space="preserve"> that performing the Document Register and Document Query function at the same time causes the 7-Nodes Blockchain to accumulate redundancy over time. This should be fixed with further optimization of the XDS Document Registry Actor program.</w:t>
      </w:r>
    </w:p>
    <w:p w14:paraId="512CC83F" w14:textId="2F089028" w:rsidR="00940FB3" w:rsidRPr="0023508D" w:rsidRDefault="00724C36" w:rsidP="008132D5">
      <w:pPr>
        <w:spacing w:line="360" w:lineRule="auto"/>
        <w:jc w:val="thaiDistribute"/>
      </w:pPr>
      <w:r w:rsidRPr="0023508D">
        <w:rPr>
          <w:noProof/>
        </w:rPr>
        <w:drawing>
          <wp:inline distT="0" distB="0" distL="0" distR="0" wp14:anchorId="5A014922" wp14:editId="3B3FA4D9">
            <wp:extent cx="5309870" cy="2447925"/>
            <wp:effectExtent l="0" t="0" r="5080"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0F05EE1E" w14:textId="759BD247" w:rsidR="007C28AB" w:rsidRPr="0023508D" w:rsidRDefault="00940FB3" w:rsidP="008132D5">
      <w:pPr>
        <w:pStyle w:val="Caption"/>
        <w:jc w:val="center"/>
      </w:pPr>
      <w:bookmarkStart w:id="443" w:name="_Ref76741656"/>
      <w:bookmarkStart w:id="444" w:name="_Ref76755367"/>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3</w:t>
        </w:r>
      </w:fldSimple>
      <w:bookmarkEnd w:id="443"/>
      <w:r w:rsidRPr="0023508D">
        <w:t xml:space="preserve"> </w:t>
      </w:r>
      <w:bookmarkStart w:id="445" w:name="_Ref76755252"/>
      <w:r w:rsidRPr="0023508D">
        <w:t xml:space="preserve">Performance comparison between trigger the Document Register function, </w:t>
      </w:r>
      <w:r w:rsidR="00143DF4" w:rsidRPr="0023508D">
        <w:rPr>
          <w:cs/>
        </w:rPr>
        <w:br/>
      </w:r>
      <w:r w:rsidRPr="0023508D">
        <w:t>with and without the Document Query function</w:t>
      </w:r>
      <w:bookmarkEnd w:id="444"/>
      <w:bookmarkEnd w:id="445"/>
    </w:p>
    <w:p w14:paraId="00450BA2" w14:textId="030EC861" w:rsidR="00236647" w:rsidRPr="0023508D" w:rsidRDefault="00236647" w:rsidP="008132D5">
      <w:pPr>
        <w:spacing w:line="360" w:lineRule="auto"/>
        <w:jc w:val="thaiDistribute"/>
      </w:pPr>
      <w:r w:rsidRPr="0023508D">
        <w:lastRenderedPageBreak/>
        <w:tab/>
        <w:t xml:space="preserve">4.4.2.9 </w:t>
      </w:r>
      <w:r w:rsidR="006517F8" w:rsidRPr="0023508D">
        <w:t>Test if the number of active nodes would cause a change in the performance of the Document Query function.</w:t>
      </w:r>
    </w:p>
    <w:p w14:paraId="6929E4B6" w14:textId="20500F95" w:rsidR="00BE7C87" w:rsidRPr="0023508D" w:rsidRDefault="00BE7C87" w:rsidP="008132D5">
      <w:pPr>
        <w:spacing w:line="360" w:lineRule="auto"/>
        <w:jc w:val="thaiDistribute"/>
      </w:pPr>
      <w:r w:rsidRPr="0023508D">
        <w:tab/>
        <w:t>This setup is performed by a method like Section 4.4.2.1 with the addition of node variation setup (with 7,6, and 5 active nodes)</w:t>
      </w:r>
      <w:r w:rsidR="000E6102" w:rsidRPr="0023508D">
        <w:t xml:space="preserve"> and perform only for the search with minimum number of search keywords</w:t>
      </w:r>
      <w:r w:rsidRPr="0023508D">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23508D" w:rsidRDefault="000E6102" w:rsidP="008132D5">
      <w:pPr>
        <w:spacing w:line="360" w:lineRule="auto"/>
        <w:jc w:val="thaiDistribute"/>
      </w:pPr>
      <w:r w:rsidRPr="0023508D">
        <w:tab/>
      </w:r>
      <w:r w:rsidR="001F7E61" w:rsidRPr="0023508D">
        <w:t xml:space="preserve">Perform Document Query without the Document Register function, with 7 active nodes, the processing time the system took to complete the Document Query is an average of </w:t>
      </w:r>
      <w:r w:rsidR="004A43F1" w:rsidRPr="0023508D">
        <w:t>302.5096151</w:t>
      </w:r>
      <w:r w:rsidR="001F7E61" w:rsidRPr="0023508D">
        <w:t xml:space="preserve"> milliseconds. With 6 active nodes, took an average of </w:t>
      </w:r>
      <w:r w:rsidR="004A43F1" w:rsidRPr="0023508D">
        <w:t>259.7879338</w:t>
      </w:r>
      <w:r w:rsidR="001F7E61" w:rsidRPr="0023508D">
        <w:t xml:space="preserve"> milliseconds. With 5 active nodes, took an average of </w:t>
      </w:r>
      <w:r w:rsidR="004A43F1" w:rsidRPr="0023508D">
        <w:t>244.2096615</w:t>
      </w:r>
      <w:r w:rsidR="001F7E61" w:rsidRPr="0023508D">
        <w:t xml:space="preserve"> milliseconds. </w:t>
      </w:r>
      <w:r w:rsidR="00C43B42" w:rsidRPr="0023508D">
        <w:fldChar w:fldCharType="begin" w:fldLock="1"/>
      </w:r>
      <w:r w:rsidR="00C43B42" w:rsidRPr="0023508D">
        <w:instrText xml:space="preserve"> REF _Ref76742881 \h  \* MERGEFORMAT </w:instrText>
      </w:r>
      <w:r w:rsidR="00C43B42" w:rsidRPr="0023508D">
        <w:fldChar w:fldCharType="separate"/>
      </w:r>
      <w:r w:rsidR="00C43B42" w:rsidRPr="0023508D">
        <w:t xml:space="preserve">Figure </w:t>
      </w:r>
      <w:r w:rsidR="00C43B42" w:rsidRPr="0023508D">
        <w:rPr>
          <w:noProof/>
        </w:rPr>
        <w:t>4</w:t>
      </w:r>
      <w:r w:rsidR="00C43B42" w:rsidRPr="0023508D">
        <w:rPr>
          <w:noProof/>
        </w:rPr>
        <w:noBreakHyphen/>
        <w:t>84</w:t>
      </w:r>
      <w:r w:rsidR="00C43B42" w:rsidRPr="0023508D">
        <w:fldChar w:fldCharType="end"/>
      </w:r>
      <w:r w:rsidR="00C43B42" w:rsidRPr="0023508D">
        <w:t xml:space="preserve"> </w:t>
      </w:r>
      <w:r w:rsidR="000617D7" w:rsidRPr="0023508D">
        <w:t>show a performance comparison between each setup.</w:t>
      </w:r>
    </w:p>
    <w:p w14:paraId="550BF959" w14:textId="45C34813" w:rsidR="001F7E61" w:rsidRPr="0023508D" w:rsidRDefault="001F7E61" w:rsidP="008132D5">
      <w:pPr>
        <w:spacing w:line="360" w:lineRule="auto"/>
        <w:jc w:val="thaiDistribute"/>
      </w:pPr>
      <w:r w:rsidRPr="0023508D">
        <w:tab/>
        <w:t xml:space="preserve">Perform Document Query at the same time as the Document Register function, with 7 active nodes, the processing time the system took to complete the Document Query is an average of </w:t>
      </w:r>
      <w:r w:rsidR="00AD64B7" w:rsidRPr="0023508D">
        <w:t>7.650895793</w:t>
      </w:r>
      <w:r w:rsidRPr="0023508D">
        <w:t xml:space="preserve"> milliseconds. With 6 active nodes, took an average of </w:t>
      </w:r>
      <w:r w:rsidR="00AD64B7" w:rsidRPr="0023508D">
        <w:t>5.760202558</w:t>
      </w:r>
      <w:r w:rsidRPr="0023508D">
        <w:t xml:space="preserve"> milliseconds. With 5 active nodes, took an average of </w:t>
      </w:r>
      <w:r w:rsidR="00AD64B7" w:rsidRPr="0023508D">
        <w:t>4.167169248</w:t>
      </w:r>
      <w:r w:rsidRPr="0023508D">
        <w:t xml:space="preserve"> milliseconds.</w:t>
      </w:r>
      <w:r w:rsidR="00C43B42" w:rsidRPr="0023508D">
        <w:t xml:space="preserve"> </w:t>
      </w:r>
      <w:r w:rsidR="00C43B42" w:rsidRPr="0023508D">
        <w:fldChar w:fldCharType="begin" w:fldLock="1"/>
      </w:r>
      <w:r w:rsidR="00C43B42" w:rsidRPr="0023508D">
        <w:instrText xml:space="preserve"> REF _Ref76742893 \h  \* MERGEFORMAT </w:instrText>
      </w:r>
      <w:r w:rsidR="00C43B42" w:rsidRPr="0023508D">
        <w:fldChar w:fldCharType="separate"/>
      </w:r>
      <w:r w:rsidR="00C43B42" w:rsidRPr="0023508D">
        <w:t xml:space="preserve">Figure </w:t>
      </w:r>
      <w:r w:rsidR="00C43B42" w:rsidRPr="0023508D">
        <w:rPr>
          <w:noProof/>
        </w:rPr>
        <w:t>4</w:t>
      </w:r>
      <w:r w:rsidR="00C43B42" w:rsidRPr="0023508D">
        <w:rPr>
          <w:noProof/>
        </w:rPr>
        <w:noBreakHyphen/>
        <w:t>85</w:t>
      </w:r>
      <w:r w:rsidR="00C43B42" w:rsidRPr="0023508D">
        <w:fldChar w:fldCharType="end"/>
      </w:r>
      <w:r w:rsidR="00C43B42" w:rsidRPr="0023508D">
        <w:t xml:space="preserve"> </w:t>
      </w:r>
      <w:r w:rsidR="000617D7" w:rsidRPr="0023508D">
        <w:t>show a performance comparison between each setup.</w:t>
      </w:r>
    </w:p>
    <w:p w14:paraId="6110A2F8" w14:textId="45D91EDB" w:rsidR="0064710A" w:rsidRPr="0023508D" w:rsidRDefault="00792DEB" w:rsidP="00C43B42">
      <w:pPr>
        <w:spacing w:line="360" w:lineRule="auto"/>
        <w:jc w:val="thaiDistribute"/>
      </w:pPr>
      <w:r w:rsidRPr="0023508D">
        <w:tab/>
      </w:r>
      <w:r w:rsidR="000617D7" w:rsidRPr="0023508D">
        <w:t xml:space="preserve">Both </w:t>
      </w:r>
      <w:r w:rsidR="00D319FA" w:rsidRPr="0023508D">
        <w:fldChar w:fldCharType="begin" w:fldLock="1"/>
      </w:r>
      <w:r w:rsidR="00D319FA" w:rsidRPr="0023508D">
        <w:instrText xml:space="preserve"> REF _Ref76742881 \h </w:instrText>
      </w:r>
      <w:r w:rsidR="0023508D" w:rsidRPr="0023508D">
        <w:instrText xml:space="preserve"> \* MERGEFORMAT </w:instrText>
      </w:r>
      <w:r w:rsidR="00D319FA" w:rsidRPr="0023508D">
        <w:fldChar w:fldCharType="separate"/>
      </w:r>
      <w:r w:rsidR="00D319FA" w:rsidRPr="0023508D">
        <w:t xml:space="preserve">Figure </w:t>
      </w:r>
      <w:r w:rsidR="00D319FA" w:rsidRPr="0023508D">
        <w:rPr>
          <w:noProof/>
        </w:rPr>
        <w:t>4</w:t>
      </w:r>
      <w:r w:rsidR="00D319FA" w:rsidRPr="0023508D">
        <w:noBreakHyphen/>
      </w:r>
      <w:r w:rsidR="00D319FA" w:rsidRPr="0023508D">
        <w:rPr>
          <w:noProof/>
        </w:rPr>
        <w:t>84</w:t>
      </w:r>
      <w:r w:rsidR="00D319FA" w:rsidRPr="0023508D">
        <w:fldChar w:fldCharType="end"/>
      </w:r>
      <w:r w:rsidR="00C43B42" w:rsidRPr="0023508D">
        <w:t xml:space="preserve"> </w:t>
      </w:r>
      <w:r w:rsidR="000617D7" w:rsidRPr="0023508D">
        <w:t xml:space="preserve">and </w:t>
      </w:r>
      <w:r w:rsidR="000617D7" w:rsidRPr="0023508D">
        <w:fldChar w:fldCharType="begin" w:fldLock="1"/>
      </w:r>
      <w:r w:rsidR="000617D7" w:rsidRPr="0023508D">
        <w:instrText xml:space="preserve"> REF _Ref76742893 \h </w:instrText>
      </w:r>
      <w:r w:rsidR="0023508D" w:rsidRPr="0023508D">
        <w:instrText xml:space="preserve"> \* MERGEFORMAT </w:instrText>
      </w:r>
      <w:r w:rsidR="000617D7" w:rsidRPr="0023508D">
        <w:fldChar w:fldCharType="separate"/>
      </w:r>
      <w:r w:rsidR="000617D7" w:rsidRPr="0023508D">
        <w:t xml:space="preserve">Figure </w:t>
      </w:r>
      <w:r w:rsidR="000617D7" w:rsidRPr="0023508D">
        <w:rPr>
          <w:noProof/>
        </w:rPr>
        <w:t>4</w:t>
      </w:r>
      <w:r w:rsidR="000617D7" w:rsidRPr="0023508D">
        <w:noBreakHyphen/>
      </w:r>
      <w:r w:rsidR="000617D7" w:rsidRPr="0023508D">
        <w:rPr>
          <w:noProof/>
        </w:rPr>
        <w:t>85</w:t>
      </w:r>
      <w:r w:rsidR="000617D7" w:rsidRPr="0023508D">
        <w:fldChar w:fldCharType="end"/>
      </w:r>
      <w:r w:rsidR="000617D7" w:rsidRPr="0023508D">
        <w:t xml:space="preserve"> 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1D3DFB98" w14:textId="77777777" w:rsidR="00290195" w:rsidRPr="0023508D" w:rsidRDefault="0038395A" w:rsidP="008132D5">
      <w:pPr>
        <w:keepNext/>
        <w:spacing w:after="240"/>
        <w:jc w:val="center"/>
      </w:pPr>
      <w:r w:rsidRPr="0023508D">
        <w:rPr>
          <w:noProof/>
        </w:rPr>
        <w:lastRenderedPageBreak/>
        <w:drawing>
          <wp:inline distT="0" distB="0" distL="0" distR="0" wp14:anchorId="20D1A4FC" wp14:editId="507D494E">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55DCF8FE" w14:textId="4BE1A6BE" w:rsidR="0038395A" w:rsidRPr="0023508D" w:rsidRDefault="00290195" w:rsidP="008132D5">
      <w:pPr>
        <w:pStyle w:val="Caption"/>
        <w:jc w:val="center"/>
      </w:pPr>
      <w:bookmarkStart w:id="446" w:name="_Ref76742881"/>
      <w:bookmarkStart w:id="447" w:name="_Ref76755375"/>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4</w:t>
        </w:r>
      </w:fldSimple>
      <w:bookmarkEnd w:id="446"/>
      <w:r w:rsidRPr="0023508D">
        <w:t xml:space="preserve"> </w:t>
      </w:r>
      <w:bookmarkStart w:id="448" w:name="_Ref76755260"/>
      <w:r w:rsidRPr="0023508D">
        <w:t>Performance comparison of Document Query on node number variation setup</w:t>
      </w:r>
      <w:r w:rsidR="00CB25D3" w:rsidRPr="0023508D">
        <w:br/>
      </w:r>
      <w:r w:rsidR="0064710A" w:rsidRPr="0023508D">
        <w:t>without trigger Document register</w:t>
      </w:r>
      <w:bookmarkEnd w:id="447"/>
      <w:bookmarkEnd w:id="448"/>
    </w:p>
    <w:p w14:paraId="17C2B95A" w14:textId="7A8B557A" w:rsidR="0038395A" w:rsidRPr="0023508D" w:rsidRDefault="0038395A" w:rsidP="007C28AB"/>
    <w:p w14:paraId="47F5384C" w14:textId="77777777" w:rsidR="00D35CB2" w:rsidRPr="0023508D" w:rsidRDefault="0038395A" w:rsidP="008132D5">
      <w:pPr>
        <w:keepNext/>
        <w:spacing w:after="240"/>
        <w:jc w:val="center"/>
      </w:pPr>
      <w:r w:rsidRPr="0023508D">
        <w:rPr>
          <w:noProof/>
        </w:rPr>
        <w:drawing>
          <wp:inline distT="0" distB="0" distL="0" distR="0" wp14:anchorId="34DEB57D" wp14:editId="579ED71D">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4E5B11C5" w14:textId="043099E2" w:rsidR="0038395A" w:rsidRPr="0023508D" w:rsidRDefault="00D35CB2" w:rsidP="008132D5">
      <w:pPr>
        <w:pStyle w:val="Caption"/>
        <w:jc w:val="center"/>
      </w:pPr>
      <w:bookmarkStart w:id="449" w:name="_Ref76742893"/>
      <w:bookmarkStart w:id="450" w:name="_Ref76755379"/>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5</w:t>
        </w:r>
      </w:fldSimple>
      <w:bookmarkEnd w:id="449"/>
      <w:r w:rsidRPr="0023508D">
        <w:t xml:space="preserve"> </w:t>
      </w:r>
      <w:bookmarkStart w:id="451" w:name="_Ref76755265"/>
      <w:r w:rsidRPr="0023508D">
        <w:t>Performance comparison of Document Query on node number variation setup</w:t>
      </w:r>
      <w:r w:rsidR="00CB25D3" w:rsidRPr="0023508D">
        <w:br/>
      </w:r>
      <w:r w:rsidR="0064710A" w:rsidRPr="0023508D">
        <w:t>with Document register triggered at the same time</w:t>
      </w:r>
      <w:bookmarkEnd w:id="450"/>
      <w:bookmarkEnd w:id="451"/>
    </w:p>
    <w:p w14:paraId="3A471204" w14:textId="77777777" w:rsidR="007C28AB" w:rsidRPr="0023508D" w:rsidRDefault="007C28AB" w:rsidP="007C28AB"/>
    <w:p w14:paraId="63169868" w14:textId="77777777" w:rsidR="00743A5F" w:rsidRPr="0023508D" w:rsidRDefault="00743A5F" w:rsidP="00163CE3">
      <w:pPr>
        <w:spacing w:line="360" w:lineRule="auto"/>
        <w:jc w:val="thaiDistribute"/>
      </w:pPr>
    </w:p>
    <w:p w14:paraId="1551D21A" w14:textId="77777777" w:rsidR="00743A5F" w:rsidRPr="0023508D" w:rsidRDefault="00743A5F" w:rsidP="00163CE3">
      <w:pPr>
        <w:spacing w:line="360" w:lineRule="auto"/>
        <w:jc w:val="thaiDistribute"/>
      </w:pPr>
    </w:p>
    <w:p w14:paraId="3B45BB71" w14:textId="434E79DD" w:rsidR="00743A5F" w:rsidRPr="0023508D" w:rsidRDefault="00743A5F" w:rsidP="00163CE3">
      <w:pPr>
        <w:spacing w:line="360" w:lineRule="auto"/>
        <w:jc w:val="thaiDistribute"/>
      </w:pPr>
      <w:r w:rsidRPr="0023508D">
        <w:lastRenderedPageBreak/>
        <w:tab/>
        <w:t>4.4.2.10</w:t>
      </w:r>
      <w:r w:rsidR="00084C8C" w:rsidRPr="0023508D">
        <w:t xml:space="preserve"> Test if the number of transactions would cause a change in performance of the system to perform the Document Query function.</w:t>
      </w:r>
    </w:p>
    <w:p w14:paraId="34A5F60B" w14:textId="4EB50D45" w:rsidR="00581693" w:rsidRPr="0023508D" w:rsidRDefault="00581693" w:rsidP="00163CE3">
      <w:pPr>
        <w:spacing w:line="360" w:lineRule="auto"/>
        <w:jc w:val="thaiDistribute"/>
      </w:pPr>
      <w:r w:rsidRPr="0023508D">
        <w:tab/>
        <w:t xml:space="preserve">This setup is a further analysis result of Sections 4.4.2.9.  In </w:t>
      </w:r>
      <w:r w:rsidRPr="0023508D">
        <w:fldChar w:fldCharType="begin" w:fldLock="1"/>
      </w:r>
      <w:r w:rsidRPr="0023508D">
        <w:instrText xml:space="preserve"> REF _Ref76743757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6</w:t>
      </w:r>
      <w:r w:rsidRPr="0023508D">
        <w:fldChar w:fldCharType="end"/>
      </w:r>
      <w:r w:rsidRPr="0023508D">
        <w:t xml:space="preserve">, the "Single Node" line was derived from the average values of the experiment result in </w:t>
      </w:r>
      <w:r w:rsidRPr="0023508D">
        <w:fldChar w:fldCharType="begin" w:fldLock="1"/>
      </w:r>
      <w:r w:rsidRPr="0023508D">
        <w:instrText xml:space="preserve"> REF _Ref76742881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4</w:t>
      </w:r>
      <w:r w:rsidRPr="0023508D">
        <w:fldChar w:fldCharType="end"/>
      </w:r>
      <w:r w:rsidRPr="0023508D">
        <w:t xml:space="preserve">. The "All Nodes" line was derived from the average values of the experiment result in </w:t>
      </w:r>
      <w:r w:rsidRPr="0023508D">
        <w:fldChar w:fldCharType="begin" w:fldLock="1"/>
      </w:r>
      <w:r w:rsidRPr="0023508D">
        <w:instrText xml:space="preserve"> REF _Ref76742893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5</w:t>
      </w:r>
      <w:r w:rsidRPr="0023508D">
        <w:fldChar w:fldCharType="end"/>
      </w:r>
      <w:r w:rsidRPr="0023508D">
        <w:t>.</w:t>
      </w:r>
    </w:p>
    <w:p w14:paraId="151B83D2" w14:textId="7F195445" w:rsidR="007C28AB" w:rsidRPr="0023508D" w:rsidRDefault="00163CE3" w:rsidP="00163CE3">
      <w:pPr>
        <w:spacing w:line="360" w:lineRule="auto"/>
        <w:jc w:val="thaiDistribute"/>
      </w:pPr>
      <w:r w:rsidRPr="0023508D">
        <w:tab/>
      </w:r>
      <w:r w:rsidR="00CB24E9" w:rsidRPr="0023508D">
        <w:fldChar w:fldCharType="begin" w:fldLock="1"/>
      </w:r>
      <w:r w:rsidR="00CB24E9" w:rsidRPr="0023508D">
        <w:instrText xml:space="preserve"> REF _Ref76743757 \h </w:instrText>
      </w:r>
      <w:r w:rsidRPr="0023508D">
        <w:instrText xml:space="preserve"> \* MERGEFORMAT </w:instrText>
      </w:r>
      <w:r w:rsidR="00CB24E9" w:rsidRPr="0023508D">
        <w:fldChar w:fldCharType="separate"/>
      </w:r>
      <w:r w:rsidR="00A05E96" w:rsidRPr="0023508D">
        <w:t xml:space="preserve">Figure </w:t>
      </w:r>
      <w:r w:rsidR="00A05E96" w:rsidRPr="0023508D">
        <w:rPr>
          <w:noProof/>
        </w:rPr>
        <w:t>4</w:t>
      </w:r>
      <w:r w:rsidR="00A05E96" w:rsidRPr="0023508D">
        <w:rPr>
          <w:noProof/>
        </w:rPr>
        <w:noBreakHyphen/>
        <w:t>86</w:t>
      </w:r>
      <w:r w:rsidR="00CB24E9" w:rsidRPr="0023508D">
        <w:fldChar w:fldCharType="end"/>
      </w:r>
      <w:r w:rsidR="00CB24E9" w:rsidRPr="0023508D">
        <w:t xml:space="preserve"> shows a significant difference in the performance of the system to perform the Document Query function.</w:t>
      </w:r>
    </w:p>
    <w:p w14:paraId="69F8A435" w14:textId="407ABD7B" w:rsidR="00FA2823" w:rsidRPr="0023508D" w:rsidRDefault="00FA2823" w:rsidP="008132D5">
      <w:pPr>
        <w:spacing w:after="240" w:line="360" w:lineRule="auto"/>
        <w:jc w:val="thaiDistribute"/>
      </w:pPr>
      <w:r w:rsidRPr="0023508D">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Pr="0023508D" w:rsidRDefault="00CB24E9" w:rsidP="007C28AB"/>
    <w:p w14:paraId="75E8029F" w14:textId="77777777" w:rsidR="0064710A" w:rsidRPr="0023508D" w:rsidRDefault="003E707E" w:rsidP="008132D5">
      <w:pPr>
        <w:keepNext/>
      </w:pPr>
      <w:r w:rsidRPr="0023508D">
        <w:rPr>
          <w:noProof/>
        </w:rPr>
        <w:drawing>
          <wp:inline distT="0" distB="0" distL="0" distR="0" wp14:anchorId="3FD02093" wp14:editId="11A54B90">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03A6C3AC" w14:textId="6FA9620D" w:rsidR="00093BF3" w:rsidRPr="008132D5" w:rsidRDefault="0064710A" w:rsidP="008132D5">
      <w:pPr>
        <w:pStyle w:val="Caption"/>
        <w:jc w:val="center"/>
        <w:sectPr w:rsidR="00093BF3" w:rsidRPr="008132D5" w:rsidSect="008C5EA2">
          <w:headerReference w:type="even" r:id="rId232"/>
          <w:pgSz w:w="11906" w:h="16838"/>
          <w:pgMar w:top="2126" w:right="1418" w:bottom="1418" w:left="2126" w:header="720" w:footer="720" w:gutter="0"/>
          <w:cols w:space="720"/>
          <w:docGrid w:linePitch="360"/>
        </w:sectPr>
      </w:pPr>
      <w:bookmarkStart w:id="452" w:name="_Ref76743757"/>
      <w:bookmarkStart w:id="453" w:name="_Ref76755382"/>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86</w:t>
        </w:r>
      </w:fldSimple>
      <w:bookmarkEnd w:id="452"/>
      <w:r w:rsidRPr="0023508D">
        <w:t xml:space="preserve"> </w:t>
      </w:r>
      <w:bookmarkStart w:id="454" w:name="_Ref76755269"/>
      <w:r w:rsidRPr="0023508D">
        <w:t xml:space="preserve">Performance Comparison between trigger Document Query, </w:t>
      </w:r>
      <w:r w:rsidRPr="0023508D">
        <w:br/>
        <w:t>with and without Document Register</w:t>
      </w:r>
      <w:bookmarkEnd w:id="453"/>
      <w:bookmarkEnd w:id="454"/>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455"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455"/>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56" w:name="CHAPTERV_51"/>
      <w:r w:rsidRPr="00820112">
        <w:rPr>
          <w:b/>
          <w:bCs/>
          <w:sz w:val="28"/>
        </w:rPr>
        <w:t>5.</w:t>
      </w:r>
      <w:r w:rsidR="002C772A">
        <w:rPr>
          <w:rFonts w:cstheme="minorBidi"/>
          <w:b/>
          <w:bCs/>
          <w:sz w:val="28"/>
        </w:rPr>
        <w:t>1</w:t>
      </w:r>
      <w:r w:rsidR="00820112" w:rsidRPr="00820112">
        <w:rPr>
          <w:b/>
          <w:bCs/>
          <w:sz w:val="28"/>
        </w:rPr>
        <w:t xml:space="preserve"> Discussion</w:t>
      </w:r>
    </w:p>
    <w:bookmarkEnd w:id="456"/>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Amongst many metadata attributes, there are attributes that value can expose patients' confidential information into the Blockchain network. For example, "</w:t>
      </w:r>
      <w:proofErr w:type="spellStart"/>
      <w:r w:rsidRPr="002C74BB">
        <w:rPr>
          <w:rFonts w:cstheme="minorBidi"/>
        </w:rPr>
        <w:t>DocumentEntry.sourcePatientInfo</w:t>
      </w:r>
      <w:proofErr w:type="spellEnd"/>
      <w:r w:rsidRPr="002C74BB">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57" w:name="CHAPTERV_52"/>
      <w:r w:rsidRPr="00820112">
        <w:rPr>
          <w:b/>
          <w:bCs/>
          <w:sz w:val="28"/>
        </w:rPr>
        <w:t>5.</w:t>
      </w:r>
      <w:r>
        <w:rPr>
          <w:b/>
          <w:bCs/>
          <w:sz w:val="28"/>
        </w:rPr>
        <w:t>2</w:t>
      </w:r>
      <w:r w:rsidRPr="00820112">
        <w:rPr>
          <w:b/>
          <w:bCs/>
          <w:sz w:val="28"/>
        </w:rPr>
        <w:t xml:space="preserve"> Conclusion</w:t>
      </w:r>
    </w:p>
    <w:bookmarkEnd w:id="457"/>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33"/>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E5D03" w14:textId="77777777" w:rsidR="00CD0AB1" w:rsidRDefault="00CD0AB1" w:rsidP="008C5EA2">
      <w:r>
        <w:separator/>
      </w:r>
    </w:p>
  </w:endnote>
  <w:endnote w:type="continuationSeparator" w:id="0">
    <w:p w14:paraId="576B82A3" w14:textId="77777777" w:rsidR="00CD0AB1" w:rsidRDefault="00CD0AB1"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EDF29" w14:textId="77777777" w:rsidR="00CD0AB1" w:rsidRDefault="00CD0AB1" w:rsidP="008C5EA2">
      <w:r>
        <w:separator/>
      </w:r>
    </w:p>
  </w:footnote>
  <w:footnote w:type="continuationSeparator" w:id="0">
    <w:p w14:paraId="5BB20B31" w14:textId="77777777" w:rsidR="00CD0AB1" w:rsidRDefault="00CD0AB1"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796D16DF" w14:textId="77777777" w:rsidR="00345B40"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021B5DCE" w14:textId="77777777" w:rsidR="00345B40" w:rsidRPr="00680AAD"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622FAA90"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09A0972E" w14:textId="77777777" w:rsidR="00345B40"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4387A5F7"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CC52FED" w14:textId="77777777" w:rsidR="00550A97" w:rsidRDefault="00550A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160CD"/>
    <w:rsid w:val="000203DA"/>
    <w:rsid w:val="000206BA"/>
    <w:rsid w:val="00021439"/>
    <w:rsid w:val="00021584"/>
    <w:rsid w:val="0002194A"/>
    <w:rsid w:val="000223B7"/>
    <w:rsid w:val="00023017"/>
    <w:rsid w:val="00023646"/>
    <w:rsid w:val="00023E1A"/>
    <w:rsid w:val="000244B7"/>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7D7"/>
    <w:rsid w:val="0006184B"/>
    <w:rsid w:val="00062749"/>
    <w:rsid w:val="00063F2C"/>
    <w:rsid w:val="000640CE"/>
    <w:rsid w:val="0006533E"/>
    <w:rsid w:val="00065EB3"/>
    <w:rsid w:val="00067D2F"/>
    <w:rsid w:val="00067F83"/>
    <w:rsid w:val="00072413"/>
    <w:rsid w:val="00072CC5"/>
    <w:rsid w:val="00072D70"/>
    <w:rsid w:val="0007379C"/>
    <w:rsid w:val="000742C3"/>
    <w:rsid w:val="00074631"/>
    <w:rsid w:val="00074999"/>
    <w:rsid w:val="00074FF2"/>
    <w:rsid w:val="000754E7"/>
    <w:rsid w:val="000759DF"/>
    <w:rsid w:val="00075B02"/>
    <w:rsid w:val="00076951"/>
    <w:rsid w:val="00076A69"/>
    <w:rsid w:val="00076EAE"/>
    <w:rsid w:val="000771EA"/>
    <w:rsid w:val="0008124E"/>
    <w:rsid w:val="00081DE6"/>
    <w:rsid w:val="0008338D"/>
    <w:rsid w:val="00083AD4"/>
    <w:rsid w:val="000845E1"/>
    <w:rsid w:val="00084A3B"/>
    <w:rsid w:val="00084C8C"/>
    <w:rsid w:val="0008592A"/>
    <w:rsid w:val="00087970"/>
    <w:rsid w:val="000902B9"/>
    <w:rsid w:val="000917E3"/>
    <w:rsid w:val="00091865"/>
    <w:rsid w:val="00092179"/>
    <w:rsid w:val="000933C7"/>
    <w:rsid w:val="00093BF3"/>
    <w:rsid w:val="00093DAF"/>
    <w:rsid w:val="000943F7"/>
    <w:rsid w:val="00094609"/>
    <w:rsid w:val="0009616F"/>
    <w:rsid w:val="00097BD6"/>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2E62"/>
    <w:rsid w:val="000D3ED4"/>
    <w:rsid w:val="000D4869"/>
    <w:rsid w:val="000D4B48"/>
    <w:rsid w:val="000D5E74"/>
    <w:rsid w:val="000D7F02"/>
    <w:rsid w:val="000E07F3"/>
    <w:rsid w:val="000E22E1"/>
    <w:rsid w:val="000E232A"/>
    <w:rsid w:val="000E2527"/>
    <w:rsid w:val="000E40A9"/>
    <w:rsid w:val="000E5874"/>
    <w:rsid w:val="000E5FCF"/>
    <w:rsid w:val="000E6102"/>
    <w:rsid w:val="000E6A45"/>
    <w:rsid w:val="000E7D8A"/>
    <w:rsid w:val="000F0242"/>
    <w:rsid w:val="000F1A85"/>
    <w:rsid w:val="000F1FE9"/>
    <w:rsid w:val="000F3C4E"/>
    <w:rsid w:val="000F43E9"/>
    <w:rsid w:val="000F50FE"/>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505"/>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6317"/>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FA2"/>
    <w:rsid w:val="001B3FED"/>
    <w:rsid w:val="001B562A"/>
    <w:rsid w:val="001B6A64"/>
    <w:rsid w:val="001B7143"/>
    <w:rsid w:val="001B75B4"/>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134A"/>
    <w:rsid w:val="00231AC5"/>
    <w:rsid w:val="00231B92"/>
    <w:rsid w:val="002336F7"/>
    <w:rsid w:val="00233893"/>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39F0"/>
    <w:rsid w:val="00254BDB"/>
    <w:rsid w:val="00254DE1"/>
    <w:rsid w:val="00254E4B"/>
    <w:rsid w:val="00256B31"/>
    <w:rsid w:val="002578D5"/>
    <w:rsid w:val="00261FD0"/>
    <w:rsid w:val="00262026"/>
    <w:rsid w:val="0026249B"/>
    <w:rsid w:val="00263EBC"/>
    <w:rsid w:val="0026541F"/>
    <w:rsid w:val="002659C4"/>
    <w:rsid w:val="00267A72"/>
    <w:rsid w:val="002701A0"/>
    <w:rsid w:val="00270469"/>
    <w:rsid w:val="00270661"/>
    <w:rsid w:val="00270799"/>
    <w:rsid w:val="0027102D"/>
    <w:rsid w:val="002711CE"/>
    <w:rsid w:val="00273CC3"/>
    <w:rsid w:val="00273F88"/>
    <w:rsid w:val="00274151"/>
    <w:rsid w:val="00275558"/>
    <w:rsid w:val="00275964"/>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14E"/>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349A"/>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6B96"/>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501F"/>
    <w:rsid w:val="003553F1"/>
    <w:rsid w:val="00356058"/>
    <w:rsid w:val="003560EE"/>
    <w:rsid w:val="003565AB"/>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51A"/>
    <w:rsid w:val="003A6877"/>
    <w:rsid w:val="003B0572"/>
    <w:rsid w:val="003B0F42"/>
    <w:rsid w:val="003B1302"/>
    <w:rsid w:val="003B134A"/>
    <w:rsid w:val="003B1745"/>
    <w:rsid w:val="003B1A30"/>
    <w:rsid w:val="003B1BB7"/>
    <w:rsid w:val="003B20DE"/>
    <w:rsid w:val="003B2F86"/>
    <w:rsid w:val="003B5A42"/>
    <w:rsid w:val="003B6FCD"/>
    <w:rsid w:val="003B71BE"/>
    <w:rsid w:val="003C0930"/>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6EF"/>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2572"/>
    <w:rsid w:val="00473D2F"/>
    <w:rsid w:val="0047410A"/>
    <w:rsid w:val="00476739"/>
    <w:rsid w:val="00476C6D"/>
    <w:rsid w:val="004778D3"/>
    <w:rsid w:val="00477D76"/>
    <w:rsid w:val="004809CD"/>
    <w:rsid w:val="004819FC"/>
    <w:rsid w:val="00482201"/>
    <w:rsid w:val="00482F34"/>
    <w:rsid w:val="00483422"/>
    <w:rsid w:val="004837F6"/>
    <w:rsid w:val="00483B6F"/>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26"/>
    <w:rsid w:val="004A176F"/>
    <w:rsid w:val="004A40F1"/>
    <w:rsid w:val="004A43F1"/>
    <w:rsid w:val="004A58B0"/>
    <w:rsid w:val="004A6782"/>
    <w:rsid w:val="004A6936"/>
    <w:rsid w:val="004A72DB"/>
    <w:rsid w:val="004A73FD"/>
    <w:rsid w:val="004A763E"/>
    <w:rsid w:val="004A7740"/>
    <w:rsid w:val="004B02F8"/>
    <w:rsid w:val="004B08D6"/>
    <w:rsid w:val="004B0992"/>
    <w:rsid w:val="004B1316"/>
    <w:rsid w:val="004B15C6"/>
    <w:rsid w:val="004B2D2B"/>
    <w:rsid w:val="004B3E5F"/>
    <w:rsid w:val="004B4453"/>
    <w:rsid w:val="004B4956"/>
    <w:rsid w:val="004B4EA6"/>
    <w:rsid w:val="004B4F40"/>
    <w:rsid w:val="004B5BC8"/>
    <w:rsid w:val="004B6AB2"/>
    <w:rsid w:val="004B70A0"/>
    <w:rsid w:val="004C0009"/>
    <w:rsid w:val="004C0557"/>
    <w:rsid w:val="004C125F"/>
    <w:rsid w:val="004C16DC"/>
    <w:rsid w:val="004C2F1D"/>
    <w:rsid w:val="004C30DD"/>
    <w:rsid w:val="004C461D"/>
    <w:rsid w:val="004C4D29"/>
    <w:rsid w:val="004C56C3"/>
    <w:rsid w:val="004C5B96"/>
    <w:rsid w:val="004C74F6"/>
    <w:rsid w:val="004C7737"/>
    <w:rsid w:val="004D036E"/>
    <w:rsid w:val="004D0D22"/>
    <w:rsid w:val="004D15BB"/>
    <w:rsid w:val="004D2549"/>
    <w:rsid w:val="004D2789"/>
    <w:rsid w:val="004D452E"/>
    <w:rsid w:val="004D5199"/>
    <w:rsid w:val="004D5F7D"/>
    <w:rsid w:val="004D70C7"/>
    <w:rsid w:val="004D7458"/>
    <w:rsid w:val="004D75CD"/>
    <w:rsid w:val="004D76AE"/>
    <w:rsid w:val="004E2051"/>
    <w:rsid w:val="004E2CAF"/>
    <w:rsid w:val="004E3BCC"/>
    <w:rsid w:val="004E4421"/>
    <w:rsid w:val="004E4CE0"/>
    <w:rsid w:val="004E572E"/>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4A90"/>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40BF"/>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1DED"/>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693"/>
    <w:rsid w:val="00581827"/>
    <w:rsid w:val="00582B47"/>
    <w:rsid w:val="00582CC1"/>
    <w:rsid w:val="005832FF"/>
    <w:rsid w:val="005847CE"/>
    <w:rsid w:val="00587DB2"/>
    <w:rsid w:val="00587F19"/>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277"/>
    <w:rsid w:val="005C7AE1"/>
    <w:rsid w:val="005D017E"/>
    <w:rsid w:val="005D18C4"/>
    <w:rsid w:val="005D1A33"/>
    <w:rsid w:val="005D3CB7"/>
    <w:rsid w:val="005D4985"/>
    <w:rsid w:val="005D56A5"/>
    <w:rsid w:val="005E01F5"/>
    <w:rsid w:val="005E1D7C"/>
    <w:rsid w:val="005E1F04"/>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0CE"/>
    <w:rsid w:val="0064292B"/>
    <w:rsid w:val="0064332C"/>
    <w:rsid w:val="00643574"/>
    <w:rsid w:val="0064508F"/>
    <w:rsid w:val="00646239"/>
    <w:rsid w:val="006470E5"/>
    <w:rsid w:val="0064710A"/>
    <w:rsid w:val="0064722B"/>
    <w:rsid w:val="006476E6"/>
    <w:rsid w:val="006476F2"/>
    <w:rsid w:val="006501A0"/>
    <w:rsid w:val="00650C20"/>
    <w:rsid w:val="00650FCD"/>
    <w:rsid w:val="00650FF9"/>
    <w:rsid w:val="006510B8"/>
    <w:rsid w:val="006516CC"/>
    <w:rsid w:val="006517F8"/>
    <w:rsid w:val="00652D8F"/>
    <w:rsid w:val="00653703"/>
    <w:rsid w:val="00654650"/>
    <w:rsid w:val="00655287"/>
    <w:rsid w:val="00655E24"/>
    <w:rsid w:val="00660BA6"/>
    <w:rsid w:val="006613D6"/>
    <w:rsid w:val="00661F77"/>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0AC9"/>
    <w:rsid w:val="00680EC7"/>
    <w:rsid w:val="00681147"/>
    <w:rsid w:val="00681704"/>
    <w:rsid w:val="00681A37"/>
    <w:rsid w:val="0068281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329"/>
    <w:rsid w:val="006C25FB"/>
    <w:rsid w:val="006C287E"/>
    <w:rsid w:val="006C3541"/>
    <w:rsid w:val="006C56D4"/>
    <w:rsid w:val="006C5D7D"/>
    <w:rsid w:val="006C6196"/>
    <w:rsid w:val="006C7E4E"/>
    <w:rsid w:val="006C7F09"/>
    <w:rsid w:val="006D0F51"/>
    <w:rsid w:val="006D21CF"/>
    <w:rsid w:val="006D2C92"/>
    <w:rsid w:val="006D3687"/>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3D51"/>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1FA1"/>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92A"/>
    <w:rsid w:val="007338B1"/>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57FB"/>
    <w:rsid w:val="0075699E"/>
    <w:rsid w:val="00757C34"/>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D19"/>
    <w:rsid w:val="00794770"/>
    <w:rsid w:val="00794D3B"/>
    <w:rsid w:val="00795AB1"/>
    <w:rsid w:val="00797408"/>
    <w:rsid w:val="00797976"/>
    <w:rsid w:val="00797ABA"/>
    <w:rsid w:val="007A0863"/>
    <w:rsid w:val="007A0B90"/>
    <w:rsid w:val="007A1BE1"/>
    <w:rsid w:val="007A20F7"/>
    <w:rsid w:val="007A2580"/>
    <w:rsid w:val="007A2ED9"/>
    <w:rsid w:val="007A2F1F"/>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95C"/>
    <w:rsid w:val="007B2B4B"/>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1D85"/>
    <w:rsid w:val="007E2143"/>
    <w:rsid w:val="007E34EF"/>
    <w:rsid w:val="007E3E24"/>
    <w:rsid w:val="007E5DC1"/>
    <w:rsid w:val="007E6116"/>
    <w:rsid w:val="007E61AC"/>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5985"/>
    <w:rsid w:val="00820112"/>
    <w:rsid w:val="00821380"/>
    <w:rsid w:val="00821910"/>
    <w:rsid w:val="0082250F"/>
    <w:rsid w:val="008227A7"/>
    <w:rsid w:val="008239B2"/>
    <w:rsid w:val="00823F44"/>
    <w:rsid w:val="008245F0"/>
    <w:rsid w:val="00824867"/>
    <w:rsid w:val="00824A00"/>
    <w:rsid w:val="00824DEE"/>
    <w:rsid w:val="00825132"/>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0583"/>
    <w:rsid w:val="00841C36"/>
    <w:rsid w:val="008425EC"/>
    <w:rsid w:val="00842E46"/>
    <w:rsid w:val="008433B7"/>
    <w:rsid w:val="00844DFC"/>
    <w:rsid w:val="00845692"/>
    <w:rsid w:val="0084577E"/>
    <w:rsid w:val="00845A42"/>
    <w:rsid w:val="0084619E"/>
    <w:rsid w:val="00847709"/>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6797D"/>
    <w:rsid w:val="0087044E"/>
    <w:rsid w:val="0087069F"/>
    <w:rsid w:val="00870B69"/>
    <w:rsid w:val="00871122"/>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357"/>
    <w:rsid w:val="008B5CA8"/>
    <w:rsid w:val="008B5ED8"/>
    <w:rsid w:val="008B6073"/>
    <w:rsid w:val="008B6127"/>
    <w:rsid w:val="008B704D"/>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7F"/>
    <w:rsid w:val="009348E6"/>
    <w:rsid w:val="009357D6"/>
    <w:rsid w:val="00935BE4"/>
    <w:rsid w:val="00935C10"/>
    <w:rsid w:val="00935D9B"/>
    <w:rsid w:val="00936039"/>
    <w:rsid w:val="00937CED"/>
    <w:rsid w:val="00937F2A"/>
    <w:rsid w:val="00940FB3"/>
    <w:rsid w:val="00941388"/>
    <w:rsid w:val="00941DA1"/>
    <w:rsid w:val="009425B9"/>
    <w:rsid w:val="00942A34"/>
    <w:rsid w:val="009430BA"/>
    <w:rsid w:val="00943DCC"/>
    <w:rsid w:val="009440BF"/>
    <w:rsid w:val="00944AA2"/>
    <w:rsid w:val="009458E8"/>
    <w:rsid w:val="00945B0C"/>
    <w:rsid w:val="00946A9B"/>
    <w:rsid w:val="009470A1"/>
    <w:rsid w:val="009502C4"/>
    <w:rsid w:val="00950E2D"/>
    <w:rsid w:val="00951411"/>
    <w:rsid w:val="009521CC"/>
    <w:rsid w:val="009527CF"/>
    <w:rsid w:val="009536DA"/>
    <w:rsid w:val="00953A5A"/>
    <w:rsid w:val="0095407B"/>
    <w:rsid w:val="009547D8"/>
    <w:rsid w:val="00955AA9"/>
    <w:rsid w:val="009562FB"/>
    <w:rsid w:val="00960AFF"/>
    <w:rsid w:val="009612EB"/>
    <w:rsid w:val="00961F40"/>
    <w:rsid w:val="0096263F"/>
    <w:rsid w:val="00963BD9"/>
    <w:rsid w:val="00963F13"/>
    <w:rsid w:val="0096498E"/>
    <w:rsid w:val="00964A81"/>
    <w:rsid w:val="00965406"/>
    <w:rsid w:val="009657F1"/>
    <w:rsid w:val="00966193"/>
    <w:rsid w:val="009724F0"/>
    <w:rsid w:val="0097307C"/>
    <w:rsid w:val="009734F0"/>
    <w:rsid w:val="00974057"/>
    <w:rsid w:val="009742E3"/>
    <w:rsid w:val="00974309"/>
    <w:rsid w:val="00974EB1"/>
    <w:rsid w:val="00975665"/>
    <w:rsid w:val="009763FE"/>
    <w:rsid w:val="00976739"/>
    <w:rsid w:val="00976A97"/>
    <w:rsid w:val="009773C4"/>
    <w:rsid w:val="009800C8"/>
    <w:rsid w:val="009815EA"/>
    <w:rsid w:val="00981D53"/>
    <w:rsid w:val="00981F53"/>
    <w:rsid w:val="009820C8"/>
    <w:rsid w:val="00982427"/>
    <w:rsid w:val="00983726"/>
    <w:rsid w:val="00983E13"/>
    <w:rsid w:val="0098453E"/>
    <w:rsid w:val="00985A01"/>
    <w:rsid w:val="00985C2F"/>
    <w:rsid w:val="00986F83"/>
    <w:rsid w:val="00987564"/>
    <w:rsid w:val="00987FBE"/>
    <w:rsid w:val="0099128B"/>
    <w:rsid w:val="009936BD"/>
    <w:rsid w:val="009938DB"/>
    <w:rsid w:val="00994385"/>
    <w:rsid w:val="00994CD9"/>
    <w:rsid w:val="00994D17"/>
    <w:rsid w:val="0099645B"/>
    <w:rsid w:val="00996747"/>
    <w:rsid w:val="00997711"/>
    <w:rsid w:val="009A170E"/>
    <w:rsid w:val="009A1A66"/>
    <w:rsid w:val="009A2556"/>
    <w:rsid w:val="009A3FCA"/>
    <w:rsid w:val="009A42AC"/>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1A5D"/>
    <w:rsid w:val="009C2407"/>
    <w:rsid w:val="009C2F51"/>
    <w:rsid w:val="009C3AE8"/>
    <w:rsid w:val="009C4AF6"/>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50F7"/>
    <w:rsid w:val="009E59BD"/>
    <w:rsid w:val="009E6047"/>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50BA"/>
    <w:rsid w:val="00A05E96"/>
    <w:rsid w:val="00A068D5"/>
    <w:rsid w:val="00A0719B"/>
    <w:rsid w:val="00A0719F"/>
    <w:rsid w:val="00A071E0"/>
    <w:rsid w:val="00A10030"/>
    <w:rsid w:val="00A109DB"/>
    <w:rsid w:val="00A11652"/>
    <w:rsid w:val="00A118B5"/>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F14"/>
    <w:rsid w:val="00A45117"/>
    <w:rsid w:val="00A45ACB"/>
    <w:rsid w:val="00A460F4"/>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3B76"/>
    <w:rsid w:val="00AA4821"/>
    <w:rsid w:val="00AA4ACC"/>
    <w:rsid w:val="00AA4E84"/>
    <w:rsid w:val="00AA5D49"/>
    <w:rsid w:val="00AA5F76"/>
    <w:rsid w:val="00AB0B91"/>
    <w:rsid w:val="00AB0F14"/>
    <w:rsid w:val="00AB10D0"/>
    <w:rsid w:val="00AB1D69"/>
    <w:rsid w:val="00AB2450"/>
    <w:rsid w:val="00AB3208"/>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64B7"/>
    <w:rsid w:val="00AD7F1C"/>
    <w:rsid w:val="00AE0403"/>
    <w:rsid w:val="00AE066D"/>
    <w:rsid w:val="00AE1B76"/>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9F6"/>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50"/>
    <w:rsid w:val="00B40FCD"/>
    <w:rsid w:val="00B4193A"/>
    <w:rsid w:val="00B41E67"/>
    <w:rsid w:val="00B4253D"/>
    <w:rsid w:val="00B4342E"/>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8B4"/>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27AF"/>
    <w:rsid w:val="00BC2F5B"/>
    <w:rsid w:val="00BC4E14"/>
    <w:rsid w:val="00BC57E4"/>
    <w:rsid w:val="00BC586E"/>
    <w:rsid w:val="00BC5A0F"/>
    <w:rsid w:val="00BC5E83"/>
    <w:rsid w:val="00BC7A9E"/>
    <w:rsid w:val="00BC7B53"/>
    <w:rsid w:val="00BC7EAC"/>
    <w:rsid w:val="00BD0654"/>
    <w:rsid w:val="00BD0AE4"/>
    <w:rsid w:val="00BD0FAB"/>
    <w:rsid w:val="00BD1489"/>
    <w:rsid w:val="00BD17F2"/>
    <w:rsid w:val="00BD23E1"/>
    <w:rsid w:val="00BD2BD3"/>
    <w:rsid w:val="00BD2DF0"/>
    <w:rsid w:val="00BD394F"/>
    <w:rsid w:val="00BD4259"/>
    <w:rsid w:val="00BD4471"/>
    <w:rsid w:val="00BD46A4"/>
    <w:rsid w:val="00BD66CA"/>
    <w:rsid w:val="00BD68B9"/>
    <w:rsid w:val="00BD692C"/>
    <w:rsid w:val="00BD6972"/>
    <w:rsid w:val="00BD6CA1"/>
    <w:rsid w:val="00BD717E"/>
    <w:rsid w:val="00BD765E"/>
    <w:rsid w:val="00BD78DA"/>
    <w:rsid w:val="00BE028C"/>
    <w:rsid w:val="00BE2379"/>
    <w:rsid w:val="00BE26ED"/>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E9A"/>
    <w:rsid w:val="00C00BA3"/>
    <w:rsid w:val="00C0235D"/>
    <w:rsid w:val="00C02DFB"/>
    <w:rsid w:val="00C0341B"/>
    <w:rsid w:val="00C03A91"/>
    <w:rsid w:val="00C04040"/>
    <w:rsid w:val="00C0408D"/>
    <w:rsid w:val="00C043B3"/>
    <w:rsid w:val="00C059E8"/>
    <w:rsid w:val="00C05FC9"/>
    <w:rsid w:val="00C06EAA"/>
    <w:rsid w:val="00C078FC"/>
    <w:rsid w:val="00C10C1F"/>
    <w:rsid w:val="00C11E33"/>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01B8"/>
    <w:rsid w:val="00C3089C"/>
    <w:rsid w:val="00C312FF"/>
    <w:rsid w:val="00C31E98"/>
    <w:rsid w:val="00C32592"/>
    <w:rsid w:val="00C33012"/>
    <w:rsid w:val="00C3309C"/>
    <w:rsid w:val="00C3315E"/>
    <w:rsid w:val="00C3407C"/>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57D2"/>
    <w:rsid w:val="00C45A06"/>
    <w:rsid w:val="00C461E4"/>
    <w:rsid w:val="00C4686F"/>
    <w:rsid w:val="00C47A4F"/>
    <w:rsid w:val="00C47C3E"/>
    <w:rsid w:val="00C47DB6"/>
    <w:rsid w:val="00C52B33"/>
    <w:rsid w:val="00C52D89"/>
    <w:rsid w:val="00C52E11"/>
    <w:rsid w:val="00C53D84"/>
    <w:rsid w:val="00C56C27"/>
    <w:rsid w:val="00C56FA4"/>
    <w:rsid w:val="00C60253"/>
    <w:rsid w:val="00C6129E"/>
    <w:rsid w:val="00C6185A"/>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4F4A"/>
    <w:rsid w:val="00CA5931"/>
    <w:rsid w:val="00CA59DD"/>
    <w:rsid w:val="00CA5C1C"/>
    <w:rsid w:val="00CA5C67"/>
    <w:rsid w:val="00CA63CF"/>
    <w:rsid w:val="00CA6E1B"/>
    <w:rsid w:val="00CA6E6E"/>
    <w:rsid w:val="00CA7371"/>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0954"/>
    <w:rsid w:val="00CC1130"/>
    <w:rsid w:val="00CC25A4"/>
    <w:rsid w:val="00CC3BB1"/>
    <w:rsid w:val="00CC4E64"/>
    <w:rsid w:val="00CC5CAE"/>
    <w:rsid w:val="00CC6901"/>
    <w:rsid w:val="00CC7184"/>
    <w:rsid w:val="00CD0AB1"/>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17AE"/>
    <w:rsid w:val="00D22281"/>
    <w:rsid w:val="00D224C2"/>
    <w:rsid w:val="00D22E47"/>
    <w:rsid w:val="00D22F28"/>
    <w:rsid w:val="00D239BB"/>
    <w:rsid w:val="00D24138"/>
    <w:rsid w:val="00D24828"/>
    <w:rsid w:val="00D267D6"/>
    <w:rsid w:val="00D2693F"/>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B9F"/>
    <w:rsid w:val="00D37BC1"/>
    <w:rsid w:val="00D40AED"/>
    <w:rsid w:val="00D41373"/>
    <w:rsid w:val="00D4159F"/>
    <w:rsid w:val="00D41D99"/>
    <w:rsid w:val="00D42859"/>
    <w:rsid w:val="00D43C08"/>
    <w:rsid w:val="00D4511C"/>
    <w:rsid w:val="00D45F10"/>
    <w:rsid w:val="00D46045"/>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34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A69"/>
    <w:rsid w:val="00D83AB0"/>
    <w:rsid w:val="00D845DC"/>
    <w:rsid w:val="00D84940"/>
    <w:rsid w:val="00D84980"/>
    <w:rsid w:val="00D84C76"/>
    <w:rsid w:val="00D84CD3"/>
    <w:rsid w:val="00D8530E"/>
    <w:rsid w:val="00D85521"/>
    <w:rsid w:val="00D856E0"/>
    <w:rsid w:val="00D8600C"/>
    <w:rsid w:val="00D86834"/>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3AA7"/>
    <w:rsid w:val="00DF65E1"/>
    <w:rsid w:val="00DF6A95"/>
    <w:rsid w:val="00DF6AC8"/>
    <w:rsid w:val="00DF6E06"/>
    <w:rsid w:val="00E0065A"/>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72C"/>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61A1"/>
    <w:rsid w:val="00EB632C"/>
    <w:rsid w:val="00EB690C"/>
    <w:rsid w:val="00EB73A9"/>
    <w:rsid w:val="00EB7557"/>
    <w:rsid w:val="00EB75C8"/>
    <w:rsid w:val="00EB79C0"/>
    <w:rsid w:val="00EC1515"/>
    <w:rsid w:val="00EC18EF"/>
    <w:rsid w:val="00EC2656"/>
    <w:rsid w:val="00EC2C89"/>
    <w:rsid w:val="00EC2CCA"/>
    <w:rsid w:val="00EC2EB5"/>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5B5"/>
    <w:rsid w:val="00EF1D35"/>
    <w:rsid w:val="00EF271F"/>
    <w:rsid w:val="00EF366A"/>
    <w:rsid w:val="00EF4467"/>
    <w:rsid w:val="00EF463A"/>
    <w:rsid w:val="00EF4A12"/>
    <w:rsid w:val="00EF4ADF"/>
    <w:rsid w:val="00EF4DBA"/>
    <w:rsid w:val="00EF50FD"/>
    <w:rsid w:val="00EF5697"/>
    <w:rsid w:val="00EF6201"/>
    <w:rsid w:val="00EF74EC"/>
    <w:rsid w:val="00EF7562"/>
    <w:rsid w:val="00EF7BF8"/>
    <w:rsid w:val="00EF7DF3"/>
    <w:rsid w:val="00EF7E79"/>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218"/>
    <w:rsid w:val="00F20CB9"/>
    <w:rsid w:val="00F218DC"/>
    <w:rsid w:val="00F219AF"/>
    <w:rsid w:val="00F21D22"/>
    <w:rsid w:val="00F21DF9"/>
    <w:rsid w:val="00F22AD1"/>
    <w:rsid w:val="00F233D4"/>
    <w:rsid w:val="00F237D6"/>
    <w:rsid w:val="00F23EAE"/>
    <w:rsid w:val="00F25446"/>
    <w:rsid w:val="00F25ADA"/>
    <w:rsid w:val="00F25C7A"/>
    <w:rsid w:val="00F2608B"/>
    <w:rsid w:val="00F26FE8"/>
    <w:rsid w:val="00F3035F"/>
    <w:rsid w:val="00F31354"/>
    <w:rsid w:val="00F315DC"/>
    <w:rsid w:val="00F323CC"/>
    <w:rsid w:val="00F32FF7"/>
    <w:rsid w:val="00F339A7"/>
    <w:rsid w:val="00F35A1B"/>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DC6"/>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F9B"/>
    <w:rsid w:val="00F705D4"/>
    <w:rsid w:val="00F71653"/>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5BD9"/>
    <w:rsid w:val="00F86102"/>
    <w:rsid w:val="00F91767"/>
    <w:rsid w:val="00F919B6"/>
    <w:rsid w:val="00F91C93"/>
    <w:rsid w:val="00F9278A"/>
    <w:rsid w:val="00F95571"/>
    <w:rsid w:val="00F959B4"/>
    <w:rsid w:val="00F9770E"/>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206B"/>
    <w:rsid w:val="00FE20BE"/>
    <w:rsid w:val="00FE21C9"/>
    <w:rsid w:val="00FE2617"/>
    <w:rsid w:val="00FE279C"/>
    <w:rsid w:val="00FE292C"/>
    <w:rsid w:val="00FE2D03"/>
    <w:rsid w:val="00FE2E04"/>
    <w:rsid w:val="00FE2F24"/>
    <w:rsid w:val="00FE3375"/>
    <w:rsid w:val="00FE40BE"/>
    <w:rsid w:val="00FE459E"/>
    <w:rsid w:val="00FE4E8F"/>
    <w:rsid w:val="00FE64F6"/>
    <w:rsid w:val="00FE6FDD"/>
    <w:rsid w:val="00FE784B"/>
    <w:rsid w:val="00FF133D"/>
    <w:rsid w:val="00FF17ED"/>
    <w:rsid w:val="00FF219C"/>
    <w:rsid w:val="00FF2E0C"/>
    <w:rsid w:val="00FF3876"/>
    <w:rsid w:val="00FF3CF9"/>
    <w:rsid w:val="00FF4744"/>
    <w:rsid w:val="00FF4D82"/>
    <w:rsid w:val="00FF6296"/>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emf"/><Relationship Id="rId21" Type="http://schemas.openxmlformats.org/officeDocument/2006/relationships/image" Target="media/image9.png"/><Relationship Id="rId42" Type="http://schemas.openxmlformats.org/officeDocument/2006/relationships/oleObject" Target="embeddings/oleObject5.bin"/><Relationship Id="rId63" Type="http://schemas.openxmlformats.org/officeDocument/2006/relationships/image" Target="media/image36.emf"/><Relationship Id="rId84" Type="http://schemas.openxmlformats.org/officeDocument/2006/relationships/oleObject" Target="embeddings/oleObject24.bin"/><Relationship Id="rId138" Type="http://schemas.openxmlformats.org/officeDocument/2006/relationships/oleObject" Target="embeddings/oleObject51.bin"/><Relationship Id="rId159" Type="http://schemas.openxmlformats.org/officeDocument/2006/relationships/oleObject" Target="embeddings/oleObject61.bin"/><Relationship Id="rId170" Type="http://schemas.openxmlformats.org/officeDocument/2006/relationships/image" Target="media/image92.emf"/><Relationship Id="rId191" Type="http://schemas.openxmlformats.org/officeDocument/2006/relationships/oleObject" Target="embeddings/oleObject77.bin"/><Relationship Id="rId205" Type="http://schemas.openxmlformats.org/officeDocument/2006/relationships/image" Target="media/image115.png"/><Relationship Id="rId226" Type="http://schemas.openxmlformats.org/officeDocument/2006/relationships/chart" Target="charts/chart10.xml"/><Relationship Id="rId107" Type="http://schemas.openxmlformats.org/officeDocument/2006/relationships/image" Target="media/image60.emf"/><Relationship Id="rId11" Type="http://schemas.openxmlformats.org/officeDocument/2006/relationships/image" Target="media/image1.jpeg"/><Relationship Id="rId32" Type="http://schemas.openxmlformats.org/officeDocument/2006/relationships/image" Target="media/image20.png"/><Relationship Id="rId53" Type="http://schemas.openxmlformats.org/officeDocument/2006/relationships/image" Target="media/image31.emf"/><Relationship Id="rId74" Type="http://schemas.openxmlformats.org/officeDocument/2006/relationships/oleObject" Target="embeddings/oleObject21.bin"/><Relationship Id="rId128" Type="http://schemas.openxmlformats.org/officeDocument/2006/relationships/oleObject" Target="embeddings/oleObject46.bin"/><Relationship Id="rId149" Type="http://schemas.openxmlformats.org/officeDocument/2006/relationships/oleObject" Target="embeddings/oleObject56.bin"/><Relationship Id="rId5" Type="http://schemas.openxmlformats.org/officeDocument/2006/relationships/webSettings" Target="webSettings.xml"/><Relationship Id="rId95" Type="http://schemas.openxmlformats.org/officeDocument/2006/relationships/image" Target="media/image54.emf"/><Relationship Id="rId160" Type="http://schemas.openxmlformats.org/officeDocument/2006/relationships/image" Target="media/image87.emf"/><Relationship Id="rId181" Type="http://schemas.openxmlformats.org/officeDocument/2006/relationships/oleObject" Target="embeddings/oleObject72.bin"/><Relationship Id="rId216" Type="http://schemas.openxmlformats.org/officeDocument/2006/relationships/image" Target="media/image126.png"/><Relationship Id="rId22" Type="http://schemas.openxmlformats.org/officeDocument/2006/relationships/image" Target="media/image10.png"/><Relationship Id="rId43" Type="http://schemas.openxmlformats.org/officeDocument/2006/relationships/image" Target="media/image26.emf"/><Relationship Id="rId64" Type="http://schemas.openxmlformats.org/officeDocument/2006/relationships/oleObject" Target="embeddings/oleObject16.bin"/><Relationship Id="rId118" Type="http://schemas.openxmlformats.org/officeDocument/2006/relationships/oleObject" Target="embeddings/oleObject41.bin"/><Relationship Id="rId139" Type="http://schemas.openxmlformats.org/officeDocument/2006/relationships/image" Target="media/image76.emf"/><Relationship Id="rId80" Type="http://schemas.openxmlformats.org/officeDocument/2006/relationships/image" Target="media/image45.png"/><Relationship Id="rId85" Type="http://schemas.openxmlformats.org/officeDocument/2006/relationships/image" Target="media/image49.emf"/><Relationship Id="rId150" Type="http://schemas.openxmlformats.org/officeDocument/2006/relationships/image" Target="media/image82.emf"/><Relationship Id="rId155" Type="http://schemas.openxmlformats.org/officeDocument/2006/relationships/oleObject" Target="embeddings/oleObject59.bin"/><Relationship Id="rId171" Type="http://schemas.openxmlformats.org/officeDocument/2006/relationships/oleObject" Target="embeddings/oleObject67.bin"/><Relationship Id="rId176" Type="http://schemas.openxmlformats.org/officeDocument/2006/relationships/image" Target="media/image95.emf"/><Relationship Id="rId192" Type="http://schemas.openxmlformats.org/officeDocument/2006/relationships/image" Target="media/image103.emf"/><Relationship Id="rId197" Type="http://schemas.openxmlformats.org/officeDocument/2006/relationships/image" Target="media/image107.png"/><Relationship Id="rId206" Type="http://schemas.openxmlformats.org/officeDocument/2006/relationships/image" Target="media/image116.png"/><Relationship Id="rId227" Type="http://schemas.openxmlformats.org/officeDocument/2006/relationships/chart" Target="charts/chart11.xml"/><Relationship Id="rId201" Type="http://schemas.openxmlformats.org/officeDocument/2006/relationships/image" Target="media/image111.png"/><Relationship Id="rId222" Type="http://schemas.openxmlformats.org/officeDocument/2006/relationships/chart" Target="charts/chart6.xml"/><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image" Target="media/image21.emf"/><Relationship Id="rId38" Type="http://schemas.openxmlformats.org/officeDocument/2006/relationships/oleObject" Target="embeddings/oleObject3.bin"/><Relationship Id="rId59" Type="http://schemas.openxmlformats.org/officeDocument/2006/relationships/image" Target="media/image34.emf"/><Relationship Id="rId103" Type="http://schemas.openxmlformats.org/officeDocument/2006/relationships/image" Target="media/image58.emf"/><Relationship Id="rId108" Type="http://schemas.openxmlformats.org/officeDocument/2006/relationships/oleObject" Target="embeddings/oleObject36.bin"/><Relationship Id="rId124" Type="http://schemas.openxmlformats.org/officeDocument/2006/relationships/oleObject" Target="embeddings/oleObject44.bin"/><Relationship Id="rId129" Type="http://schemas.openxmlformats.org/officeDocument/2006/relationships/image" Target="media/image71.emf"/><Relationship Id="rId54" Type="http://schemas.openxmlformats.org/officeDocument/2006/relationships/oleObject" Target="embeddings/oleObject11.bin"/><Relationship Id="rId70" Type="http://schemas.openxmlformats.org/officeDocument/2006/relationships/oleObject" Target="embeddings/oleObject19.bin"/><Relationship Id="rId75" Type="http://schemas.openxmlformats.org/officeDocument/2006/relationships/image" Target="media/image42.emf"/><Relationship Id="rId91" Type="http://schemas.openxmlformats.org/officeDocument/2006/relationships/image" Target="media/image52.emf"/><Relationship Id="rId96" Type="http://schemas.openxmlformats.org/officeDocument/2006/relationships/oleObject" Target="embeddings/oleObject30.bin"/><Relationship Id="rId140" Type="http://schemas.openxmlformats.org/officeDocument/2006/relationships/oleObject" Target="embeddings/oleObject52.bin"/><Relationship Id="rId145" Type="http://schemas.openxmlformats.org/officeDocument/2006/relationships/image" Target="media/image79.emf"/><Relationship Id="rId161" Type="http://schemas.openxmlformats.org/officeDocument/2006/relationships/oleObject" Target="embeddings/oleObject62.bin"/><Relationship Id="rId166" Type="http://schemas.openxmlformats.org/officeDocument/2006/relationships/image" Target="media/image90.emf"/><Relationship Id="rId182" Type="http://schemas.openxmlformats.org/officeDocument/2006/relationships/image" Target="media/image98.emf"/><Relationship Id="rId187" Type="http://schemas.openxmlformats.org/officeDocument/2006/relationships/oleObject" Target="embeddings/oleObject75.bin"/><Relationship Id="rId217"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2.png"/><Relationship Id="rId233" Type="http://schemas.openxmlformats.org/officeDocument/2006/relationships/header" Target="header7.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29.emf"/><Relationship Id="rId114" Type="http://schemas.openxmlformats.org/officeDocument/2006/relationships/oleObject" Target="embeddings/oleObject39.bin"/><Relationship Id="rId119" Type="http://schemas.openxmlformats.org/officeDocument/2006/relationships/image" Target="media/image66.emf"/><Relationship Id="rId44" Type="http://schemas.openxmlformats.org/officeDocument/2006/relationships/oleObject" Target="embeddings/oleObject6.bin"/><Relationship Id="rId60" Type="http://schemas.openxmlformats.org/officeDocument/2006/relationships/oleObject" Target="embeddings/oleObject14.bin"/><Relationship Id="rId65" Type="http://schemas.openxmlformats.org/officeDocument/2006/relationships/image" Target="media/image37.emf"/><Relationship Id="rId81" Type="http://schemas.openxmlformats.org/officeDocument/2006/relationships/image" Target="media/image46.png"/><Relationship Id="rId86" Type="http://schemas.openxmlformats.org/officeDocument/2006/relationships/oleObject" Target="embeddings/oleObject25.bin"/><Relationship Id="rId130" Type="http://schemas.openxmlformats.org/officeDocument/2006/relationships/oleObject" Target="embeddings/oleObject47.bin"/><Relationship Id="rId135" Type="http://schemas.openxmlformats.org/officeDocument/2006/relationships/image" Target="media/image74.emf"/><Relationship Id="rId151" Type="http://schemas.openxmlformats.org/officeDocument/2006/relationships/oleObject" Target="embeddings/oleObject57.bin"/><Relationship Id="rId156" Type="http://schemas.openxmlformats.org/officeDocument/2006/relationships/image" Target="media/image85.emf"/><Relationship Id="rId177" Type="http://schemas.openxmlformats.org/officeDocument/2006/relationships/oleObject" Target="embeddings/oleObject70.bin"/><Relationship Id="rId198" Type="http://schemas.openxmlformats.org/officeDocument/2006/relationships/image" Target="media/image108.png"/><Relationship Id="rId172" Type="http://schemas.openxmlformats.org/officeDocument/2006/relationships/image" Target="media/image93.emf"/><Relationship Id="rId193" Type="http://schemas.openxmlformats.org/officeDocument/2006/relationships/oleObject" Target="embeddings/oleObject78.bin"/><Relationship Id="rId202" Type="http://schemas.openxmlformats.org/officeDocument/2006/relationships/image" Target="media/image112.png"/><Relationship Id="rId207" Type="http://schemas.openxmlformats.org/officeDocument/2006/relationships/image" Target="media/image117.png"/><Relationship Id="rId223" Type="http://schemas.openxmlformats.org/officeDocument/2006/relationships/chart" Target="charts/chart7.xml"/><Relationship Id="rId228" Type="http://schemas.openxmlformats.org/officeDocument/2006/relationships/chart" Target="charts/chart12.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4.emf"/><Relationship Id="rId109" Type="http://schemas.openxmlformats.org/officeDocument/2006/relationships/image" Target="media/image61.emf"/><Relationship Id="rId34" Type="http://schemas.openxmlformats.org/officeDocument/2006/relationships/oleObject" Target="embeddings/oleObject1.bin"/><Relationship Id="rId50" Type="http://schemas.openxmlformats.org/officeDocument/2006/relationships/oleObject" Target="embeddings/oleObject9.bin"/><Relationship Id="rId55" Type="http://schemas.openxmlformats.org/officeDocument/2006/relationships/image" Target="media/image32.emf"/><Relationship Id="rId76" Type="http://schemas.openxmlformats.org/officeDocument/2006/relationships/oleObject" Target="embeddings/oleObject22.bin"/><Relationship Id="rId97" Type="http://schemas.openxmlformats.org/officeDocument/2006/relationships/image" Target="media/image55.emf"/><Relationship Id="rId104" Type="http://schemas.openxmlformats.org/officeDocument/2006/relationships/oleObject" Target="embeddings/oleObject34.bin"/><Relationship Id="rId120" Type="http://schemas.openxmlformats.org/officeDocument/2006/relationships/oleObject" Target="embeddings/oleObject42.bin"/><Relationship Id="rId125" Type="http://schemas.openxmlformats.org/officeDocument/2006/relationships/image" Target="media/image69.emf"/><Relationship Id="rId141" Type="http://schemas.openxmlformats.org/officeDocument/2006/relationships/image" Target="media/image77.emf"/><Relationship Id="rId146" Type="http://schemas.openxmlformats.org/officeDocument/2006/relationships/oleObject" Target="embeddings/oleObject55.bin"/><Relationship Id="rId167" Type="http://schemas.openxmlformats.org/officeDocument/2006/relationships/oleObject" Target="embeddings/oleObject65.bin"/><Relationship Id="rId188" Type="http://schemas.openxmlformats.org/officeDocument/2006/relationships/image" Target="media/image101.emf"/><Relationship Id="rId7" Type="http://schemas.openxmlformats.org/officeDocument/2006/relationships/endnotes" Target="endnotes.xml"/><Relationship Id="rId71" Type="http://schemas.openxmlformats.org/officeDocument/2006/relationships/image" Target="media/image40.emf"/><Relationship Id="rId92" Type="http://schemas.openxmlformats.org/officeDocument/2006/relationships/oleObject" Target="embeddings/oleObject28.bin"/><Relationship Id="rId162" Type="http://schemas.openxmlformats.org/officeDocument/2006/relationships/image" Target="media/image88.emf"/><Relationship Id="rId183" Type="http://schemas.openxmlformats.org/officeDocument/2006/relationships/oleObject" Target="embeddings/oleObject73.bin"/><Relationship Id="rId213" Type="http://schemas.openxmlformats.org/officeDocument/2006/relationships/image" Target="media/image123.png"/><Relationship Id="rId218" Type="http://schemas.openxmlformats.org/officeDocument/2006/relationships/chart" Target="charts/chart2.xml"/><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oleObject" Target="embeddings/oleObject4.bin"/><Relationship Id="rId45" Type="http://schemas.openxmlformats.org/officeDocument/2006/relationships/image" Target="media/image27.emf"/><Relationship Id="rId66" Type="http://schemas.openxmlformats.org/officeDocument/2006/relationships/oleObject" Target="embeddings/oleObject17.bin"/><Relationship Id="rId87" Type="http://schemas.openxmlformats.org/officeDocument/2006/relationships/image" Target="media/image50.emf"/><Relationship Id="rId110" Type="http://schemas.openxmlformats.org/officeDocument/2006/relationships/oleObject" Target="embeddings/oleObject37.bin"/><Relationship Id="rId115" Type="http://schemas.openxmlformats.org/officeDocument/2006/relationships/image" Target="media/image64.emf"/><Relationship Id="rId131" Type="http://schemas.openxmlformats.org/officeDocument/2006/relationships/image" Target="media/image72.emf"/><Relationship Id="rId136" Type="http://schemas.openxmlformats.org/officeDocument/2006/relationships/oleObject" Target="embeddings/oleObject50.bin"/><Relationship Id="rId157" Type="http://schemas.openxmlformats.org/officeDocument/2006/relationships/oleObject" Target="embeddings/oleObject60.bin"/><Relationship Id="rId178" Type="http://schemas.openxmlformats.org/officeDocument/2006/relationships/image" Target="media/image96.emf"/><Relationship Id="rId61" Type="http://schemas.openxmlformats.org/officeDocument/2006/relationships/image" Target="media/image35.emf"/><Relationship Id="rId82" Type="http://schemas.openxmlformats.org/officeDocument/2006/relationships/image" Target="media/image47.png"/><Relationship Id="rId152" Type="http://schemas.openxmlformats.org/officeDocument/2006/relationships/image" Target="media/image83.emf"/><Relationship Id="rId173" Type="http://schemas.openxmlformats.org/officeDocument/2006/relationships/oleObject" Target="embeddings/oleObject68.bin"/><Relationship Id="rId194" Type="http://schemas.openxmlformats.org/officeDocument/2006/relationships/image" Target="media/image104.png"/><Relationship Id="rId199" Type="http://schemas.openxmlformats.org/officeDocument/2006/relationships/image" Target="media/image109.png"/><Relationship Id="rId203" Type="http://schemas.openxmlformats.org/officeDocument/2006/relationships/image" Target="media/image113.png"/><Relationship Id="rId208" Type="http://schemas.openxmlformats.org/officeDocument/2006/relationships/image" Target="media/image118.png"/><Relationship Id="rId229" Type="http://schemas.openxmlformats.org/officeDocument/2006/relationships/chart" Target="charts/chart13.xml"/><Relationship Id="rId19" Type="http://schemas.openxmlformats.org/officeDocument/2006/relationships/header" Target="header5.xml"/><Relationship Id="rId224" Type="http://schemas.openxmlformats.org/officeDocument/2006/relationships/chart" Target="charts/chart8.xml"/><Relationship Id="rId14" Type="http://schemas.openxmlformats.org/officeDocument/2006/relationships/header" Target="header4.xml"/><Relationship Id="rId30" Type="http://schemas.openxmlformats.org/officeDocument/2006/relationships/image" Target="media/image18.png"/><Relationship Id="rId35" Type="http://schemas.openxmlformats.org/officeDocument/2006/relationships/image" Target="media/image22.emf"/><Relationship Id="rId56" Type="http://schemas.openxmlformats.org/officeDocument/2006/relationships/oleObject" Target="embeddings/oleObject12.bin"/><Relationship Id="rId77" Type="http://schemas.openxmlformats.org/officeDocument/2006/relationships/image" Target="media/image43.emf"/><Relationship Id="rId100" Type="http://schemas.openxmlformats.org/officeDocument/2006/relationships/oleObject" Target="embeddings/oleObject32.bin"/><Relationship Id="rId105" Type="http://schemas.openxmlformats.org/officeDocument/2006/relationships/image" Target="media/image59.emf"/><Relationship Id="rId126" Type="http://schemas.openxmlformats.org/officeDocument/2006/relationships/oleObject" Target="embeddings/oleObject45.bin"/><Relationship Id="rId147" Type="http://schemas.openxmlformats.org/officeDocument/2006/relationships/image" Target="media/image80.png"/><Relationship Id="rId168" Type="http://schemas.openxmlformats.org/officeDocument/2006/relationships/image" Target="media/image91.emf"/><Relationship Id="rId8" Type="http://schemas.openxmlformats.org/officeDocument/2006/relationships/header" Target="header1.xml"/><Relationship Id="rId51" Type="http://schemas.openxmlformats.org/officeDocument/2006/relationships/image" Target="media/image30.emf"/><Relationship Id="rId72" Type="http://schemas.openxmlformats.org/officeDocument/2006/relationships/oleObject" Target="embeddings/oleObject20.bin"/><Relationship Id="rId93" Type="http://schemas.openxmlformats.org/officeDocument/2006/relationships/image" Target="media/image53.emf"/><Relationship Id="rId98" Type="http://schemas.openxmlformats.org/officeDocument/2006/relationships/oleObject" Target="embeddings/oleObject31.bin"/><Relationship Id="rId121" Type="http://schemas.openxmlformats.org/officeDocument/2006/relationships/image" Target="media/image67.emf"/><Relationship Id="rId142" Type="http://schemas.openxmlformats.org/officeDocument/2006/relationships/oleObject" Target="embeddings/oleObject53.bin"/><Relationship Id="rId163" Type="http://schemas.openxmlformats.org/officeDocument/2006/relationships/oleObject" Target="embeddings/oleObject63.bin"/><Relationship Id="rId184" Type="http://schemas.openxmlformats.org/officeDocument/2006/relationships/image" Target="media/image99.emf"/><Relationship Id="rId189" Type="http://schemas.openxmlformats.org/officeDocument/2006/relationships/oleObject" Target="embeddings/oleObject76.bin"/><Relationship Id="rId219" Type="http://schemas.openxmlformats.org/officeDocument/2006/relationships/chart" Target="charts/chart3.xml"/><Relationship Id="rId3" Type="http://schemas.openxmlformats.org/officeDocument/2006/relationships/styles" Target="styles.xml"/><Relationship Id="rId214" Type="http://schemas.openxmlformats.org/officeDocument/2006/relationships/image" Target="media/image124.png"/><Relationship Id="rId230" Type="http://schemas.openxmlformats.org/officeDocument/2006/relationships/chart" Target="charts/chart14.xml"/><Relationship Id="rId235" Type="http://schemas.openxmlformats.org/officeDocument/2006/relationships/theme" Target="theme/theme1.xml"/><Relationship Id="rId25" Type="http://schemas.openxmlformats.org/officeDocument/2006/relationships/image" Target="media/image13.png"/><Relationship Id="rId46" Type="http://schemas.openxmlformats.org/officeDocument/2006/relationships/oleObject" Target="embeddings/oleObject7.bin"/><Relationship Id="rId67" Type="http://schemas.openxmlformats.org/officeDocument/2006/relationships/image" Target="media/image38.emf"/><Relationship Id="rId116" Type="http://schemas.openxmlformats.org/officeDocument/2006/relationships/oleObject" Target="embeddings/oleObject40.bin"/><Relationship Id="rId137" Type="http://schemas.openxmlformats.org/officeDocument/2006/relationships/image" Target="media/image75.emf"/><Relationship Id="rId158" Type="http://schemas.openxmlformats.org/officeDocument/2006/relationships/image" Target="media/image86.emf"/><Relationship Id="rId20" Type="http://schemas.openxmlformats.org/officeDocument/2006/relationships/image" Target="media/image8.png"/><Relationship Id="rId41" Type="http://schemas.openxmlformats.org/officeDocument/2006/relationships/image" Target="media/image25.emf"/><Relationship Id="rId62" Type="http://schemas.openxmlformats.org/officeDocument/2006/relationships/oleObject" Target="embeddings/oleObject15.bin"/><Relationship Id="rId83" Type="http://schemas.openxmlformats.org/officeDocument/2006/relationships/image" Target="media/image48.emf"/><Relationship Id="rId88" Type="http://schemas.openxmlformats.org/officeDocument/2006/relationships/oleObject" Target="embeddings/oleObject26.bin"/><Relationship Id="rId111" Type="http://schemas.openxmlformats.org/officeDocument/2006/relationships/image" Target="media/image62.emf"/><Relationship Id="rId132" Type="http://schemas.openxmlformats.org/officeDocument/2006/relationships/oleObject" Target="embeddings/oleObject48.bin"/><Relationship Id="rId153" Type="http://schemas.openxmlformats.org/officeDocument/2006/relationships/oleObject" Target="embeddings/oleObject58.bin"/><Relationship Id="rId174" Type="http://schemas.openxmlformats.org/officeDocument/2006/relationships/image" Target="media/image94.emf"/><Relationship Id="rId179" Type="http://schemas.openxmlformats.org/officeDocument/2006/relationships/oleObject" Target="embeddings/oleObject71.bin"/><Relationship Id="rId195" Type="http://schemas.openxmlformats.org/officeDocument/2006/relationships/image" Target="media/image105.png"/><Relationship Id="rId209" Type="http://schemas.openxmlformats.org/officeDocument/2006/relationships/image" Target="media/image119.png"/><Relationship Id="rId190" Type="http://schemas.openxmlformats.org/officeDocument/2006/relationships/image" Target="media/image102.emf"/><Relationship Id="rId204" Type="http://schemas.openxmlformats.org/officeDocument/2006/relationships/image" Target="media/image114.png"/><Relationship Id="rId220" Type="http://schemas.openxmlformats.org/officeDocument/2006/relationships/chart" Target="charts/chart4.xml"/><Relationship Id="rId225" Type="http://schemas.openxmlformats.org/officeDocument/2006/relationships/chart" Target="charts/chart9.xml"/><Relationship Id="rId15" Type="http://schemas.openxmlformats.org/officeDocument/2006/relationships/image" Target="media/image4.png"/><Relationship Id="rId36" Type="http://schemas.openxmlformats.org/officeDocument/2006/relationships/oleObject" Target="embeddings/oleObject2.bin"/><Relationship Id="rId57" Type="http://schemas.openxmlformats.org/officeDocument/2006/relationships/image" Target="media/image33.emf"/><Relationship Id="rId106" Type="http://schemas.openxmlformats.org/officeDocument/2006/relationships/oleObject" Target="embeddings/oleObject35.bin"/><Relationship Id="rId127" Type="http://schemas.openxmlformats.org/officeDocument/2006/relationships/image" Target="media/image70.emf"/><Relationship Id="rId10" Type="http://schemas.openxmlformats.org/officeDocument/2006/relationships/header" Target="header3.xml"/><Relationship Id="rId31" Type="http://schemas.openxmlformats.org/officeDocument/2006/relationships/image" Target="media/image19.png"/><Relationship Id="rId52" Type="http://schemas.openxmlformats.org/officeDocument/2006/relationships/oleObject" Target="embeddings/oleObject10.bin"/><Relationship Id="rId73" Type="http://schemas.openxmlformats.org/officeDocument/2006/relationships/image" Target="media/image41.emf"/><Relationship Id="rId78" Type="http://schemas.openxmlformats.org/officeDocument/2006/relationships/oleObject" Target="embeddings/oleObject23.bin"/><Relationship Id="rId94" Type="http://schemas.openxmlformats.org/officeDocument/2006/relationships/oleObject" Target="embeddings/oleObject29.bin"/><Relationship Id="rId99" Type="http://schemas.openxmlformats.org/officeDocument/2006/relationships/image" Target="media/image56.emf"/><Relationship Id="rId101" Type="http://schemas.openxmlformats.org/officeDocument/2006/relationships/image" Target="media/image57.emf"/><Relationship Id="rId122" Type="http://schemas.openxmlformats.org/officeDocument/2006/relationships/oleObject" Target="embeddings/oleObject43.bin"/><Relationship Id="rId143" Type="http://schemas.openxmlformats.org/officeDocument/2006/relationships/image" Target="media/image78.emf"/><Relationship Id="rId148" Type="http://schemas.openxmlformats.org/officeDocument/2006/relationships/image" Target="media/image81.emf"/><Relationship Id="rId164" Type="http://schemas.openxmlformats.org/officeDocument/2006/relationships/image" Target="media/image89.emf"/><Relationship Id="rId169" Type="http://schemas.openxmlformats.org/officeDocument/2006/relationships/oleObject" Target="embeddings/oleObject66.bin"/><Relationship Id="rId185" Type="http://schemas.openxmlformats.org/officeDocument/2006/relationships/oleObject" Target="embeddings/oleObject74.bin"/><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97.emf"/><Relationship Id="rId210" Type="http://schemas.openxmlformats.org/officeDocument/2006/relationships/image" Target="media/image120.png"/><Relationship Id="rId215" Type="http://schemas.openxmlformats.org/officeDocument/2006/relationships/image" Target="media/image125.png"/><Relationship Id="rId26" Type="http://schemas.openxmlformats.org/officeDocument/2006/relationships/image" Target="media/image14.png"/><Relationship Id="rId231" Type="http://schemas.openxmlformats.org/officeDocument/2006/relationships/chart" Target="charts/chart15.xml"/><Relationship Id="rId47" Type="http://schemas.openxmlformats.org/officeDocument/2006/relationships/image" Target="media/image28.emf"/><Relationship Id="rId68" Type="http://schemas.openxmlformats.org/officeDocument/2006/relationships/oleObject" Target="embeddings/oleObject18.bin"/><Relationship Id="rId89" Type="http://schemas.openxmlformats.org/officeDocument/2006/relationships/image" Target="media/image51.emf"/><Relationship Id="rId112" Type="http://schemas.openxmlformats.org/officeDocument/2006/relationships/oleObject" Target="embeddings/oleObject38.bin"/><Relationship Id="rId133" Type="http://schemas.openxmlformats.org/officeDocument/2006/relationships/image" Target="media/image73.emf"/><Relationship Id="rId154" Type="http://schemas.openxmlformats.org/officeDocument/2006/relationships/image" Target="media/image84.emf"/><Relationship Id="rId175" Type="http://schemas.openxmlformats.org/officeDocument/2006/relationships/oleObject" Target="embeddings/oleObject69.bin"/><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image" Target="media/image5.png"/><Relationship Id="rId221" Type="http://schemas.openxmlformats.org/officeDocument/2006/relationships/chart" Target="charts/chart5.xml"/><Relationship Id="rId37" Type="http://schemas.openxmlformats.org/officeDocument/2006/relationships/image" Target="media/image23.emf"/><Relationship Id="rId58" Type="http://schemas.openxmlformats.org/officeDocument/2006/relationships/oleObject" Target="embeddings/oleObject13.bin"/><Relationship Id="rId79" Type="http://schemas.openxmlformats.org/officeDocument/2006/relationships/image" Target="media/image44.png"/><Relationship Id="rId102" Type="http://schemas.openxmlformats.org/officeDocument/2006/relationships/oleObject" Target="embeddings/oleObject33.bin"/><Relationship Id="rId123" Type="http://schemas.openxmlformats.org/officeDocument/2006/relationships/image" Target="media/image68.emf"/><Relationship Id="rId144" Type="http://schemas.openxmlformats.org/officeDocument/2006/relationships/oleObject" Target="embeddings/oleObject54.bin"/><Relationship Id="rId90" Type="http://schemas.openxmlformats.org/officeDocument/2006/relationships/oleObject" Target="embeddings/oleObject27.bin"/><Relationship Id="rId165" Type="http://schemas.openxmlformats.org/officeDocument/2006/relationships/oleObject" Target="embeddings/oleObject64.bin"/><Relationship Id="rId186" Type="http://schemas.openxmlformats.org/officeDocument/2006/relationships/image" Target="media/image100.emf"/><Relationship Id="rId211" Type="http://schemas.openxmlformats.org/officeDocument/2006/relationships/image" Target="media/image121.png"/><Relationship Id="rId232" Type="http://schemas.openxmlformats.org/officeDocument/2006/relationships/header" Target="header6.xml"/><Relationship Id="rId27" Type="http://schemas.openxmlformats.org/officeDocument/2006/relationships/image" Target="media/image15.png"/><Relationship Id="rId48" Type="http://schemas.openxmlformats.org/officeDocument/2006/relationships/oleObject" Target="embeddings/oleObject8.bin"/><Relationship Id="rId69" Type="http://schemas.openxmlformats.org/officeDocument/2006/relationships/image" Target="media/image39.emf"/><Relationship Id="rId113" Type="http://schemas.openxmlformats.org/officeDocument/2006/relationships/image" Target="media/image63.emf"/><Relationship Id="rId134" Type="http://schemas.openxmlformats.org/officeDocument/2006/relationships/oleObject" Target="embeddings/oleObject49.bin"/></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effectLst/>
              </a:rPr>
              <a:t>Process time required to complete the Document Query </a:t>
            </a:r>
            <a:br>
              <a:rPr lang="en-US" sz="1200" b="0" i="0" u="none" strike="noStrike" baseline="0">
                <a:effectLst/>
              </a:rPr>
            </a:br>
            <a:r>
              <a:rPr lang="en-US" sz="1200">
                <a:effectLst/>
              </a:rPr>
              <a:t>compared between minimum keywords and maximum keyword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018046610000017</c:v>
                </c:pt>
                <c:pt idx="1">
                  <c:v>9.2284480779000013</c:v>
                </c:pt>
                <c:pt idx="2">
                  <c:v>9.8162304421000002</c:v>
                </c:pt>
                <c:pt idx="3">
                  <c:v>10.6727721233</c:v>
                </c:pt>
                <c:pt idx="4">
                  <c:v>14.336818813200001</c:v>
                </c:pt>
                <c:pt idx="5">
                  <c:v>8.1259327882999983</c:v>
                </c:pt>
                <c:pt idx="6">
                  <c:v>7.6494043293000002</c:v>
                </c:pt>
                <c:pt idx="7">
                  <c:v>8.6523090477999993</c:v>
                </c:pt>
                <c:pt idx="8">
                  <c:v>10.58575796</c:v>
                </c:pt>
                <c:pt idx="9">
                  <c:v>12.3790150164</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3484029450000001</c:v>
                </c:pt>
                <c:pt idx="1">
                  <c:v>8.952380143300001</c:v>
                </c:pt>
                <c:pt idx="2">
                  <c:v>9.8641851915000007</c:v>
                </c:pt>
                <c:pt idx="3">
                  <c:v>10.4318033548</c:v>
                </c:pt>
                <c:pt idx="4">
                  <c:v>13.381137331300001</c:v>
                </c:pt>
                <c:pt idx="5">
                  <c:v>8.322045579000001</c:v>
                </c:pt>
                <c:pt idx="6">
                  <c:v>7.9767333774999996</c:v>
                </c:pt>
                <c:pt idx="7">
                  <c:v>8.762438919200001</c:v>
                </c:pt>
                <c:pt idx="8">
                  <c:v>10.816571869299999</c:v>
                </c:pt>
                <c:pt idx="9">
                  <c:v>11.464862574</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723720691000015</c:v>
                </c:pt>
                <c:pt idx="1">
                  <c:v>9.2493034637000004</c:v>
                </c:pt>
                <c:pt idx="2">
                  <c:v>9.8626611868999987</c:v>
                </c:pt>
                <c:pt idx="3">
                  <c:v>10.318016310499999</c:v>
                </c:pt>
                <c:pt idx="4">
                  <c:v>14.355729951800001</c:v>
                </c:pt>
                <c:pt idx="5">
                  <c:v>8.1620924664000007</c:v>
                </c:pt>
                <c:pt idx="6">
                  <c:v>7.8101462569999995</c:v>
                </c:pt>
                <c:pt idx="7">
                  <c:v>8.6777156119999983</c:v>
                </c:pt>
                <c:pt idx="8">
                  <c:v>10.7791432674</c:v>
                </c:pt>
                <c:pt idx="9">
                  <c:v>12.248380467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6874327329999996</c:v>
                </c:pt>
                <c:pt idx="1">
                  <c:v>8.6853905313000013</c:v>
                </c:pt>
                <c:pt idx="2">
                  <c:v>9.6164533297000006</c:v>
                </c:pt>
                <c:pt idx="3">
                  <c:v>10.2883406424</c:v>
                </c:pt>
                <c:pt idx="4">
                  <c:v>13.181023819999998</c:v>
                </c:pt>
                <c:pt idx="5">
                  <c:v>8.0106777058999992</c:v>
                </c:pt>
                <c:pt idx="6">
                  <c:v>7.4677190295000004</c:v>
                </c:pt>
                <c:pt idx="7">
                  <c:v>8.7308154358000003</c:v>
                </c:pt>
                <c:pt idx="8">
                  <c:v>10.4165348364</c:v>
                </c:pt>
                <c:pt idx="9">
                  <c:v>11.121736582</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808626884000002</c:v>
                </c:pt>
                <c:pt idx="1">
                  <c:v>9.2225320459000013</c:v>
                </c:pt>
                <c:pt idx="2">
                  <c:v>10.539896281299999</c:v>
                </c:pt>
                <c:pt idx="3">
                  <c:v>9.2537619603000003</c:v>
                </c:pt>
                <c:pt idx="4">
                  <c:v>13.105574910000001</c:v>
                </c:pt>
                <c:pt idx="5">
                  <c:v>8.0616541400999999</c:v>
                </c:pt>
                <c:pt idx="6">
                  <c:v>7.4854704582</c:v>
                </c:pt>
                <c:pt idx="7">
                  <c:v>8.4873611662999995</c:v>
                </c:pt>
                <c:pt idx="8">
                  <c:v>10.6031005804</c:v>
                </c:pt>
                <c:pt idx="9">
                  <c:v>11.272667154199999</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740023867428571</c:v>
                </c:pt>
                <c:pt idx="1">
                  <c:v>8.2235397502428587</c:v>
                </c:pt>
                <c:pt idx="2">
                  <c:v>11.370839049671428</c:v>
                </c:pt>
                <c:pt idx="3">
                  <c:v>12.646847482071427</c:v>
                </c:pt>
                <c:pt idx="4">
                  <c:v>14.889058350085717</c:v>
                </c:pt>
                <c:pt idx="5">
                  <c:v>7.5066609328857146</c:v>
                </c:pt>
                <c:pt idx="6">
                  <c:v>8.7500327001857148</c:v>
                </c:pt>
                <c:pt idx="7">
                  <c:v>10.885550282200001</c:v>
                </c:pt>
                <c:pt idx="8">
                  <c:v>12.661883256099999</c:v>
                </c:pt>
                <c:pt idx="9">
                  <c:v>15.946958783128574</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498126395833346</c:v>
                </c:pt>
                <c:pt idx="1">
                  <c:v>8.8807644325833337</c:v>
                </c:pt>
                <c:pt idx="2">
                  <c:v>8.7680674888666665</c:v>
                </c:pt>
                <c:pt idx="3">
                  <c:v>10.983356703449999</c:v>
                </c:pt>
                <c:pt idx="4">
                  <c:v>12.517553272116666</c:v>
                </c:pt>
                <c:pt idx="5">
                  <c:v>8.2376556828333332</c:v>
                </c:pt>
                <c:pt idx="6">
                  <c:v>6.9859958994666655</c:v>
                </c:pt>
                <c:pt idx="7">
                  <c:v>9.3397582659166662</c:v>
                </c:pt>
                <c:pt idx="8">
                  <c:v>11.920399005950001</c:v>
                </c:pt>
                <c:pt idx="9">
                  <c:v>12.835320975733332</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18175019300001</c:v>
                </c:pt>
                <c:pt idx="1">
                  <c:v>9.0676108524200014</c:v>
                </c:pt>
                <c:pt idx="2">
                  <c:v>9.9398852863000009</c:v>
                </c:pt>
                <c:pt idx="3">
                  <c:v>10.19293887826</c:v>
                </c:pt>
                <c:pt idx="4">
                  <c:v>13.672056965260001</c:v>
                </c:pt>
                <c:pt idx="5">
                  <c:v>8.1364805359400005</c:v>
                </c:pt>
                <c:pt idx="6">
                  <c:v>7.6778946903000005</c:v>
                </c:pt>
                <c:pt idx="7">
                  <c:v>8.6621280362199986</c:v>
                </c:pt>
                <c:pt idx="8">
                  <c:v>10.6402217027</c:v>
                </c:pt>
                <c:pt idx="9">
                  <c:v>11.69733235888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4473300152087303</c:v>
                </c:pt>
                <c:pt idx="1">
                  <c:v>8.7239716784153973</c:v>
                </c:pt>
                <c:pt idx="2">
                  <c:v>10.026263941612699</c:v>
                </c:pt>
                <c:pt idx="3">
                  <c:v>11.274381021260476</c:v>
                </c:pt>
                <c:pt idx="4">
                  <c:v>13.692889529154129</c:v>
                </c:pt>
                <c:pt idx="5">
                  <c:v>7.9602657172196816</c:v>
                </c:pt>
                <c:pt idx="6">
                  <c:v>7.8046410966507933</c:v>
                </c:pt>
                <c:pt idx="7">
                  <c:v>9.62914552811222</c:v>
                </c:pt>
                <c:pt idx="8">
                  <c:v>11.740834654916668</c:v>
                </c:pt>
                <c:pt idx="9">
                  <c:v>13.493204039247303</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94.36934149999996</c:v>
                </c:pt>
                <c:pt idx="1">
                  <c:v>267.57072979999998</c:v>
                </c:pt>
                <c:pt idx="2">
                  <c:v>266.1690529</c:v>
                </c:pt>
                <c:pt idx="3">
                  <c:v>252.83966679999997</c:v>
                </c:pt>
                <c:pt idx="4">
                  <c:v>244.46551460000001</c:v>
                </c:pt>
                <c:pt idx="5">
                  <c:v>258.69715269999995</c:v>
                </c:pt>
                <c:pt idx="6">
                  <c:v>244.25870999999998</c:v>
                </c:pt>
                <c:pt idx="7">
                  <c:v>253.459</c:v>
                </c:pt>
                <c:pt idx="8">
                  <c:v>261.00759830000004</c:v>
                </c:pt>
                <c:pt idx="9">
                  <c:v>255.04257129999996</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87.43592840000002</c:v>
                </c:pt>
                <c:pt idx="1">
                  <c:v>273.73975000000007</c:v>
                </c:pt>
                <c:pt idx="2">
                  <c:v>249.42196619999999</c:v>
                </c:pt>
                <c:pt idx="3">
                  <c:v>223.83411919999998</c:v>
                </c:pt>
                <c:pt idx="4">
                  <c:v>250.02640980000001</c:v>
                </c:pt>
                <c:pt idx="5">
                  <c:v>221.23315799999995</c:v>
                </c:pt>
                <c:pt idx="6">
                  <c:v>236.3256112</c:v>
                </c:pt>
                <c:pt idx="7">
                  <c:v>249.5967685</c:v>
                </c:pt>
                <c:pt idx="8">
                  <c:v>232.35318860000001</c:v>
                </c:pt>
                <c:pt idx="9">
                  <c:v>218.12971539999998</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081777427142855</c:v>
                </c:pt>
                <c:pt idx="1">
                  <c:v>5.0609256753142855</c:v>
                </c:pt>
                <c:pt idx="2">
                  <c:v>7.5320380695714295</c:v>
                </c:pt>
                <c:pt idx="3">
                  <c:v>9.6553570431714295</c:v>
                </c:pt>
                <c:pt idx="4">
                  <c:v>12.535541412285713</c:v>
                </c:pt>
                <c:pt idx="5">
                  <c:v>3.1728737196857137</c:v>
                </c:pt>
                <c:pt idx="6">
                  <c:v>5.2761850908142867</c:v>
                </c:pt>
                <c:pt idx="7">
                  <c:v>7.1486046307285713</c:v>
                </c:pt>
                <c:pt idx="8">
                  <c:v>10.058504252557142</c:v>
                </c:pt>
                <c:pt idx="9">
                  <c:v>13.060750290771427</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7380167508500004</c:v>
                </c:pt>
                <c:pt idx="1">
                  <c:v>3.7181966156166673</c:v>
                </c:pt>
                <c:pt idx="2">
                  <c:v>5.501362009116666</c:v>
                </c:pt>
                <c:pt idx="3">
                  <c:v>7.5229622845000002</c:v>
                </c:pt>
                <c:pt idx="4">
                  <c:v>9.3848936097666655</c:v>
                </c:pt>
                <c:pt idx="5">
                  <c:v>2.5037488587499999</c:v>
                </c:pt>
                <c:pt idx="6">
                  <c:v>3.8671523646333328</c:v>
                </c:pt>
                <c:pt idx="7">
                  <c:v>5.7545827348666672</c:v>
                </c:pt>
                <c:pt idx="8">
                  <c:v>7.2092534544166673</c:v>
                </c:pt>
                <c:pt idx="9">
                  <c:v>9.4018568971666667</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1372846547800002</c:v>
                </c:pt>
                <c:pt idx="1">
                  <c:v>2.7968869965200001</c:v>
                </c:pt>
                <c:pt idx="2">
                  <c:v>4.3486405012400002</c:v>
                </c:pt>
                <c:pt idx="3">
                  <c:v>5.5536868570800006</c:v>
                </c:pt>
                <c:pt idx="4">
                  <c:v>6.5469093871599995</c:v>
                </c:pt>
                <c:pt idx="5">
                  <c:v>2.0903510469799995</c:v>
                </c:pt>
                <c:pt idx="6">
                  <c:v>2.8096802788600002</c:v>
                </c:pt>
                <c:pt idx="7">
                  <c:v>4.0390212728999995</c:v>
                </c:pt>
                <c:pt idx="8">
                  <c:v>5.0802563001999994</c:v>
                </c:pt>
                <c:pt idx="9">
                  <c:v>6.26897518008</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3.97385176666666</c:v>
                </c:pt>
                <c:pt idx="1">
                  <c:v>280.53808506666672</c:v>
                </c:pt>
                <c:pt idx="2">
                  <c:v>274.43891876666663</c:v>
                </c:pt>
                <c:pt idx="3">
                  <c:v>256.76649956666665</c:v>
                </c:pt>
                <c:pt idx="4">
                  <c:v>262.40417163333331</c:v>
                </c:pt>
                <c:pt idx="5">
                  <c:v>259.66256159999995</c:v>
                </c:pt>
                <c:pt idx="6">
                  <c:v>260.39086613333336</c:v>
                </c:pt>
                <c:pt idx="7">
                  <c:v>263.91990616666664</c:v>
                </c:pt>
                <c:pt idx="8">
                  <c:v>263.42838640000008</c:v>
                </c:pt>
                <c:pt idx="9">
                  <c:v>262.83412089999996</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27.8263827814285</c:v>
                </c:pt>
                <c:pt idx="1">
                  <c:v>3858.6697624836506</c:v>
                </c:pt>
                <c:pt idx="2">
                  <c:v>5794.0135266426978</c:v>
                </c:pt>
                <c:pt idx="3">
                  <c:v>7577.3353949171451</c:v>
                </c:pt>
                <c:pt idx="4">
                  <c:v>9489.1148030707936</c:v>
                </c:pt>
                <c:pt idx="5">
                  <c:v>2588.9912084719044</c:v>
                </c:pt>
                <c:pt idx="6">
                  <c:v>3984.3392447692067</c:v>
                </c:pt>
                <c:pt idx="7">
                  <c:v>5647.4028794984124</c:v>
                </c:pt>
                <c:pt idx="8">
                  <c:v>7449.3380023912696</c:v>
                </c:pt>
                <c:pt idx="9">
                  <c:v>9577.1941226726995</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3</c:f>
              <c:numCache>
                <c:formatCode>General</c:formatCode>
                <c:ptCount val="12"/>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9.8032131910999993</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3</c:f>
              <c:numCache>
                <c:formatCode>General</c:formatCode>
                <c:ptCount val="12"/>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8.5402899499000018</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3</c:f>
              <c:numCache>
                <c:formatCode>General</c:formatCode>
                <c:ptCount val="12"/>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8.5760635755999992</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3</c:f>
              <c:numCache>
                <c:formatCode>General</c:formatCode>
                <c:ptCount val="12"/>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11.4802903184</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3</c:f>
              <c:numCache>
                <c:formatCode>General</c:formatCode>
                <c:ptCount val="12"/>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12.535658944300001</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3</c:f>
              <c:numCache>
                <c:formatCode>General</c:formatCode>
                <c:ptCount val="12"/>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9.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3</c:f>
              <c:numCache>
                <c:formatCode>General</c:formatCode>
                <c:ptCount val="12"/>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9.3259932023000012</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9.9013826168428558</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604322206000006</c:v>
                </c:pt>
                <c:pt idx="1">
                  <c:v>8.3041753855000007</c:v>
                </c:pt>
                <c:pt idx="2">
                  <c:v>11.4283615067</c:v>
                </c:pt>
                <c:pt idx="3">
                  <c:v>12.5735137262</c:v>
                </c:pt>
                <c:pt idx="4">
                  <c:v>14.700780902900002</c:v>
                </c:pt>
                <c:pt idx="5">
                  <c:v>7.7089130261000012</c:v>
                </c:pt>
                <c:pt idx="6">
                  <c:v>8.2297739904</c:v>
                </c:pt>
                <c:pt idx="7">
                  <c:v>10.919029245499999</c:v>
                </c:pt>
                <c:pt idx="8">
                  <c:v>11.970603069199999</c:v>
                </c:pt>
                <c:pt idx="9">
                  <c:v>16.690511664700001</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7310700920000013</c:v>
                </c:pt>
                <c:pt idx="1">
                  <c:v>8.5829635139999993</c:v>
                </c:pt>
                <c:pt idx="2">
                  <c:v>11.6352078491</c:v>
                </c:pt>
                <c:pt idx="3">
                  <c:v>12.6911705021</c:v>
                </c:pt>
                <c:pt idx="4">
                  <c:v>14.652904595800001</c:v>
                </c:pt>
                <c:pt idx="5">
                  <c:v>7.3890985136000014</c:v>
                </c:pt>
                <c:pt idx="6">
                  <c:v>8.9943550934999994</c:v>
                </c:pt>
                <c:pt idx="7">
                  <c:v>10.901612459000001</c:v>
                </c:pt>
                <c:pt idx="8">
                  <c:v>13.088374496</c:v>
                </c:pt>
                <c:pt idx="9">
                  <c:v>17.0204352933</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587913951000001</c:v>
                </c:pt>
                <c:pt idx="1">
                  <c:v>7.9523122916999993</c:v>
                </c:pt>
                <c:pt idx="2">
                  <c:v>11.457494468899998</c:v>
                </c:pt>
                <c:pt idx="3">
                  <c:v>12.992032097200001</c:v>
                </c:pt>
                <c:pt idx="4">
                  <c:v>15.010618646999998</c:v>
                </c:pt>
                <c:pt idx="5">
                  <c:v>7.1777221059</c:v>
                </c:pt>
                <c:pt idx="6">
                  <c:v>8.517649134700001</c:v>
                </c:pt>
                <c:pt idx="7">
                  <c:v>10.6848277891</c:v>
                </c:pt>
                <c:pt idx="8">
                  <c:v>12.318758365400001</c:v>
                </c:pt>
                <c:pt idx="9">
                  <c:v>14.8886287823</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086376719</c:v>
                </c:pt>
                <c:pt idx="1">
                  <c:v>8.3818703751000001</c:v>
                </c:pt>
                <c:pt idx="2">
                  <c:v>10.816878447600001</c:v>
                </c:pt>
                <c:pt idx="3">
                  <c:v>12.829997194399999</c:v>
                </c:pt>
                <c:pt idx="4">
                  <c:v>15.3087777428</c:v>
                </c:pt>
                <c:pt idx="5">
                  <c:v>7.7045546680000001</c:v>
                </c:pt>
                <c:pt idx="6">
                  <c:v>9.0416238178999997</c:v>
                </c:pt>
                <c:pt idx="7">
                  <c:v>10.867757142799999</c:v>
                </c:pt>
                <c:pt idx="8">
                  <c:v>12.445055144800001</c:v>
                </c:pt>
                <c:pt idx="9">
                  <c:v>15.434536548500002</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906672468000012</c:v>
                </c:pt>
                <c:pt idx="1">
                  <c:v>7.9829292828999998</c:v>
                </c:pt>
                <c:pt idx="2">
                  <c:v>11.607419051200001</c:v>
                </c:pt>
                <c:pt idx="3">
                  <c:v>12.316319652999999</c:v>
                </c:pt>
                <c:pt idx="4">
                  <c:v>14.210365902800001</c:v>
                </c:pt>
                <c:pt idx="5">
                  <c:v>7.8497305675000009</c:v>
                </c:pt>
                <c:pt idx="6">
                  <c:v>9.1456433538000006</c:v>
                </c:pt>
                <c:pt idx="7">
                  <c:v>11.2358836951</c:v>
                </c:pt>
                <c:pt idx="8">
                  <c:v>12.71906781</c:v>
                </c:pt>
                <c:pt idx="9">
                  <c:v>15.470664400499999</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6443144967999999</c:v>
                </c:pt>
                <c:pt idx="1">
                  <c:v>8.3517004284999992</c:v>
                </c:pt>
                <c:pt idx="2">
                  <c:v>11.418534412599998</c:v>
                </c:pt>
                <c:pt idx="3">
                  <c:v>12.501361320300001</c:v>
                </c:pt>
                <c:pt idx="4">
                  <c:v>15.6863547729</c:v>
                </c:pt>
                <c:pt idx="5">
                  <c:v>7.2633924767000009</c:v>
                </c:pt>
                <c:pt idx="6">
                  <c:v>8.6332378172999995</c:v>
                </c:pt>
                <c:pt idx="7">
                  <c:v>10.6621116774</c:v>
                </c:pt>
                <c:pt idx="8">
                  <c:v>13.206786147400001</c:v>
                </c:pt>
                <c:pt idx="9">
                  <c:v>16.4609586244</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7241035839999999</c:v>
                </c:pt>
                <c:pt idx="1">
                  <c:v>8.0088269740000015</c:v>
                </c:pt>
                <c:pt idx="2">
                  <c:v>11.231977611599998</c:v>
                </c:pt>
                <c:pt idx="3">
                  <c:v>12.623537881300001</c:v>
                </c:pt>
                <c:pt idx="4">
                  <c:v>14.653605886400001</c:v>
                </c:pt>
                <c:pt idx="5">
                  <c:v>7.4532151723999984</c:v>
                </c:pt>
                <c:pt idx="6">
                  <c:v>8.6879456936999997</c:v>
                </c:pt>
                <c:pt idx="7">
                  <c:v>10.927629966500001</c:v>
                </c:pt>
                <c:pt idx="8">
                  <c:v>12.884537759900002</c:v>
                </c:pt>
                <c:pt idx="9">
                  <c:v>15.662976168199998</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9.2261379148000007</c:v>
                </c:pt>
                <c:pt idx="1">
                  <c:v>8.7605262154000005</c:v>
                </c:pt>
                <c:pt idx="2">
                  <c:v>8.9677081855999994</c:v>
                </c:pt>
                <c:pt idx="3">
                  <c:v>11.077265102199998</c:v>
                </c:pt>
                <c:pt idx="4">
                  <c:v>11.5269099078</c:v>
                </c:pt>
                <c:pt idx="5">
                  <c:v>8.2458760652000009</c:v>
                </c:pt>
                <c:pt idx="6">
                  <c:v>7.4773296542000001</c:v>
                </c:pt>
                <c:pt idx="7">
                  <c:v>9.6287453989000014</c:v>
                </c:pt>
                <c:pt idx="8">
                  <c:v>11.956364802300001</c:v>
                </c:pt>
                <c:pt idx="9">
                  <c:v>12.722848236900001</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515205724000008</c:v>
                </c:pt>
                <c:pt idx="1">
                  <c:v>8.5796092359999996</c:v>
                </c:pt>
                <c:pt idx="2">
                  <c:v>8.9683634876999996</c:v>
                </c:pt>
                <c:pt idx="3">
                  <c:v>10.988853026400001</c:v>
                </c:pt>
                <c:pt idx="4">
                  <c:v>12.680129426400001</c:v>
                </c:pt>
                <c:pt idx="5">
                  <c:v>8.3226273885000008</c:v>
                </c:pt>
                <c:pt idx="6">
                  <c:v>6.9482326424000007</c:v>
                </c:pt>
                <c:pt idx="7">
                  <c:v>9.180198594700002</c:v>
                </c:pt>
                <c:pt idx="8">
                  <c:v>11.9543554973</c:v>
                </c:pt>
                <c:pt idx="9">
                  <c:v>13.267120449</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9.1845461159999982</c:v>
                </c:pt>
                <c:pt idx="1">
                  <c:v>8.8377434284999996</c:v>
                </c:pt>
                <c:pt idx="2">
                  <c:v>8.7578902753000012</c:v>
                </c:pt>
                <c:pt idx="3">
                  <c:v>10.838979953800001</c:v>
                </c:pt>
                <c:pt idx="4">
                  <c:v>13.7537049805</c:v>
                </c:pt>
                <c:pt idx="5">
                  <c:v>8.2530341111999999</c:v>
                </c:pt>
                <c:pt idx="6">
                  <c:v>6.5052586127999987</c:v>
                </c:pt>
                <c:pt idx="7">
                  <c:v>9.4243365682000011</c:v>
                </c:pt>
                <c:pt idx="8">
                  <c:v>11.949093121300001</c:v>
                </c:pt>
                <c:pt idx="9">
                  <c:v>13.1974123219</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9.1220024274</c:v>
                </c:pt>
                <c:pt idx="1">
                  <c:v>9.3024679819999996</c:v>
                </c:pt>
                <c:pt idx="2">
                  <c:v>8.8803512399000013</c:v>
                </c:pt>
                <c:pt idx="3">
                  <c:v>11.258076172199999</c:v>
                </c:pt>
                <c:pt idx="4">
                  <c:v>12.6807959427</c:v>
                </c:pt>
                <c:pt idx="5">
                  <c:v>8.2288304873999998</c:v>
                </c:pt>
                <c:pt idx="6">
                  <c:v>7.1494052981999996</c:v>
                </c:pt>
                <c:pt idx="7">
                  <c:v>9.4817933459000017</c:v>
                </c:pt>
                <c:pt idx="8">
                  <c:v>11.931692871900001</c:v>
                </c:pt>
                <c:pt idx="9">
                  <c:v>13.168312839999999</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9.0029877498000026</c:v>
                </c:pt>
                <c:pt idx="1">
                  <c:v>8.6068985800999993</c:v>
                </c:pt>
                <c:pt idx="2">
                  <c:v>8.3866195449000003</c:v>
                </c:pt>
                <c:pt idx="3">
                  <c:v>10.801255804499998</c:v>
                </c:pt>
                <c:pt idx="4">
                  <c:v>11.940243089300001</c:v>
                </c:pt>
                <c:pt idx="5">
                  <c:v>8.112508201399999</c:v>
                </c:pt>
                <c:pt idx="6">
                  <c:v>6.7126671060000005</c:v>
                </c:pt>
                <c:pt idx="7">
                  <c:v>8.8894279398000009</c:v>
                </c:pt>
                <c:pt idx="8">
                  <c:v>11.7575641678</c:v>
                </c:pt>
                <c:pt idx="9">
                  <c:v>12.030334799199998</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9.2116810571000016</c:v>
                </c:pt>
                <c:pt idx="1">
                  <c:v>9.1973411535</c:v>
                </c:pt>
                <c:pt idx="2">
                  <c:v>8.647472199800001</c:v>
                </c:pt>
                <c:pt idx="3">
                  <c:v>10.935710161599999</c:v>
                </c:pt>
                <c:pt idx="4">
                  <c:v>12.523536286000001</c:v>
                </c:pt>
                <c:pt idx="5">
                  <c:v>8.2630578433000004</c:v>
                </c:pt>
                <c:pt idx="6">
                  <c:v>7.123082083199999</c:v>
                </c:pt>
                <c:pt idx="7">
                  <c:v>9.4340477480000011</c:v>
                </c:pt>
                <c:pt idx="8">
                  <c:v>11.9733235751</c:v>
                </c:pt>
                <c:pt idx="9">
                  <c:v>12.6258972074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161</Pages>
  <Words>33275</Words>
  <Characters>189668</Characters>
  <Application>Microsoft Office Word</Application>
  <DocSecurity>0</DocSecurity>
  <Lines>1580</Lines>
  <Paragraphs>44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2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19</cp:revision>
  <cp:lastPrinted>2021-07-09T14:18:00Z</cp:lastPrinted>
  <dcterms:created xsi:type="dcterms:W3CDTF">2021-07-09T14:18:00Z</dcterms:created>
  <dcterms:modified xsi:type="dcterms:W3CDTF">2021-07-1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